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60DC38" w14:textId="77777777" w:rsidR="00AC4395" w:rsidRPr="00E659FF" w:rsidRDefault="00087EB1" w:rsidP="00AC4395">
      <w:pPr>
        <w:pStyle w:val="Title"/>
        <w:ind w:left="720" w:hanging="720"/>
      </w:pPr>
      <w:r w:rsidRPr="00E659FF">
        <w:t>State-of-the-Art Paper</w:t>
      </w:r>
    </w:p>
    <w:p w14:paraId="59C6FAE1" w14:textId="204D5101" w:rsidR="00973E8D" w:rsidRPr="00E659FF" w:rsidRDefault="00973E8D" w:rsidP="00AC4395">
      <w:pPr>
        <w:pStyle w:val="Title"/>
        <w:ind w:left="720" w:hanging="720"/>
      </w:pPr>
      <w:r w:rsidRPr="00E659FF">
        <w:t xml:space="preserve">Assessment of Vascular Dysfunction in Patients without Obstructive Coronary </w:t>
      </w:r>
      <w:r w:rsidR="00240528">
        <w:t xml:space="preserve">Artery </w:t>
      </w:r>
      <w:r w:rsidRPr="00E659FF">
        <w:t>Disease: Why, How and When</w:t>
      </w:r>
    </w:p>
    <w:p w14:paraId="73FD0F99" w14:textId="408EFA76" w:rsidR="00D51125" w:rsidRPr="00E659FF" w:rsidRDefault="00D51125" w:rsidP="00DC628C">
      <w:pPr>
        <w:pStyle w:val="BodyText"/>
      </w:pPr>
      <w:r w:rsidRPr="00E659FF">
        <w:t>Running Title: Syndrome</w:t>
      </w:r>
      <w:r w:rsidR="0065290F" w:rsidRPr="00E659FF">
        <w:t>s</w:t>
      </w:r>
      <w:r w:rsidR="00A76DFC" w:rsidRPr="00E659FF">
        <w:t xml:space="preserve"> of Coronary Vascular Dysfunction</w:t>
      </w:r>
    </w:p>
    <w:p w14:paraId="5335D3F3" w14:textId="1C805D42" w:rsidR="00603716" w:rsidRPr="00E659FF" w:rsidRDefault="00603716" w:rsidP="00DC628C">
      <w:pPr>
        <w:pStyle w:val="BodyText"/>
      </w:pPr>
      <w:r w:rsidRPr="00E659FF">
        <w:rPr>
          <w:b/>
        </w:rPr>
        <w:t>Authors:</w:t>
      </w:r>
      <w:r w:rsidRPr="00E659FF">
        <w:t xml:space="preserve"> </w:t>
      </w:r>
      <w:r w:rsidR="001854BF" w:rsidRPr="00E659FF">
        <w:t xml:space="preserve">Tom </w:t>
      </w:r>
      <w:r w:rsidR="00F31B7F" w:rsidRPr="00E659FF">
        <w:t xml:space="preserve">J. </w:t>
      </w:r>
      <w:r w:rsidR="001854BF" w:rsidRPr="00E659FF">
        <w:t>Ford</w:t>
      </w:r>
      <w:r w:rsidR="00F31B7F" w:rsidRPr="00E659FF">
        <w:rPr>
          <w:vertAlign w:val="superscript"/>
        </w:rPr>
        <w:t>1-3</w:t>
      </w:r>
      <w:r w:rsidR="00680910" w:rsidRPr="00E659FF">
        <w:t xml:space="preserve"> </w:t>
      </w:r>
      <w:r w:rsidR="0065290F" w:rsidRPr="00E659FF">
        <w:t>MD/PhD</w:t>
      </w:r>
      <w:r w:rsidR="001854BF" w:rsidRPr="00E659FF">
        <w:t xml:space="preserve">, </w:t>
      </w:r>
      <w:r w:rsidR="00B812DD" w:rsidRPr="00E659FF">
        <w:t>Peter Ong</w:t>
      </w:r>
      <w:r w:rsidR="00F31B7F" w:rsidRPr="00E659FF">
        <w:rPr>
          <w:vertAlign w:val="superscript"/>
        </w:rPr>
        <w:t>4</w:t>
      </w:r>
      <w:r w:rsidR="00B812DD" w:rsidRPr="00E659FF">
        <w:t xml:space="preserve"> </w:t>
      </w:r>
      <w:r w:rsidR="009F3AEF" w:rsidRPr="00E659FF">
        <w:t>MD/</w:t>
      </w:r>
      <w:r w:rsidR="00B812DD" w:rsidRPr="00E659FF">
        <w:t>PhD,</w:t>
      </w:r>
      <w:r w:rsidR="00525568" w:rsidRPr="00E659FF">
        <w:t xml:space="preserve"> Udo Sechtem</w:t>
      </w:r>
      <w:r w:rsidR="00F31B7F" w:rsidRPr="00E659FF">
        <w:rPr>
          <w:vertAlign w:val="superscript"/>
        </w:rPr>
        <w:t>4</w:t>
      </w:r>
      <w:r w:rsidR="00525568" w:rsidRPr="00E659FF">
        <w:t xml:space="preserve"> MD,</w:t>
      </w:r>
      <w:r w:rsidR="00B812DD" w:rsidRPr="00E659FF">
        <w:t xml:space="preserve"> John Beltrame</w:t>
      </w:r>
      <w:r w:rsidR="00F31B7F" w:rsidRPr="00E659FF">
        <w:rPr>
          <w:vertAlign w:val="superscript"/>
        </w:rPr>
        <w:t>5</w:t>
      </w:r>
      <w:r w:rsidR="00680910" w:rsidRPr="00E659FF">
        <w:t xml:space="preserve"> </w:t>
      </w:r>
      <w:r w:rsidR="00C327A5" w:rsidRPr="00E659FF">
        <w:t>MD/</w:t>
      </w:r>
      <w:r w:rsidR="00680910" w:rsidRPr="00E659FF">
        <w:t>PhD</w:t>
      </w:r>
      <w:r w:rsidR="00B812DD" w:rsidRPr="00E659FF">
        <w:t xml:space="preserve">, Paolo </w:t>
      </w:r>
      <w:r w:rsidR="00D020A5" w:rsidRPr="00E659FF">
        <w:t>G</w:t>
      </w:r>
      <w:r w:rsidR="006B1375" w:rsidRPr="00E659FF">
        <w:t>.</w:t>
      </w:r>
      <w:r w:rsidR="00D020A5" w:rsidRPr="00E659FF">
        <w:t xml:space="preserve"> </w:t>
      </w:r>
      <w:r w:rsidR="00B812DD" w:rsidRPr="00E659FF">
        <w:t>Camici</w:t>
      </w:r>
      <w:r w:rsidR="00F31B7F" w:rsidRPr="00E659FF">
        <w:rPr>
          <w:vertAlign w:val="superscript"/>
        </w:rPr>
        <w:t>6</w:t>
      </w:r>
      <w:r w:rsidR="00680910" w:rsidRPr="00E659FF">
        <w:t xml:space="preserve"> </w:t>
      </w:r>
      <w:r w:rsidR="00C327A5" w:rsidRPr="00E659FF">
        <w:t>MD</w:t>
      </w:r>
      <w:r w:rsidR="00B812DD" w:rsidRPr="00E659FF">
        <w:t>, Filip</w:t>
      </w:r>
      <w:r w:rsidR="00D020A5" w:rsidRPr="00E659FF">
        <w:t>p</w:t>
      </w:r>
      <w:r w:rsidR="00B812DD" w:rsidRPr="00E659FF">
        <w:t>o Crea</w:t>
      </w:r>
      <w:r w:rsidR="00F31B7F" w:rsidRPr="00E659FF">
        <w:rPr>
          <w:vertAlign w:val="superscript"/>
        </w:rPr>
        <w:t>7</w:t>
      </w:r>
      <w:r w:rsidR="00C327A5" w:rsidRPr="00E659FF">
        <w:rPr>
          <w:vertAlign w:val="superscript"/>
        </w:rPr>
        <w:t xml:space="preserve"> </w:t>
      </w:r>
      <w:r w:rsidR="00C327A5" w:rsidRPr="00E659FF">
        <w:t>MD/PhD</w:t>
      </w:r>
      <w:r w:rsidR="00B812DD" w:rsidRPr="00E659FF">
        <w:t xml:space="preserve">, </w:t>
      </w:r>
      <w:r w:rsidRPr="00E659FF">
        <w:t>Juan-Carlos Kaski</w:t>
      </w:r>
      <w:r w:rsidR="00F31B7F" w:rsidRPr="00E659FF">
        <w:rPr>
          <w:vertAlign w:val="superscript"/>
        </w:rPr>
        <w:t>8</w:t>
      </w:r>
      <w:r w:rsidRPr="00E659FF">
        <w:t xml:space="preserve"> </w:t>
      </w:r>
      <w:r w:rsidR="00BA4C6E" w:rsidRPr="00E659FF">
        <w:t>MD/</w:t>
      </w:r>
      <w:r w:rsidR="00680910" w:rsidRPr="00E659FF">
        <w:t>DSc</w:t>
      </w:r>
      <w:r w:rsidRPr="00E659FF">
        <w:t xml:space="preserve">, </w:t>
      </w:r>
      <w:r w:rsidR="00E86F48" w:rsidRPr="00E659FF">
        <w:t xml:space="preserve">C. </w:t>
      </w:r>
      <w:r w:rsidR="00B812DD" w:rsidRPr="00E659FF">
        <w:t>Noel Bairey Merz</w:t>
      </w:r>
      <w:r w:rsidR="00F31B7F" w:rsidRPr="00E659FF">
        <w:rPr>
          <w:vertAlign w:val="superscript"/>
        </w:rPr>
        <w:t>9</w:t>
      </w:r>
      <w:r w:rsidR="00BA4C6E" w:rsidRPr="00E659FF">
        <w:t xml:space="preserve"> MD</w:t>
      </w:r>
      <w:r w:rsidR="00B812DD" w:rsidRPr="00E659FF">
        <w:t xml:space="preserve">, Carl </w:t>
      </w:r>
      <w:r w:rsidR="00E86F48" w:rsidRPr="00E659FF">
        <w:t xml:space="preserve">J. </w:t>
      </w:r>
      <w:r w:rsidR="00B812DD" w:rsidRPr="00E659FF">
        <w:t>Pepine</w:t>
      </w:r>
      <w:r w:rsidR="00F31B7F" w:rsidRPr="00E659FF">
        <w:rPr>
          <w:vertAlign w:val="superscript"/>
        </w:rPr>
        <w:t>10</w:t>
      </w:r>
      <w:r w:rsidR="00BA4C6E" w:rsidRPr="00E659FF">
        <w:t xml:space="preserve"> MD/PhD</w:t>
      </w:r>
      <w:r w:rsidR="00B812DD" w:rsidRPr="00E659FF">
        <w:t xml:space="preserve">, </w:t>
      </w:r>
      <w:r w:rsidR="00DC747B" w:rsidRPr="00E659FF">
        <w:t xml:space="preserve">Hiroaki </w:t>
      </w:r>
      <w:r w:rsidR="00B812DD" w:rsidRPr="00E659FF">
        <w:t>Shimokawa</w:t>
      </w:r>
      <w:r w:rsidR="00666D59" w:rsidRPr="00E659FF">
        <w:rPr>
          <w:vertAlign w:val="superscript"/>
        </w:rPr>
        <w:t>1</w:t>
      </w:r>
      <w:r w:rsidR="00F31B7F" w:rsidRPr="00E659FF">
        <w:rPr>
          <w:vertAlign w:val="superscript"/>
        </w:rPr>
        <w:t>1</w:t>
      </w:r>
      <w:r w:rsidR="00BA4C6E" w:rsidRPr="00E659FF">
        <w:t xml:space="preserve"> MD/PhD</w:t>
      </w:r>
      <w:r w:rsidR="00797757" w:rsidRPr="00E659FF">
        <w:t xml:space="preserve"> and Colin Berry</w:t>
      </w:r>
      <w:r w:rsidR="00F31B7F" w:rsidRPr="00E659FF">
        <w:rPr>
          <w:vertAlign w:val="superscript"/>
        </w:rPr>
        <w:t>1,</w:t>
      </w:r>
      <w:r w:rsidR="00BC7EB7" w:rsidRPr="00E659FF">
        <w:rPr>
          <w:vertAlign w:val="superscript"/>
        </w:rPr>
        <w:t>1</w:t>
      </w:r>
      <w:r w:rsidR="00F31B7F" w:rsidRPr="00E659FF">
        <w:rPr>
          <w:vertAlign w:val="superscript"/>
        </w:rPr>
        <w:t xml:space="preserve">2 </w:t>
      </w:r>
      <w:r w:rsidR="00797757" w:rsidRPr="00E659FF">
        <w:t>MD/PhD</w:t>
      </w:r>
      <w:r w:rsidR="00B812DD" w:rsidRPr="00E659FF">
        <w:t>.</w:t>
      </w:r>
    </w:p>
    <w:p w14:paraId="5940C932" w14:textId="77777777" w:rsidR="00AC4395" w:rsidRPr="00E659FF" w:rsidRDefault="00603716" w:rsidP="00AC4395">
      <w:pPr>
        <w:pStyle w:val="BodyText"/>
        <w:spacing w:line="360" w:lineRule="auto"/>
      </w:pPr>
      <w:r w:rsidRPr="00E659FF">
        <w:rPr>
          <w:b/>
        </w:rPr>
        <w:t>Affiliations:</w:t>
      </w:r>
      <w:r w:rsidRPr="00E659FF">
        <w:t xml:space="preserve"> </w:t>
      </w:r>
      <w:r w:rsidR="00D5519D" w:rsidRPr="00E659FF">
        <w:t xml:space="preserve">1. </w:t>
      </w:r>
      <w:r w:rsidR="0032393B" w:rsidRPr="00E659FF">
        <w:t xml:space="preserve">British Heart Foundation Glasgow Cardiovascular Research Centre, University of Glasgow, UK.; </w:t>
      </w:r>
      <w:r w:rsidR="00D5519D" w:rsidRPr="00E659FF">
        <w:t xml:space="preserve">2. </w:t>
      </w:r>
      <w:r w:rsidR="00FF2CEB" w:rsidRPr="00E659FF">
        <w:t>Faculty of Medicine, University of Newcastle, NSW, Australia</w:t>
      </w:r>
      <w:r w:rsidR="00680910" w:rsidRPr="00E659FF">
        <w:t xml:space="preserve">; 3. </w:t>
      </w:r>
      <w:r w:rsidR="004769E3" w:rsidRPr="00E659FF">
        <w:t>Department of Cardiology, Gosford Hospital, Central Coast LHD, NSW, Australia</w:t>
      </w:r>
      <w:r w:rsidR="00F31B7F" w:rsidRPr="00E659FF">
        <w:t xml:space="preserve">; 4. </w:t>
      </w:r>
      <w:r w:rsidR="0032393B" w:rsidRPr="00E659FF">
        <w:t>Department of Cardiology, Robert-Bosch-Kr</w:t>
      </w:r>
      <w:r w:rsidR="00680910" w:rsidRPr="00E659FF">
        <w:t xml:space="preserve">ankenhaus, Stuttgart, Germany; </w:t>
      </w:r>
      <w:r w:rsidR="00F31B7F" w:rsidRPr="00E659FF">
        <w:t>5</w:t>
      </w:r>
      <w:r w:rsidR="0032393B" w:rsidRPr="00E659FF">
        <w:t xml:space="preserve">. </w:t>
      </w:r>
      <w:r w:rsidR="00D5519D" w:rsidRPr="00E659FF">
        <w:t xml:space="preserve">Basil Hetzel Institute, Central Adelaide Local Health Network, </w:t>
      </w:r>
      <w:r w:rsidR="00BA4597" w:rsidRPr="00E659FF">
        <w:t xml:space="preserve">University of Adelaide, </w:t>
      </w:r>
      <w:r w:rsidR="00D5519D" w:rsidRPr="00E659FF">
        <w:t>Adelaide, South Australia, Au</w:t>
      </w:r>
      <w:r w:rsidR="0032393B" w:rsidRPr="00E659FF">
        <w:t xml:space="preserve">stralia; </w:t>
      </w:r>
      <w:r w:rsidR="00F31B7F" w:rsidRPr="00E659FF">
        <w:t>6</w:t>
      </w:r>
      <w:r w:rsidR="00D5519D" w:rsidRPr="00E659FF">
        <w:t xml:space="preserve">. </w:t>
      </w:r>
      <w:r w:rsidR="0032393B" w:rsidRPr="00E659FF">
        <w:t>Vita Salute University and San Ra</w:t>
      </w:r>
      <w:r w:rsidR="00680910" w:rsidRPr="00E659FF">
        <w:t xml:space="preserve">ffaele Hospital, Milan, Italy; </w:t>
      </w:r>
      <w:r w:rsidR="00F31B7F" w:rsidRPr="00E659FF">
        <w:t>7</w:t>
      </w:r>
      <w:r w:rsidR="0032393B" w:rsidRPr="00E659FF">
        <w:t xml:space="preserve">. </w:t>
      </w:r>
      <w:r w:rsidR="00964BFF" w:rsidRPr="00E25C9A">
        <w:rPr>
          <w:lang w:val="it-IT"/>
        </w:rPr>
        <w:t>Department of Cardiovascular and Thoracic Sciences, Fondazione Policlinico A. Gemelli, Università Cattolica del Sacro Cuore, L.go Vito 1, 00168 Roma</w:t>
      </w:r>
      <w:r w:rsidR="0032393B" w:rsidRPr="00E25C9A">
        <w:rPr>
          <w:lang w:val="it-IT"/>
        </w:rPr>
        <w:t xml:space="preserve">; </w:t>
      </w:r>
      <w:r w:rsidR="00F31B7F" w:rsidRPr="00E25C9A">
        <w:rPr>
          <w:lang w:val="it-IT"/>
        </w:rPr>
        <w:t>8</w:t>
      </w:r>
      <w:r w:rsidR="00D5519D" w:rsidRPr="00E25C9A">
        <w:rPr>
          <w:lang w:val="it-IT"/>
        </w:rPr>
        <w:t xml:space="preserve">. </w:t>
      </w:r>
      <w:r w:rsidR="008D556B" w:rsidRPr="00E659FF">
        <w:rPr>
          <w:bCs/>
          <w:lang w:val="en-GB"/>
        </w:rPr>
        <w:t>Molecular and Clinical Sciences Research Institute</w:t>
      </w:r>
      <w:r w:rsidR="0032393B" w:rsidRPr="00E659FF">
        <w:rPr>
          <w:bCs/>
          <w:lang w:val="en-GB"/>
        </w:rPr>
        <w:t xml:space="preserve">, St George’s University </w:t>
      </w:r>
      <w:r w:rsidR="008D556B" w:rsidRPr="00E659FF">
        <w:rPr>
          <w:bCs/>
          <w:lang w:val="en-GB"/>
        </w:rPr>
        <w:t>of London,</w:t>
      </w:r>
      <w:r w:rsidR="0032393B" w:rsidRPr="00E659FF">
        <w:rPr>
          <w:bCs/>
          <w:lang w:val="en-GB"/>
        </w:rPr>
        <w:t xml:space="preserve"> London, UK.;</w:t>
      </w:r>
      <w:r w:rsidR="0032393B" w:rsidRPr="00E659FF">
        <w:rPr>
          <w:bCs/>
          <w:vertAlign w:val="superscript"/>
          <w:lang w:val="en-GB"/>
        </w:rPr>
        <w:t xml:space="preserve"> </w:t>
      </w:r>
      <w:r w:rsidR="00F31B7F" w:rsidRPr="00E659FF">
        <w:t>9</w:t>
      </w:r>
      <w:r w:rsidR="00D5519D" w:rsidRPr="00E659FF">
        <w:t xml:space="preserve">. </w:t>
      </w:r>
      <w:r w:rsidR="0032393B" w:rsidRPr="00E659FF">
        <w:t>Barbra Streisand Women’s Heart Center, Smidt Heart Institute, Cedars-Sinai Medical Center, Los Angeles, C</w:t>
      </w:r>
      <w:r w:rsidR="00995B69" w:rsidRPr="00E659FF">
        <w:t xml:space="preserve">alifornia, USA.; </w:t>
      </w:r>
      <w:r w:rsidR="00F31B7F" w:rsidRPr="00E659FF">
        <w:t>10</w:t>
      </w:r>
      <w:r w:rsidR="0032393B" w:rsidRPr="00E659FF">
        <w:t xml:space="preserve">. </w:t>
      </w:r>
      <w:r w:rsidR="00D5519D" w:rsidRPr="00E659FF">
        <w:t>Division of Cardiovascular Medicine, University of Florida, Gainesville Florida, USA.</w:t>
      </w:r>
      <w:r w:rsidR="0032393B" w:rsidRPr="00E659FF">
        <w:t xml:space="preserve">; </w:t>
      </w:r>
      <w:r w:rsidR="00995B69" w:rsidRPr="00E659FF">
        <w:t>1</w:t>
      </w:r>
      <w:r w:rsidR="00F31B7F" w:rsidRPr="00E659FF">
        <w:t>1</w:t>
      </w:r>
      <w:r w:rsidR="00DC747B" w:rsidRPr="00E659FF">
        <w:t>.</w:t>
      </w:r>
      <w:r w:rsidR="00D5519D" w:rsidRPr="00E659FF">
        <w:t xml:space="preserve"> Department of Cardiovascular Medicine, Tohoku University Graduate School of Medicine, Sendai, Japan.</w:t>
      </w:r>
      <w:r w:rsidR="00AC4395" w:rsidRPr="00E659FF">
        <w:t xml:space="preserve"> 12. Department of Cardiology, Golden Jubilee National Hospital, Clydebank, UK</w:t>
      </w:r>
    </w:p>
    <w:p w14:paraId="4CCABC0B" w14:textId="725F9E17" w:rsidR="00D5519D" w:rsidRPr="00E659FF" w:rsidRDefault="00D5519D" w:rsidP="00AC4395">
      <w:pPr>
        <w:pStyle w:val="BodyText"/>
        <w:spacing w:line="360" w:lineRule="auto"/>
        <w:rPr>
          <w:b/>
          <w:bCs/>
        </w:rPr>
      </w:pPr>
      <w:r w:rsidRPr="00E659FF">
        <w:rPr>
          <w:b/>
          <w:bCs/>
        </w:rPr>
        <w:t>On behalf of the Coronary Vasomotion Disorders Inte</w:t>
      </w:r>
      <w:r w:rsidR="0032393B" w:rsidRPr="00E659FF">
        <w:rPr>
          <w:b/>
          <w:bCs/>
        </w:rPr>
        <w:t>rnational Study Group (COVADIS)</w:t>
      </w:r>
    </w:p>
    <w:p w14:paraId="189CC2EC" w14:textId="2E72B3CC" w:rsidR="00603716" w:rsidRPr="00E659FF" w:rsidRDefault="00603716" w:rsidP="00DC628C">
      <w:pPr>
        <w:pStyle w:val="BodyText"/>
      </w:pPr>
      <w:r w:rsidRPr="00E659FF">
        <w:rPr>
          <w:b/>
        </w:rPr>
        <w:t>Correspondence:</w:t>
      </w:r>
      <w:r w:rsidRPr="00E659FF">
        <w:t xml:space="preserve"> Professor Colin Berry, B</w:t>
      </w:r>
      <w:r w:rsidR="00481D87" w:rsidRPr="00E659FF">
        <w:t>ritish Heart Foundation</w:t>
      </w:r>
      <w:r w:rsidRPr="00E659FF">
        <w:t xml:space="preserve"> Glasgow Cardiovascular </w:t>
      </w:r>
      <w:r w:rsidRPr="00E659FF">
        <w:lastRenderedPageBreak/>
        <w:t xml:space="preserve">Research Centre, Institute of Cardiovascular and Medical Sciences, 126 University Place, University of Glasgow, Glasgow, G12 8TA, Scotland, UK. Telephone: +44 (0) 141 330 </w:t>
      </w:r>
      <w:r w:rsidR="001B2035" w:rsidRPr="00E659FF">
        <w:t>3325</w:t>
      </w:r>
      <w:r w:rsidRPr="00E659FF">
        <w:t xml:space="preserve"> or +44 (0) 141 951 5</w:t>
      </w:r>
      <w:r w:rsidR="00C35B2F" w:rsidRPr="00E659FF">
        <w:t xml:space="preserve">000. </w:t>
      </w:r>
      <w:r w:rsidRPr="00E659FF">
        <w:t xml:space="preserve">Email: </w:t>
      </w:r>
      <w:hyperlink r:id="rId8" w:history="1">
        <w:r w:rsidRPr="00E659FF">
          <w:rPr>
            <w:rStyle w:val="Hyperlink"/>
          </w:rPr>
          <w:t>colin.berry@glasgow.ac.uk</w:t>
        </w:r>
      </w:hyperlink>
      <w:r w:rsidRPr="00E659FF">
        <w:t xml:space="preserve"> </w:t>
      </w:r>
    </w:p>
    <w:p w14:paraId="50EE91CE" w14:textId="40CB623C" w:rsidR="008F3B9A" w:rsidRPr="00E659FF" w:rsidRDefault="00603716" w:rsidP="00110BCD">
      <w:pPr>
        <w:pStyle w:val="BodyText"/>
        <w:rPr>
          <w:lang w:val="en-GB"/>
        </w:rPr>
      </w:pPr>
      <w:r w:rsidRPr="00E659FF">
        <w:rPr>
          <w:b/>
        </w:rPr>
        <w:t>Acknowledgements:</w:t>
      </w:r>
      <w:r w:rsidRPr="00E659FF">
        <w:t xml:space="preserve"> </w:t>
      </w:r>
      <w:r w:rsidR="008B67FA" w:rsidRPr="00E659FF">
        <w:rPr>
          <w:lang w:val="en-GB"/>
        </w:rPr>
        <w:t xml:space="preserve">CJP </w:t>
      </w:r>
      <w:r w:rsidR="007E6CAB" w:rsidRPr="00E659FF">
        <w:rPr>
          <w:lang w:val="en-GB"/>
        </w:rPr>
        <w:t>declares NHLBI grant nos. R01 HL146158, R01 HL 132448, R01 HL091005, U01 HL064924, U01 HL087366, UM1 HL087366; UM1 HL087366, UM1 HL087364; NIH/National Center for Advancing Translational Sciences UL1 TR001427; US Department of Defence grant nos. W81XWH1720030, W81XWH-17-2-0030; NIH/Brigham and Women’s Hospital 5U01 HL130163-02; GE Healthcare GE-265-303; Merck MK-1242-001-01; Sanofi EFC11570; University of Florida Office of Research AGR DTD 04-26-2018; CSL Behring, LLC. CSL112-3001; BioCardia BC-14-001-02; Mesoblast, Inc. MSB-MPC-CHF001; Ventrix, Inc.; Athersys Inc. AMI MultiStem; Verily Life Sciences LLC-Project Baseline OSMB; Ironwood MSB-MPC-CHF00-DMC, Imbria Pharmaceuticals Inc.; Milestone Pharmaceuticals Inc.; Caladrius Biosciences, Inc.; Gatorade Trust; and McJunkin Family Foundation</w:t>
      </w:r>
      <w:r w:rsidR="008B67FA" w:rsidRPr="00E659FF">
        <w:rPr>
          <w:lang w:val="en-GB"/>
        </w:rPr>
        <w:t xml:space="preserve">.  </w:t>
      </w:r>
      <w:r w:rsidR="006B1375" w:rsidRPr="00E659FF">
        <w:rPr>
          <w:lang w:val="en-GB"/>
        </w:rPr>
        <w:t>NBC declares</w:t>
      </w:r>
      <w:r w:rsidR="001F510B" w:rsidRPr="00E659FF">
        <w:rPr>
          <w:lang w:val="en-GB"/>
        </w:rPr>
        <w:t xml:space="preserve"> an unrestricted research grant from Gilead Sciences, and contracts from the National Heart, Lung and Blood Institutes nos. N01-HV-68161, N01-HV-68162, N01-HV-68163, N01-HV-68164, grants U0164829, U01 HL649141, U01 HL649241, K23HL105787, T32HL69751, R01 HL090957, 1R03AG032631 from the National Institute on Aging, GCRC grant MO1-RR00425 from the National Center for Research Resources, the National Center for Advancing Translational Sciences Grant UL1TR000124, the Edythe L. Broad and the Constance Austin Women’s Heart Research Fellowships, Cedars-Sinai Medical Center, Los Angeles, California, the Barbra Streisand Women’s Cardiovascular Research and Education Program, Cedars-Sinai Medical Center, Los Angeles, the Erika Glazer Women’s Heart Health Project, </w:t>
      </w:r>
      <w:r w:rsidR="008165CD" w:rsidRPr="00E659FF">
        <w:rPr>
          <w:lang w:val="en-GB"/>
        </w:rPr>
        <w:t xml:space="preserve">California Institute for Precision Medicine (CIAPM), </w:t>
      </w:r>
      <w:r w:rsidR="001F510B" w:rsidRPr="00E659FF">
        <w:rPr>
          <w:lang w:val="en-GB"/>
        </w:rPr>
        <w:t>and the Adelson Family Foundation, Cedars-Sinai Medical Center</w:t>
      </w:r>
      <w:r w:rsidR="008165CD" w:rsidRPr="00E659FF">
        <w:rPr>
          <w:lang w:val="en-GB"/>
        </w:rPr>
        <w:t xml:space="preserve"> (CSM)</w:t>
      </w:r>
      <w:r w:rsidR="001F510B" w:rsidRPr="00E659FF">
        <w:rPr>
          <w:lang w:val="en-GB"/>
        </w:rPr>
        <w:t xml:space="preserve">, </w:t>
      </w:r>
      <w:r w:rsidR="001F510B" w:rsidRPr="00E659FF">
        <w:rPr>
          <w:lang w:val="en-GB"/>
        </w:rPr>
        <w:lastRenderedPageBreak/>
        <w:t xml:space="preserve">Los Angeles, California. </w:t>
      </w:r>
      <w:r w:rsidR="008165CD" w:rsidRPr="00E659FF">
        <w:rPr>
          <w:lang w:val="en-GB"/>
        </w:rPr>
        <w:t xml:space="preserve">Consulting fees from Medscape (paid to CSMC), Sanofi Vascular (paid to CSMC), NIH CST and NIH ORWHAB (paid to CSMC), iRhythm, Caladrius (paid to CSMC) and Abbott Diagnostics. </w:t>
      </w:r>
      <w:r w:rsidR="006B1375" w:rsidRPr="00E659FF">
        <w:rPr>
          <w:lang w:val="en-GB"/>
        </w:rPr>
        <w:t xml:space="preserve">H.S. acknowledges support from the Japan Heart Foundation and the Japan Society for Promotion of Science (JSPS). </w:t>
      </w:r>
      <w:r w:rsidR="001F510B" w:rsidRPr="00E659FF">
        <w:rPr>
          <w:lang w:val="en-GB"/>
        </w:rPr>
        <w:t xml:space="preserve">C.B. is employed by the University of Glasgow which holds consultancy and/or research agreements with companies that have commercial interests in the diagnosis and treatment of ischemic heart disease. The companies include Abbott Vascular, AstraZeneca, Boehringer Ingelheim, GSK, HeartFlow, </w:t>
      </w:r>
      <w:r w:rsidR="0005519F" w:rsidRPr="00E659FF">
        <w:rPr>
          <w:lang w:val="en-GB"/>
        </w:rPr>
        <w:t>Menarini</w:t>
      </w:r>
      <w:r w:rsidR="00B07810" w:rsidRPr="00E659FF">
        <w:rPr>
          <w:lang w:val="en-GB"/>
        </w:rPr>
        <w:t xml:space="preserve"> Farmaceutica</w:t>
      </w:r>
      <w:r w:rsidR="0005519F" w:rsidRPr="00E659FF">
        <w:rPr>
          <w:lang w:val="en-GB"/>
        </w:rPr>
        <w:t xml:space="preserve">, </w:t>
      </w:r>
      <w:r w:rsidR="001F510B" w:rsidRPr="00E659FF">
        <w:rPr>
          <w:lang w:val="en-GB"/>
        </w:rPr>
        <w:t xml:space="preserve">Opsens, Philips, and Siemens Healthcare. CB acknowledges research support from the British Heart Foundation (PG/17/2532884; </w:t>
      </w:r>
      <w:r w:rsidR="001B2035" w:rsidRPr="00E659FF">
        <w:rPr>
          <w:lang w:val="en-GB"/>
        </w:rPr>
        <w:t xml:space="preserve">FS/17/26/32744; </w:t>
      </w:r>
      <w:r w:rsidR="001F510B" w:rsidRPr="00E659FF">
        <w:rPr>
          <w:lang w:val="en-GB"/>
        </w:rPr>
        <w:t>RE/18/6134217) and Medical Research Council (MR/S005714/1).</w:t>
      </w:r>
      <w:r w:rsidR="00F70D8E" w:rsidRPr="00E659FF">
        <w:rPr>
          <w:lang w:val="en-GB"/>
        </w:rPr>
        <w:t xml:space="preserve"> </w:t>
      </w:r>
      <w:r w:rsidR="005F3E7C" w:rsidRPr="00E659FF">
        <w:rPr>
          <w:lang w:val="en-GB"/>
        </w:rPr>
        <w:t xml:space="preserve">P.G.C. is a consultant for Servier and has received speaker fees from Abbott Vascular. </w:t>
      </w:r>
      <w:r w:rsidR="00F70D8E" w:rsidRPr="00E659FF">
        <w:rPr>
          <w:lang w:val="en-GB"/>
        </w:rPr>
        <w:t xml:space="preserve">J.K. has acted as a </w:t>
      </w:r>
      <w:r w:rsidR="00110BCD" w:rsidRPr="00E659FF">
        <w:rPr>
          <w:lang w:val="en-GB"/>
        </w:rPr>
        <w:t>speaker for Menarini Farmaceutica and Bayer UK.</w:t>
      </w:r>
      <w:r w:rsidR="0079586A" w:rsidRPr="00E659FF">
        <w:rPr>
          <w:lang w:val="en-GB"/>
        </w:rPr>
        <w:t xml:space="preserve"> P.O and U.S receive funding from</w:t>
      </w:r>
      <w:r w:rsidR="0079586A" w:rsidRPr="00E659FF">
        <w:t xml:space="preserve"> the Leibinger-Stiftung and speaker honoraria from Abbott and Servier.</w:t>
      </w:r>
      <w:r w:rsidR="00FE5F81" w:rsidRPr="00E659FF">
        <w:t xml:space="preserve"> F.C. reports personal fees from Biotronic, Amgen, Astra Zeneca, Servier, Menarini</w:t>
      </w:r>
      <w:r w:rsidR="008B3C3B" w:rsidRPr="00E659FF">
        <w:t xml:space="preserve"> </w:t>
      </w:r>
      <w:r w:rsidR="008B3C3B" w:rsidRPr="00E659FF">
        <w:rPr>
          <w:lang w:val="en-GB"/>
        </w:rPr>
        <w:t>Farmaceutica</w:t>
      </w:r>
      <w:r w:rsidR="00FE5F81" w:rsidRPr="00E659FF">
        <w:t>, and BMS.</w:t>
      </w:r>
      <w:r w:rsidR="008B3C3B" w:rsidRPr="00E659FF">
        <w:t xml:space="preserve"> J.B. holds a research grant from AstraZeneca.</w:t>
      </w:r>
    </w:p>
    <w:p w14:paraId="2D6F6BEB" w14:textId="31CDF677" w:rsidR="00087EB1" w:rsidRPr="00E659FF" w:rsidRDefault="008F3B9A" w:rsidP="00DC628C">
      <w:pPr>
        <w:pStyle w:val="BodyText"/>
      </w:pPr>
      <w:r w:rsidRPr="00E659FF">
        <w:rPr>
          <w:b/>
        </w:rPr>
        <w:t>Word count</w:t>
      </w:r>
      <w:r w:rsidR="006C0935" w:rsidRPr="00E659FF">
        <w:t xml:space="preserve"> </w:t>
      </w:r>
      <w:r w:rsidR="00A75EDD" w:rsidRPr="00E659FF">
        <w:t>1</w:t>
      </w:r>
      <w:r w:rsidR="0043499C" w:rsidRPr="00E659FF">
        <w:t>9</w:t>
      </w:r>
      <w:r w:rsidR="001B2035" w:rsidRPr="00E659FF">
        <w:t>7</w:t>
      </w:r>
      <w:r w:rsidR="00A75EDD" w:rsidRPr="00E659FF">
        <w:t xml:space="preserve"> (</w:t>
      </w:r>
      <w:r w:rsidR="006C0935" w:rsidRPr="00E659FF">
        <w:t>abstract</w:t>
      </w:r>
      <w:r w:rsidR="00A75EDD" w:rsidRPr="00E659FF">
        <w:t>)</w:t>
      </w:r>
      <w:r w:rsidR="000A389C" w:rsidRPr="00E659FF">
        <w:t xml:space="preserve">; </w:t>
      </w:r>
      <w:r w:rsidR="00C77DD8" w:rsidRPr="00E659FF">
        <w:t>5733</w:t>
      </w:r>
      <w:r w:rsidR="00BB7C1F" w:rsidRPr="00E659FF">
        <w:t xml:space="preserve"> (main text); 8</w:t>
      </w:r>
      <w:r w:rsidR="00265CC6" w:rsidRPr="00E659FF">
        <w:t>64</w:t>
      </w:r>
      <w:r w:rsidR="00BB7C1F" w:rsidRPr="00E659FF">
        <w:t xml:space="preserve"> (tables &amp; figure legends); </w:t>
      </w:r>
      <w:r w:rsidR="001B2035" w:rsidRPr="00E659FF">
        <w:t>90</w:t>
      </w:r>
      <w:r w:rsidR="00BB7C1F" w:rsidRPr="00E659FF">
        <w:t xml:space="preserve"> (</w:t>
      </w:r>
      <w:r w:rsidR="000A389C" w:rsidRPr="00E659FF">
        <w:t>references</w:t>
      </w:r>
      <w:r w:rsidR="00BB7C1F" w:rsidRPr="00E659FF">
        <w:t>)</w:t>
      </w:r>
      <w:r w:rsidR="0084036D" w:rsidRPr="00E659FF">
        <w:t>.</w:t>
      </w:r>
      <w:r w:rsidR="00087EB1" w:rsidRPr="00E659FF">
        <w:br w:type="page"/>
      </w:r>
    </w:p>
    <w:p w14:paraId="0732AFC3" w14:textId="1AD295A6" w:rsidR="00087EB1" w:rsidRPr="00E659FF" w:rsidRDefault="00575710" w:rsidP="00575710">
      <w:pPr>
        <w:pStyle w:val="Heading1"/>
      </w:pPr>
      <w:r w:rsidRPr="00E659FF">
        <w:lastRenderedPageBreak/>
        <w:t>Key points</w:t>
      </w:r>
    </w:p>
    <w:p w14:paraId="78EB5027" w14:textId="2920A19E" w:rsidR="00E47088" w:rsidRPr="00E659FF" w:rsidRDefault="00A76DFC" w:rsidP="000E17BD">
      <w:pPr>
        <w:pStyle w:val="BodyText"/>
        <w:numPr>
          <w:ilvl w:val="0"/>
          <w:numId w:val="3"/>
        </w:numPr>
      </w:pPr>
      <w:bookmarkStart w:id="0" w:name="_Hlk38299893"/>
      <w:r w:rsidRPr="00E659FF">
        <w:t>P</w:t>
      </w:r>
      <w:r w:rsidR="00C15569" w:rsidRPr="00E659FF">
        <w:t xml:space="preserve">atients with </w:t>
      </w:r>
      <w:r w:rsidR="00093BCB" w:rsidRPr="00E659FF">
        <w:t xml:space="preserve">symptoms </w:t>
      </w:r>
      <w:r w:rsidR="005B5B28" w:rsidRPr="00E659FF">
        <w:t xml:space="preserve">and signs </w:t>
      </w:r>
      <w:r w:rsidR="00093BCB" w:rsidRPr="00E659FF">
        <w:t xml:space="preserve">of ischemia </w:t>
      </w:r>
      <w:r w:rsidR="00C15569" w:rsidRPr="00E659FF">
        <w:t xml:space="preserve">and </w:t>
      </w:r>
      <w:r w:rsidR="00575710" w:rsidRPr="00E659FF">
        <w:t>no obstructive coronary disease</w:t>
      </w:r>
      <w:r w:rsidR="00C15569" w:rsidRPr="00E659FF">
        <w:t xml:space="preserve"> (</w:t>
      </w:r>
      <w:r w:rsidR="00797757" w:rsidRPr="00E659FF">
        <w:t>I</w:t>
      </w:r>
      <w:r w:rsidR="00C15569" w:rsidRPr="00E659FF">
        <w:t>NOCA)</w:t>
      </w:r>
      <w:r w:rsidRPr="00E659FF">
        <w:t xml:space="preserve"> </w:t>
      </w:r>
      <w:r w:rsidR="00CE01CE" w:rsidRPr="00E659FF">
        <w:t>typically</w:t>
      </w:r>
      <w:r w:rsidRPr="00E659FF">
        <w:t xml:space="preserve"> have underlying treatable disorders of coronary </w:t>
      </w:r>
      <w:r w:rsidR="00C15569" w:rsidRPr="00E659FF">
        <w:t>vasomotion</w:t>
      </w:r>
      <w:r w:rsidRPr="00E659FF">
        <w:t xml:space="preserve"> including </w:t>
      </w:r>
      <w:r w:rsidR="008C69F9">
        <w:t xml:space="preserve">angina due </w:t>
      </w:r>
      <w:r w:rsidR="00533E8D">
        <w:t>to</w:t>
      </w:r>
      <w:r w:rsidR="00533E8D" w:rsidRPr="00533E8D">
        <w:t xml:space="preserve"> abnormalities of microvascular vasorelaxation and epicardial or microvascular vasoconstriction</w:t>
      </w:r>
      <w:r w:rsidR="009171D8">
        <w:t>.</w:t>
      </w:r>
    </w:p>
    <w:bookmarkEnd w:id="0"/>
    <w:p w14:paraId="4F353D5C" w14:textId="48F00692" w:rsidR="00575710" w:rsidRPr="00E659FF" w:rsidRDefault="003C693B" w:rsidP="000E17BD">
      <w:pPr>
        <w:pStyle w:val="BodyText"/>
        <w:numPr>
          <w:ilvl w:val="0"/>
          <w:numId w:val="3"/>
        </w:numPr>
      </w:pPr>
      <w:r w:rsidRPr="00E659FF">
        <w:t>Epicardial and microvascular v</w:t>
      </w:r>
      <w:r w:rsidR="00A374AC" w:rsidRPr="00E659FF">
        <w:t xml:space="preserve">asospasm may </w:t>
      </w:r>
      <w:r w:rsidR="009A29E1" w:rsidRPr="00E659FF">
        <w:t>be implicated in</w:t>
      </w:r>
      <w:r w:rsidR="00A374AC" w:rsidRPr="00E659FF">
        <w:t xml:space="preserve"> myocardial infarction (MI) with no obstructive coronary disease (MINOCA) and type 2 MI.</w:t>
      </w:r>
    </w:p>
    <w:p w14:paraId="2A415DBD" w14:textId="201FE379" w:rsidR="00575710" w:rsidRPr="00E659FF" w:rsidRDefault="00575710" w:rsidP="00DC628C">
      <w:pPr>
        <w:pStyle w:val="BodyText"/>
        <w:numPr>
          <w:ilvl w:val="0"/>
          <w:numId w:val="3"/>
        </w:numPr>
      </w:pPr>
      <w:r w:rsidRPr="00E659FF">
        <w:t>A</w:t>
      </w:r>
      <w:r w:rsidR="00A12E5B" w:rsidRPr="00E659FF">
        <w:t xml:space="preserve">n interventional </w:t>
      </w:r>
      <w:r w:rsidRPr="00E659FF">
        <w:t>diagnostic procedure (</w:t>
      </w:r>
      <w:r w:rsidR="00A12E5B" w:rsidRPr="00E659FF">
        <w:t>IDP</w:t>
      </w:r>
      <w:r w:rsidRPr="00E659FF">
        <w:t xml:space="preserve">) </w:t>
      </w:r>
      <w:r w:rsidR="006D1A91" w:rsidRPr="00E659FF">
        <w:t xml:space="preserve">at the time of diagnostic angiography </w:t>
      </w:r>
      <w:r w:rsidRPr="00E659FF">
        <w:t xml:space="preserve">empowers cardiologists to </w:t>
      </w:r>
      <w:r w:rsidR="009F0E00" w:rsidRPr="00E659FF">
        <w:t>exclude</w:t>
      </w:r>
      <w:r w:rsidR="00A068B8" w:rsidRPr="00E659FF">
        <w:t xml:space="preserve">, </w:t>
      </w:r>
      <w:r w:rsidR="00C15569" w:rsidRPr="00E659FF">
        <w:t>diagnose and</w:t>
      </w:r>
      <w:r w:rsidRPr="00E659FF">
        <w:t xml:space="preserve"> treat </w:t>
      </w:r>
      <w:r w:rsidR="00C15569" w:rsidRPr="00E659FF">
        <w:t>t</w:t>
      </w:r>
      <w:r w:rsidRPr="00E659FF">
        <w:t xml:space="preserve">hese conditions. </w:t>
      </w:r>
      <w:r w:rsidR="009F0E00" w:rsidRPr="00E659FF">
        <w:t>S</w:t>
      </w:r>
      <w:r w:rsidRPr="00E659FF">
        <w:t>tratified medic</w:t>
      </w:r>
      <w:r w:rsidR="00B804BF" w:rsidRPr="00E659FF">
        <w:t>ine</w:t>
      </w:r>
      <w:r w:rsidRPr="00E659FF">
        <w:t xml:space="preserve"> supports a proactive approach in the catheter laboratory.</w:t>
      </w:r>
    </w:p>
    <w:p w14:paraId="352859D0" w14:textId="2E19A197" w:rsidR="00AA591A" w:rsidRPr="00E659FF" w:rsidRDefault="008D556B" w:rsidP="00DC628C">
      <w:pPr>
        <w:pStyle w:val="BodyText"/>
        <w:numPr>
          <w:ilvl w:val="0"/>
          <w:numId w:val="3"/>
        </w:numPr>
      </w:pPr>
      <w:r w:rsidRPr="00E659FF">
        <w:t>‘</w:t>
      </w:r>
      <w:r w:rsidR="00575710" w:rsidRPr="00E659FF">
        <w:t>Stratified medicine</w:t>
      </w:r>
      <w:r w:rsidRPr="00E659FF">
        <w:t>’</w:t>
      </w:r>
      <w:r w:rsidR="00575710" w:rsidRPr="00E659FF">
        <w:t xml:space="preserve"> </w:t>
      </w:r>
      <w:r w:rsidR="004310A7" w:rsidRPr="00E659FF">
        <w:t>is a</w:t>
      </w:r>
      <w:r w:rsidR="00AB3D3A" w:rsidRPr="00E659FF">
        <w:t xml:space="preserve"> </w:t>
      </w:r>
      <w:r w:rsidR="009A07BC" w:rsidRPr="00E659FF">
        <w:t xml:space="preserve">new paradigm </w:t>
      </w:r>
      <w:r w:rsidRPr="00E659FF">
        <w:t>that should transform</w:t>
      </w:r>
      <w:r w:rsidR="00575710" w:rsidRPr="00E659FF">
        <w:t xml:space="preserve"> the management and well</w:t>
      </w:r>
      <w:r w:rsidR="00E47088" w:rsidRPr="00E659FF">
        <w:t>-</w:t>
      </w:r>
      <w:r w:rsidR="00575710" w:rsidRPr="00E659FF">
        <w:t xml:space="preserve">being of </w:t>
      </w:r>
      <w:r w:rsidR="00E47088" w:rsidRPr="00E659FF">
        <w:t>these patients</w:t>
      </w:r>
      <w:r w:rsidR="00575710" w:rsidRPr="00E659FF">
        <w:t>, the majority of whom are women.</w:t>
      </w:r>
      <w:r w:rsidR="00087EB1" w:rsidRPr="00E659FF">
        <w:t xml:space="preserve"> </w:t>
      </w:r>
      <w:r w:rsidR="00AA591A" w:rsidRPr="00E659FF">
        <w:br w:type="page"/>
      </w:r>
    </w:p>
    <w:p w14:paraId="51651EA6" w14:textId="72FB7E47" w:rsidR="00603716" w:rsidRPr="00E659FF" w:rsidRDefault="00C35B2F" w:rsidP="00AA591A">
      <w:pPr>
        <w:pStyle w:val="Heading1"/>
      </w:pPr>
      <w:r w:rsidRPr="00E659FF">
        <w:lastRenderedPageBreak/>
        <w:t>Abstract</w:t>
      </w:r>
    </w:p>
    <w:p w14:paraId="2F55B593" w14:textId="07B30DD0" w:rsidR="0067757A" w:rsidRPr="00E659FF" w:rsidRDefault="00884EF8" w:rsidP="00DC628C">
      <w:pPr>
        <w:pStyle w:val="BodyText"/>
      </w:pPr>
      <w:r w:rsidRPr="00E659FF">
        <w:t>Ischemic heart disease (IHD) secondary to c</w:t>
      </w:r>
      <w:r w:rsidR="00FD788E" w:rsidRPr="00E659FF">
        <w:t xml:space="preserve">oronary vascular dysfunction </w:t>
      </w:r>
      <w:r w:rsidRPr="00E659FF">
        <w:t>causes</w:t>
      </w:r>
      <w:r w:rsidR="0067757A" w:rsidRPr="00E659FF">
        <w:t xml:space="preserve"> </w:t>
      </w:r>
      <w:r w:rsidR="0036478A" w:rsidRPr="00E659FF">
        <w:t>angina</w:t>
      </w:r>
      <w:r w:rsidR="0067757A" w:rsidRPr="00E659FF">
        <w:t xml:space="preserve"> </w:t>
      </w:r>
      <w:r w:rsidRPr="00E659FF">
        <w:t xml:space="preserve">and </w:t>
      </w:r>
      <w:r w:rsidR="00985F3E" w:rsidRPr="00E659FF">
        <w:t>impair</w:t>
      </w:r>
      <w:r w:rsidRPr="00E659FF">
        <w:t>s</w:t>
      </w:r>
      <w:r w:rsidR="00985F3E" w:rsidRPr="00E659FF">
        <w:t xml:space="preserve"> </w:t>
      </w:r>
      <w:r w:rsidR="0036478A" w:rsidRPr="00E659FF">
        <w:t>q</w:t>
      </w:r>
      <w:r w:rsidR="00FD788E" w:rsidRPr="00E659FF">
        <w:t xml:space="preserve">uality of life and prognosis. </w:t>
      </w:r>
      <w:r w:rsidR="008D556B" w:rsidRPr="00E659FF">
        <w:t xml:space="preserve">In patients with </w:t>
      </w:r>
      <w:r w:rsidR="00833E0D" w:rsidRPr="00E659FF">
        <w:t xml:space="preserve">symptoms </w:t>
      </w:r>
      <w:r w:rsidR="005B5B28" w:rsidRPr="00E659FF">
        <w:t xml:space="preserve">and signs </w:t>
      </w:r>
      <w:r w:rsidR="00833E0D" w:rsidRPr="00E659FF">
        <w:t xml:space="preserve">of ischemia, often </w:t>
      </w:r>
      <w:r w:rsidR="008D556B" w:rsidRPr="00E659FF">
        <w:t>chest pain</w:t>
      </w:r>
      <w:r w:rsidR="00833E0D" w:rsidRPr="00E659FF">
        <w:t>,</w:t>
      </w:r>
      <w:r w:rsidR="008D556B" w:rsidRPr="00E659FF">
        <w:t xml:space="preserve"> c</w:t>
      </w:r>
      <w:r w:rsidR="008F3B9A" w:rsidRPr="00E659FF">
        <w:t xml:space="preserve">oronary </w:t>
      </w:r>
      <w:r w:rsidR="00985F3E" w:rsidRPr="00E659FF">
        <w:t>angiography</w:t>
      </w:r>
      <w:r w:rsidR="008F3B9A" w:rsidRPr="00E659FF">
        <w:t xml:space="preserve"> is performed to assess for coronary artery disease</w:t>
      </w:r>
      <w:r w:rsidR="004059E5" w:rsidRPr="00E659FF">
        <w:t xml:space="preserve"> (CAD)</w:t>
      </w:r>
      <w:r w:rsidR="00143C57" w:rsidRPr="00E659FF">
        <w:t>.</w:t>
      </w:r>
      <w:r w:rsidRPr="00E659FF">
        <w:t xml:space="preserve"> </w:t>
      </w:r>
      <w:r w:rsidR="00143C57" w:rsidRPr="00E659FF">
        <w:t>H</w:t>
      </w:r>
      <w:r w:rsidRPr="00E659FF">
        <w:t xml:space="preserve">owever, around </w:t>
      </w:r>
      <w:r w:rsidR="004059E5" w:rsidRPr="00E659FF">
        <w:t>h</w:t>
      </w:r>
      <w:r w:rsidR="004C16D7" w:rsidRPr="00E659FF">
        <w:t xml:space="preserve">alf of </w:t>
      </w:r>
      <w:r w:rsidR="0036478A" w:rsidRPr="00E659FF">
        <w:t xml:space="preserve">patients </w:t>
      </w:r>
      <w:r w:rsidRPr="00E659FF">
        <w:t>turn out not to</w:t>
      </w:r>
      <w:r w:rsidR="0036478A" w:rsidRPr="00E659FF">
        <w:t xml:space="preserve"> have </w:t>
      </w:r>
      <w:r w:rsidR="004C16D7" w:rsidRPr="00E659FF">
        <w:t xml:space="preserve">obstructive </w:t>
      </w:r>
      <w:r w:rsidR="004059E5" w:rsidRPr="00E659FF">
        <w:t>CAD</w:t>
      </w:r>
      <w:r w:rsidR="00BB7C1F" w:rsidRPr="00E659FF">
        <w:t xml:space="preserve"> and c</w:t>
      </w:r>
      <w:r w:rsidR="006A3CDF" w:rsidRPr="00E659FF">
        <w:t xml:space="preserve">oronary vascular dysfunction may be </w:t>
      </w:r>
      <w:r w:rsidR="00E04414" w:rsidRPr="00E659FF">
        <w:t>an alternative mechanism of ischemia</w:t>
      </w:r>
      <w:r w:rsidR="00BB7C1F" w:rsidRPr="00E659FF">
        <w:t xml:space="preserve">. Adjunctive tests of coronary vasomotion include guidewire-based techniques and </w:t>
      </w:r>
      <w:r w:rsidR="00934B2F">
        <w:t>acetylcholine</w:t>
      </w:r>
      <w:r w:rsidR="00BB7C1F" w:rsidRPr="00E659FF">
        <w:t xml:space="preserve"> reactivity testing, typically by intracoronary infusion of acetylcholine. </w:t>
      </w:r>
      <w:r w:rsidR="0036478A" w:rsidRPr="00E659FF">
        <w:t xml:space="preserve">The </w:t>
      </w:r>
      <w:r w:rsidR="002D7474" w:rsidRPr="00E659FF">
        <w:t xml:space="preserve">Coronary Microvascular Angina (CorMicA) trial </w:t>
      </w:r>
      <w:r w:rsidR="00143C57" w:rsidRPr="00E659FF">
        <w:t xml:space="preserve">provided </w:t>
      </w:r>
      <w:r w:rsidR="002D7474" w:rsidRPr="00E659FF">
        <w:t xml:space="preserve">evidence that </w:t>
      </w:r>
      <w:r w:rsidR="004059E5" w:rsidRPr="00E659FF">
        <w:t xml:space="preserve">routine </w:t>
      </w:r>
      <w:r w:rsidR="004335DE" w:rsidRPr="00E659FF">
        <w:t xml:space="preserve">management guided by </w:t>
      </w:r>
      <w:r w:rsidR="00D93CAB" w:rsidRPr="00E659FF">
        <w:t>a</w:t>
      </w:r>
      <w:r w:rsidR="00A12E5B" w:rsidRPr="00E659FF">
        <w:t xml:space="preserve">n interventional </w:t>
      </w:r>
      <w:r w:rsidR="00D93CAB" w:rsidRPr="00E659FF">
        <w:t>diagnostic procedure (</w:t>
      </w:r>
      <w:r w:rsidR="00A12E5B" w:rsidRPr="00E659FF">
        <w:t>I</w:t>
      </w:r>
      <w:r w:rsidR="00D93CAB" w:rsidRPr="00E659FF">
        <w:t xml:space="preserve">DP) </w:t>
      </w:r>
      <w:r w:rsidR="00633493" w:rsidRPr="00E659FF">
        <w:t>and stratified therapy</w:t>
      </w:r>
      <w:r w:rsidR="009B6770" w:rsidRPr="00E659FF">
        <w:t xml:space="preserve"> </w:t>
      </w:r>
      <w:r w:rsidR="004335DE" w:rsidRPr="00E659FF">
        <w:t xml:space="preserve">improves angina and quality of life in patients with angina but no obstructive </w:t>
      </w:r>
      <w:r w:rsidR="002E3A81" w:rsidRPr="00E659FF">
        <w:t>CAD</w:t>
      </w:r>
      <w:r w:rsidR="004335DE" w:rsidRPr="00E659FF">
        <w:t>.</w:t>
      </w:r>
    </w:p>
    <w:p w14:paraId="231113F0" w14:textId="22E95E1A" w:rsidR="00DC747B" w:rsidRPr="00E659FF" w:rsidRDefault="00FC2DFE" w:rsidP="00DC628C">
      <w:pPr>
        <w:pStyle w:val="BodyText"/>
      </w:pPr>
      <w:r w:rsidRPr="00E659FF">
        <w:t xml:space="preserve">In this article, we </w:t>
      </w:r>
      <w:r w:rsidR="009A07BC" w:rsidRPr="00E659FF">
        <w:t xml:space="preserve">provide a comprehensive review of </w:t>
      </w:r>
      <w:r w:rsidR="00985F3E" w:rsidRPr="00E659FF">
        <w:t xml:space="preserve">why, how and when </w:t>
      </w:r>
      <w:r w:rsidRPr="00E659FF">
        <w:t>coronary vascular d</w:t>
      </w:r>
      <w:r w:rsidR="00FD788E" w:rsidRPr="00E659FF">
        <w:t>ysfunction</w:t>
      </w:r>
      <w:r w:rsidRPr="00E659FF">
        <w:t xml:space="preserve"> </w:t>
      </w:r>
      <w:r w:rsidR="00985F3E" w:rsidRPr="00E659FF">
        <w:t xml:space="preserve">should be assessed </w:t>
      </w:r>
      <w:r w:rsidR="002B5C5F" w:rsidRPr="00E659FF">
        <w:t>invasively</w:t>
      </w:r>
      <w:r w:rsidRPr="00E659FF">
        <w:t xml:space="preserve">. We discuss </w:t>
      </w:r>
      <w:r w:rsidR="0067757A" w:rsidRPr="00E659FF">
        <w:t>the</w:t>
      </w:r>
      <w:r w:rsidR="00985F3E" w:rsidRPr="00E659FF">
        <w:t xml:space="preserve"> rationale </w:t>
      </w:r>
      <w:r w:rsidR="00AF43CC" w:rsidRPr="00E659FF">
        <w:t>through</w:t>
      </w:r>
      <w:r w:rsidR="00985F3E" w:rsidRPr="00E659FF">
        <w:t xml:space="preserve"> a shared understanding of vascular pathophysiology and clinical evidence. We summarize </w:t>
      </w:r>
      <w:r w:rsidR="00AF43CC" w:rsidRPr="00E659FF">
        <w:t xml:space="preserve">how an </w:t>
      </w:r>
      <w:r w:rsidR="00A12E5B" w:rsidRPr="00E659FF">
        <w:t>IDP</w:t>
      </w:r>
      <w:r w:rsidR="00985F3E" w:rsidRPr="00E659FF">
        <w:t xml:space="preserve"> </w:t>
      </w:r>
      <w:r w:rsidR="00AF43CC" w:rsidRPr="00E659FF">
        <w:t>is performed</w:t>
      </w:r>
      <w:r w:rsidR="00C15569" w:rsidRPr="00E659FF">
        <w:t xml:space="preserve"> and</w:t>
      </w:r>
      <w:r w:rsidR="008F3B9A" w:rsidRPr="00E659FF">
        <w:t xml:space="preserve"> </w:t>
      </w:r>
      <w:r w:rsidR="00985F3E" w:rsidRPr="00E659FF">
        <w:t>focu</w:t>
      </w:r>
      <w:r w:rsidR="00C15569" w:rsidRPr="00E659FF">
        <w:t>s</w:t>
      </w:r>
      <w:r w:rsidR="00985F3E" w:rsidRPr="00E659FF">
        <w:t xml:space="preserve"> on</w:t>
      </w:r>
      <w:r w:rsidR="008F3B9A" w:rsidRPr="00E659FF">
        <w:t xml:space="preserve"> practical </w:t>
      </w:r>
      <w:r w:rsidR="00985F3E" w:rsidRPr="00E659FF">
        <w:t>aspects</w:t>
      </w:r>
      <w:r w:rsidRPr="00E659FF">
        <w:t xml:space="preserve">. </w:t>
      </w:r>
      <w:r w:rsidR="00D71EA4" w:rsidRPr="00E659FF">
        <w:t>W</w:t>
      </w:r>
      <w:r w:rsidR="00985F3E" w:rsidRPr="00E659FF">
        <w:t>e discuss the clinical scenarios</w:t>
      </w:r>
      <w:r w:rsidR="00E011CD" w:rsidRPr="00E659FF">
        <w:t xml:space="preserve"> in patients with stable and acute coronary syndromes</w:t>
      </w:r>
      <w:r w:rsidR="00985F3E" w:rsidRPr="00E659FF">
        <w:t xml:space="preserve"> </w:t>
      </w:r>
      <w:r w:rsidR="0072016D" w:rsidRPr="00E659FF">
        <w:t>when measuring</w:t>
      </w:r>
      <w:r w:rsidR="00985F3E" w:rsidRPr="00E659FF">
        <w:t xml:space="preserve"> coronary vascular function should </w:t>
      </w:r>
      <w:r w:rsidR="00D71EA4" w:rsidRPr="00E659FF">
        <w:t xml:space="preserve">or may </w:t>
      </w:r>
      <w:r w:rsidR="00985F3E" w:rsidRPr="00E659FF">
        <w:t xml:space="preserve">be </w:t>
      </w:r>
      <w:r w:rsidR="0072016D" w:rsidRPr="00E659FF">
        <w:t>considered</w:t>
      </w:r>
      <w:r w:rsidR="00985F3E" w:rsidRPr="00E659FF">
        <w:t xml:space="preserve"> </w:t>
      </w:r>
      <w:r w:rsidR="00D71EA4" w:rsidRPr="00E659FF">
        <w:t>consistent with recent Class IIA and Class IIB practice guideline recommendations, respectively</w:t>
      </w:r>
      <w:r w:rsidR="00985F3E" w:rsidRPr="00E659FF">
        <w:t xml:space="preserve">. </w:t>
      </w:r>
    </w:p>
    <w:p w14:paraId="1E8FE7A8" w14:textId="32D12AB5" w:rsidR="00C35B2F" w:rsidRPr="00E659FF" w:rsidRDefault="00DC747B" w:rsidP="00DC628C">
      <w:pPr>
        <w:pStyle w:val="BodyText"/>
      </w:pPr>
      <w:r w:rsidRPr="00E659FF">
        <w:rPr>
          <w:b/>
          <w:bCs/>
        </w:rPr>
        <w:t>Key words:</w:t>
      </w:r>
      <w:r w:rsidRPr="00E659FF">
        <w:t xml:space="preserve"> ischemic heart disease, angina, microvascular angina, vasospastic angina, MINOCA, stratified medicine</w:t>
      </w:r>
      <w:r w:rsidR="00C35B2F" w:rsidRPr="00E659FF">
        <w:br w:type="page"/>
      </w:r>
    </w:p>
    <w:p w14:paraId="11B6DE51" w14:textId="77777777" w:rsidR="006F4760" w:rsidRPr="00E659FF" w:rsidRDefault="006F4760" w:rsidP="00BC27A4">
      <w:pPr>
        <w:pStyle w:val="Heading1"/>
      </w:pPr>
      <w:r w:rsidRPr="00E659FF">
        <w:lastRenderedPageBreak/>
        <w:t>Introduction</w:t>
      </w:r>
    </w:p>
    <w:p w14:paraId="3DBF1E63" w14:textId="51275ACA" w:rsidR="003C693B" w:rsidRPr="00E659FF" w:rsidRDefault="003C693B" w:rsidP="00DC628C">
      <w:pPr>
        <w:pStyle w:val="BodyText"/>
      </w:pPr>
      <w:r w:rsidRPr="00E659FF">
        <w:t xml:space="preserve">Ischemic heart disease (IHD) is a leading global cause of premature disability </w:t>
      </w:r>
      <w:r w:rsidR="0095512A" w:rsidRPr="00E659FF">
        <w:fldChar w:fldCharType="begin">
          <w:fldData xml:space="preserve">YXJpcywgTWlsdGlhZGlzIEsuPC9hdXRob3I+PGF1dGhvcj5Uc29pLCBEZXJyaWNrPC9hdXRob3I+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</w:fldData>
        </w:fldChar>
      </w:r>
      <w:r w:rsidR="00C6301A" w:rsidRPr="00E659FF">
        <w:instrText xml:space="preserve"> ADDIN EN.CITE </w:instrText>
      </w:r>
      <w:r w:rsidR="00C6301A" w:rsidRPr="00E659FF">
        <w:fldChar w:fldCharType="begin">
          <w:fldData xml:space="preserve">PEVuZE5vdGU+PENpdGU+PEF1dGhvcj5KYW1lczwvQXV0aG9yPjxZZWFyPjIwMTg8L1llYXI+PFJl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==
</w:fldData>
        </w:fldChar>
      </w:r>
      <w:r w:rsidR="00C6301A" w:rsidRPr="00E659FF">
        <w:instrText xml:space="preserve"> ADDIN EN.CITE.DATA </w:instrText>
      </w:r>
      <w:r w:rsidR="00C6301A" w:rsidRPr="00E659FF">
        <w:fldChar w:fldCharType="end"/>
      </w:r>
      <w:r w:rsidR="00C6301A" w:rsidRPr="00E659FF">
        <w:fldChar w:fldCharType="begin">
          <w:fldData xml:space="preserve">YXJpcywgTWlsdGlhZGlzIEsuPC9hdXRob3I+PGF1dGhvcj5Uc29pLCBEZXJyaWNrPC9hdXRob3I+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</w:fldData>
        </w:fldChar>
      </w:r>
      <w:r w:rsidR="00C6301A" w:rsidRPr="00E659FF">
        <w:instrText xml:space="preserve"> ADDIN EN.CITE.DATA </w:instrText>
      </w:r>
      <w:r w:rsidR="00C6301A" w:rsidRPr="00E659FF">
        <w:fldChar w:fldCharType="end"/>
      </w:r>
      <w:r w:rsidR="0095512A" w:rsidRPr="00E659FF">
        <w:fldChar w:fldCharType="separate"/>
      </w:r>
      <w:r w:rsidR="0095512A" w:rsidRPr="00E659FF">
        <w:rPr>
          <w:noProof/>
        </w:rPr>
        <w:t>(1)</w:t>
      </w:r>
      <w:r w:rsidR="0095512A" w:rsidRPr="00E659FF">
        <w:fldChar w:fldCharType="end"/>
      </w:r>
      <w:r w:rsidR="0095512A" w:rsidRPr="00E659FF">
        <w:t xml:space="preserve"> </w:t>
      </w:r>
      <w:r w:rsidRPr="00E659FF">
        <w:t xml:space="preserve">and death </w:t>
      </w:r>
      <w:r w:rsidR="0095512A" w:rsidRPr="00E659FF">
        <w:fldChar w:fldCharType="begin">
          <w:fldData xml:space="preserve">aWduLCBUaWdpc3QgR2FzaGF3PC9hdXRob3I+PGF1dGhvcj5UZWtsZSwgTWVyaGF3aSBHZWJyZW1l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==
</w:fldData>
        </w:fldChar>
      </w:r>
      <w:r w:rsidR="00C6301A" w:rsidRPr="00E659FF">
        <w:instrText xml:space="preserve"> ADDIN EN.CITE </w:instrText>
      </w:r>
      <w:r w:rsidR="00C6301A" w:rsidRPr="00E659FF">
        <w:fldChar w:fldCharType="begin">
          <w:fldData xml:space="preserve">PEVuZE5vdGU+PENpdGU+PEF1dGhvcj5Sb3RoPC9BdXRob3I+PFllYXI+MjAxODwvWWVhcj48UmVj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==
</w:fldData>
        </w:fldChar>
      </w:r>
      <w:r w:rsidR="00C6301A" w:rsidRPr="00E659FF">
        <w:instrText xml:space="preserve"> ADDIN EN.CITE.DATA </w:instrText>
      </w:r>
      <w:r w:rsidR="00C6301A" w:rsidRPr="00E659FF">
        <w:fldChar w:fldCharType="end"/>
      </w:r>
      <w:r w:rsidR="00C6301A" w:rsidRPr="00E659FF">
        <w:fldChar w:fldCharType="begin">
          <w:fldData xml:space="preserve">aWduLCBUaWdpc3QgR2FzaGF3PC9hdXRob3I+PGF1dGhvcj5UZWtsZSwgTWVyaGF3aSBHZWJyZW1l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==
</w:fldData>
        </w:fldChar>
      </w:r>
      <w:r w:rsidR="00C6301A" w:rsidRPr="00E659FF">
        <w:instrText xml:space="preserve"> ADDIN EN.CITE.DATA </w:instrText>
      </w:r>
      <w:r w:rsidR="00C6301A" w:rsidRPr="00E659FF">
        <w:fldChar w:fldCharType="end"/>
      </w:r>
      <w:r w:rsidR="0095512A" w:rsidRPr="00E659FF">
        <w:fldChar w:fldCharType="separate"/>
      </w:r>
      <w:r w:rsidR="0095512A" w:rsidRPr="00E659FF">
        <w:rPr>
          <w:noProof/>
        </w:rPr>
        <w:t>(2)</w:t>
      </w:r>
      <w:r w:rsidR="0095512A" w:rsidRPr="00E659FF">
        <w:fldChar w:fldCharType="end"/>
      </w:r>
      <w:r w:rsidRPr="00E659FF">
        <w:t>. The classic cause of IHD is coronary atherosclerosis but disorders of coronary vasomotion are increasingly recognized</w:t>
      </w:r>
      <w:r w:rsidR="0095512A" w:rsidRPr="00E659FF">
        <w:fldChar w:fldCharType="begin">
          <w:fldData xml:space="preserve">PEVuZE5vdGU+PENpdGU+PEF1dGhvcj5LYXNraTwvQXV0aG9yPjxZZWFyPjIwMTg8L1llYXI+PFJl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</w:fldData>
        </w:fldChar>
      </w:r>
      <w:r w:rsidR="00C6301A" w:rsidRPr="00E659FF">
        <w:instrText xml:space="preserve"> ADDIN EN.CITE </w:instrText>
      </w:r>
      <w:r w:rsidR="00C6301A" w:rsidRPr="00E659FF">
        <w:fldChar w:fldCharType="begin">
          <w:fldData xml:space="preserve">PEVuZE5vdGU+PENpdGU+PEF1dGhvcj5LYXNraTwvQXV0aG9yPjxZZWFyPjIwMTg8L1llYXI+PFJl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</w:fldData>
        </w:fldChar>
      </w:r>
      <w:r w:rsidR="00C6301A" w:rsidRPr="00E659FF">
        <w:instrText xml:space="preserve"> ADDIN EN.CITE.DATA </w:instrText>
      </w:r>
      <w:r w:rsidR="00C6301A" w:rsidRPr="00E659FF">
        <w:fldChar w:fldCharType="end"/>
      </w:r>
      <w:r w:rsidR="0095512A" w:rsidRPr="00E659FF">
        <w:fldChar w:fldCharType="separate"/>
      </w:r>
      <w:r w:rsidR="0095512A" w:rsidRPr="00E659FF">
        <w:rPr>
          <w:noProof/>
        </w:rPr>
        <w:t>(3-5)</w:t>
      </w:r>
      <w:r w:rsidR="0095512A" w:rsidRPr="00E659FF">
        <w:fldChar w:fldCharType="end"/>
      </w:r>
      <w:r w:rsidRPr="00E659FF">
        <w:t>. Approximately half of patients undergoing coronary angiography for known or suspected angina are found to have non obstructed epicardial coronary arteries and a vasomotion disorder, including microvascular- and/or vasospastic angina may be relevant.</w:t>
      </w:r>
      <w:r w:rsidR="005277CA" w:rsidRPr="00E659FF">
        <w:t xml:space="preserve"> Coronary angiography has very limited sensitivity for the detection of these disorders (Figure 1).</w:t>
      </w:r>
    </w:p>
    <w:p w14:paraId="5793B33C" w14:textId="46092048" w:rsidR="00D6546F" w:rsidRPr="00E659FF" w:rsidRDefault="003C693B" w:rsidP="00DC628C">
      <w:pPr>
        <w:pStyle w:val="BodyText"/>
      </w:pPr>
      <w:r w:rsidRPr="00E659FF">
        <w:t xml:space="preserve">Epicardial artery spasm causes vasospastic angina, first described by Prinzmetal as ‘variant angina’ </w:t>
      </w:r>
      <w:r w:rsidR="0095512A" w:rsidRPr="00E659FF">
        <w:fldChar w:fldCharType="begin"/>
      </w:r>
      <w:r w:rsidR="00C6301A" w:rsidRPr="00E659FF">
        <w:instrText xml:space="preserve"> ADDIN EN.CITE &lt;EndNote&gt;&lt;Cite&gt;&lt;Author&gt;Prinzmetal&lt;/Author&gt;&lt;Year&gt;1959&lt;/Year&gt;&lt;RecNum&gt;697&lt;/RecNum&gt;&lt;DisplayText&gt;(6)&lt;/DisplayText&gt;&lt;record&gt;&lt;rec-number&gt;697&lt;/rec-number&gt;&lt;foreign-keys&gt;&lt;key app="EN" db-id="drvazt921dewv6e95rdpwwe0a0d5fzarsezv" timestamp="1497784505"&gt;697&lt;/key&gt;&lt;/foreign-keys&gt;&lt;ref-type name="Journal Article"&gt;17&lt;/ref-type&gt;&lt;contributors&gt;&lt;authors&gt;&lt;author&gt;Prinzmetal, M.&lt;/author&gt;&lt;author&gt;Kennamer, R.&lt;/author&gt;&lt;author&gt;Merliss, R.&lt;/author&gt;&lt;author&gt;Wada, T.&lt;/author&gt;&lt;author&gt;Bor, N.&lt;/author&gt;&lt;/authors&gt;&lt;/contributors&gt;&lt;titles&gt;&lt;title&gt;Angina pectoris. I. A variant form of angina pectoris; preliminary report&lt;/title&gt;&lt;secondary-title&gt;Am J Med&lt;/secondary-title&gt;&lt;alt-title&gt;The American journal of medicine&lt;/alt-title&gt;&lt;/titles&gt;&lt;periodical&gt;&lt;full-title&gt;American Journal of Medicine&lt;/full-title&gt;&lt;abbr-1&gt;Am. J. Med.&lt;/abbr-1&gt;&lt;abbr-2&gt;Am J Med&lt;/abbr-2&gt;&lt;/periodical&gt;&lt;pages&gt;375-88&lt;/pages&gt;&lt;volume&gt;27&lt;/volume&gt;&lt;edition&gt;1959/09/01&lt;/edition&gt;&lt;keywords&gt;&lt;keyword&gt;*Angina Pectoris&lt;/keyword&gt;&lt;keyword&gt;Humans&lt;/keyword&gt;&lt;/keywords&gt;&lt;dates&gt;&lt;year&gt;1959&lt;/year&gt;&lt;pub-dates&gt;&lt;date&gt;Sep&lt;/date&gt;&lt;/pub-dates&gt;&lt;/dates&gt;&lt;isbn&gt;0002-9343 (Print)&amp;#xD;0002-9343&lt;/isbn&gt;&lt;accession-num&gt;14434946&lt;/accession-num&gt;&lt;urls&gt;&lt;/urls&gt;&lt;remote-database-provider&gt;NLM&lt;/remote-database-provider&gt;&lt;language&gt;eng&lt;/language&gt;&lt;/record&gt;&lt;/Cite&gt;&lt;/EndNote&gt;</w:instrText>
      </w:r>
      <w:r w:rsidR="0095512A" w:rsidRPr="00E659FF">
        <w:fldChar w:fldCharType="separate"/>
      </w:r>
      <w:r w:rsidR="0095512A" w:rsidRPr="00E659FF">
        <w:rPr>
          <w:noProof/>
        </w:rPr>
        <w:t>(6)</w:t>
      </w:r>
      <w:r w:rsidR="0095512A" w:rsidRPr="00E659FF">
        <w:fldChar w:fldCharType="end"/>
      </w:r>
      <w:r w:rsidRPr="00E659FF">
        <w:t xml:space="preserve">. Microvascular </w:t>
      </w:r>
      <w:r w:rsidR="00D51125" w:rsidRPr="00E659FF">
        <w:t>s</w:t>
      </w:r>
      <w:r w:rsidRPr="00E659FF">
        <w:t>pasm and/or impaired coronary vasodilation cause microvascular angina, formerly known as Cardiac Syndrome X</w:t>
      </w:r>
      <w:r w:rsidR="0095512A" w:rsidRPr="00E659FF">
        <w:t xml:space="preserve"> </w:t>
      </w:r>
      <w:r w:rsidR="0095512A" w:rsidRPr="00E659FF">
        <w:fldChar w:fldCharType="begin"/>
      </w:r>
      <w:r w:rsidR="00C6301A" w:rsidRPr="00E659FF">
        <w:instrText xml:space="preserve"> ADDIN EN.CITE &lt;EndNote&gt;&lt;Cite&gt;&lt;Author&gt;Bairey Merz&lt;/Author&gt;&lt;Year&gt;2017&lt;/Year&gt;&lt;RecNum&gt;558&lt;/RecNum&gt;&lt;DisplayText&gt;(5)&lt;/DisplayText&gt;&lt;record&gt;&lt;rec-number&gt;558&lt;/rec-number&gt;&lt;foreign-keys&gt;&lt;key app="EN" db-id="drvazt921dewv6e95rdpwwe0a0d5fzarsezv" timestamp="1489999734"&gt;558&lt;/key&gt;&lt;/foreign-keys&gt;&lt;ref-type name="Journal Article"&gt;17&lt;/ref-type&gt;&lt;contributors&gt;&lt;authors&gt;&lt;author&gt;Bairey Merz, C. N.&lt;/author&gt;&lt;author&gt;Pepine, C. J.&lt;/author&gt;&lt;author&gt;Walsh, M. N.&lt;/author&gt;&lt;author&gt;Fleg, J. L.&lt;/author&gt;&lt;/authors&gt;&lt;/contributors&gt;&lt;auth-address&gt;From Barbra Streisand Women&amp;apos;s Heart Center, Cedars-Sinai Heart Institute, Los Angeles, CA (C.N.B.M.); Division of Cardiology, University of Florida, Gainesville (C.J.P.); St. Vincent Heart Transplant, Indianapolis, IN (M.N.W.); and National Heart, Lung, and Blood Institute, Bethesda, MD (J.L.F.). merz@cshs.org.&amp;#xD;From Barbra Streisand Women&amp;apos;s Heart Center, Cedars-Sinai Heart Institute, Los Angeles, CA (C.N.B.M.); Division of Cardiology, University of Florida, Gainesville (C.J.P.); St. Vincent Heart Transplant, Indianapolis, IN (M.N.W.); and National Heart, Lung, and Blood Institute, Bethesda, MD (J.L.F.).&lt;/auth-address&gt;&lt;titles&gt;&lt;title&gt;Ischemia and No Obstructive Coronary Artery Disease (INOCA): Developing Evidence-Based Therapies and Research Agenda for the Next Decade&lt;/title&gt;&lt;secondary-title&gt;Circulation&lt;/secondary-title&gt;&lt;/titles&gt;&lt;periodical&gt;&lt;full-title&gt;Circulation&lt;/full-title&gt;&lt;abbr-1&gt;Circulation&lt;/abbr-1&gt;&lt;abbr-2&gt;Circulation&lt;/abbr-2&gt;&lt;/periodical&gt;&lt;pages&gt;1075-1092&lt;/pages&gt;&lt;volume&gt;135&lt;/volume&gt;&lt;number&gt;11&lt;/number&gt;&lt;keywords&gt;&lt;keyword&gt;heart diseases&lt;/keyword&gt;&lt;keyword&gt;ischemia&lt;/keyword&gt;&lt;/keywords&gt;&lt;dates&gt;&lt;year&gt;2017&lt;/year&gt;&lt;pub-dates&gt;&lt;date&gt;Mar 14&lt;/date&gt;&lt;/pub-dates&gt;&lt;/dates&gt;&lt;isbn&gt;1524-4539 (Electronic)&amp;#xD;0009-7322 (Linking)&lt;/isbn&gt;&lt;accession-num&gt;28289007&lt;/accession-num&gt;&lt;urls&gt;&lt;related-urls&gt;&lt;url&gt;https://www.ncbi.nlm.nih.gov/pubmed/28289007&lt;/url&gt;&lt;/related-urls&gt;&lt;/urls&gt;&lt;electronic-resource-num&gt;10.1161/CIRCULATIONAHA.116.024534&lt;/electronic-resource-num&gt;&lt;/record&gt;&lt;/Cite&gt;&lt;/EndNote&gt;</w:instrText>
      </w:r>
      <w:r w:rsidR="0095512A" w:rsidRPr="00E659FF">
        <w:fldChar w:fldCharType="separate"/>
      </w:r>
      <w:r w:rsidR="0095512A" w:rsidRPr="00E659FF">
        <w:rPr>
          <w:noProof/>
        </w:rPr>
        <w:t>(5)</w:t>
      </w:r>
      <w:r w:rsidR="0095512A" w:rsidRPr="00E659FF">
        <w:fldChar w:fldCharType="end"/>
      </w:r>
      <w:r w:rsidRPr="00E659FF">
        <w:t xml:space="preserve">. </w:t>
      </w:r>
      <w:bookmarkStart w:id="1" w:name="_Hlk38300063"/>
      <w:r w:rsidR="00663758">
        <w:t>V</w:t>
      </w:r>
      <w:r w:rsidRPr="00E659FF">
        <w:t xml:space="preserve">asospastic disorders </w:t>
      </w:r>
      <w:r w:rsidR="00663758">
        <w:t xml:space="preserve">of the conduit arteries and microvessels </w:t>
      </w:r>
      <w:r w:rsidRPr="00E659FF">
        <w:t xml:space="preserve">are </w:t>
      </w:r>
      <w:bookmarkEnd w:id="1"/>
      <w:r w:rsidRPr="00E659FF">
        <w:t xml:space="preserve">diagnosed by </w:t>
      </w:r>
      <w:r w:rsidR="001A6F21">
        <w:t>acetylcholine</w:t>
      </w:r>
      <w:r w:rsidRPr="00E659FF">
        <w:t xml:space="preserve"> reactivity testing and </w:t>
      </w:r>
      <w:r w:rsidR="00D6546F" w:rsidRPr="00E659FF">
        <w:t>often</w:t>
      </w:r>
      <w:r w:rsidRPr="00E659FF">
        <w:t xml:space="preserve"> co-exist </w:t>
      </w:r>
      <w:r w:rsidR="00D6546F" w:rsidRPr="00E659FF">
        <w:t>with coronary atherosclerosis</w:t>
      </w:r>
      <w:r w:rsidR="0095512A" w:rsidRPr="00E659FF">
        <w:t xml:space="preserve">. </w:t>
      </w:r>
      <w:r w:rsidRPr="00E659FF">
        <w:t>Moreover, coronary vascular dysfunction -</w:t>
      </w:r>
      <w:r w:rsidR="00633493" w:rsidRPr="00E659FF">
        <w:t xml:space="preserve"> </w:t>
      </w:r>
      <w:r w:rsidRPr="00E659FF">
        <w:t>whether epicardial or microvascular - can also cause myocardial ischemia in patients with obstructive coronary artery disease (CAD)</w:t>
      </w:r>
      <w:r w:rsidR="0095512A" w:rsidRPr="00E659FF">
        <w:t xml:space="preserve"> </w:t>
      </w:r>
      <w:r w:rsidR="0095512A" w:rsidRPr="00E659FF">
        <w:fldChar w:fldCharType="begin">
          <w:fldData xml:space="preserve">PEVuZE5vdGU+PENpdGU+PEF1dGhvcj5LYXNraTwvQXV0aG9yPjxZZWFyPjIwMTg8L1llYXI+PFJl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</w:fldData>
        </w:fldChar>
      </w:r>
      <w:r w:rsidR="00C6301A" w:rsidRPr="00E659FF">
        <w:instrText xml:space="preserve"> ADDIN EN.CITE </w:instrText>
      </w:r>
      <w:r w:rsidR="00C6301A" w:rsidRPr="00E659FF">
        <w:fldChar w:fldCharType="begin">
          <w:fldData xml:space="preserve">PEVuZE5vdGU+PENpdGU+PEF1dGhvcj5LYXNraTwvQXV0aG9yPjxZZWFyPjIwMTg8L1llYXI+PFJl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</w:fldData>
        </w:fldChar>
      </w:r>
      <w:r w:rsidR="00C6301A" w:rsidRPr="00E659FF">
        <w:instrText xml:space="preserve"> ADDIN EN.CITE.DATA </w:instrText>
      </w:r>
      <w:r w:rsidR="00C6301A" w:rsidRPr="00E659FF">
        <w:fldChar w:fldCharType="end"/>
      </w:r>
      <w:r w:rsidR="0095512A" w:rsidRPr="00E659FF">
        <w:fldChar w:fldCharType="separate"/>
      </w:r>
      <w:r w:rsidR="0095512A" w:rsidRPr="00E659FF">
        <w:rPr>
          <w:noProof/>
        </w:rPr>
        <w:t>(3-5)</w:t>
      </w:r>
      <w:r w:rsidR="0095512A" w:rsidRPr="00E659FF">
        <w:fldChar w:fldCharType="end"/>
      </w:r>
      <w:r w:rsidR="0095512A" w:rsidRPr="00E659FF">
        <w:t>.</w:t>
      </w:r>
    </w:p>
    <w:p w14:paraId="67FD7F40" w14:textId="3C56B9F7" w:rsidR="003C693B" w:rsidRPr="00E659FF" w:rsidRDefault="003C693B" w:rsidP="00DC628C">
      <w:pPr>
        <w:pStyle w:val="BodyText"/>
      </w:pPr>
      <w:r w:rsidRPr="00E659FF">
        <w:t xml:space="preserve">Coronary vasomotion disorders </w:t>
      </w:r>
      <w:r w:rsidR="00633493" w:rsidRPr="00E659FF">
        <w:t xml:space="preserve">cause </w:t>
      </w:r>
      <w:r w:rsidRPr="00E659FF">
        <w:t>a relative supply:</w:t>
      </w:r>
      <w:r w:rsidR="00A866CD" w:rsidRPr="00E659FF">
        <w:t xml:space="preserve"> </w:t>
      </w:r>
      <w:r w:rsidRPr="00E659FF">
        <w:t xml:space="preserve">demand mismatch of myocardial blood flow </w:t>
      </w:r>
      <w:r w:rsidR="00D6546F" w:rsidRPr="00E659FF">
        <w:t>and nutrients relative to their requirements</w:t>
      </w:r>
      <w:r w:rsidR="00C43444" w:rsidRPr="00E659FF">
        <w:t xml:space="preserve"> inducing myocardial ischemia</w:t>
      </w:r>
      <w:r w:rsidR="00D6546F" w:rsidRPr="00E659FF">
        <w:t xml:space="preserve"> </w:t>
      </w:r>
      <w:r w:rsidRPr="00E659FF">
        <w:t>that may be transient, recurrent and</w:t>
      </w:r>
      <w:r w:rsidR="00D6546F" w:rsidRPr="00E659FF">
        <w:t>/or</w:t>
      </w:r>
      <w:r w:rsidRPr="00E659FF">
        <w:t xml:space="preserve"> chronic. </w:t>
      </w:r>
      <w:r w:rsidR="00916C98" w:rsidRPr="00E659FF">
        <w:t>Ischemia with no obstructive CAD (I</w:t>
      </w:r>
      <w:r w:rsidRPr="00E659FF">
        <w:t>NOCA</w:t>
      </w:r>
      <w:r w:rsidR="00916C98" w:rsidRPr="00E659FF">
        <w:t>)</w:t>
      </w:r>
      <w:r w:rsidRPr="00E659FF">
        <w:t xml:space="preserve"> is typically a chronic </w:t>
      </w:r>
      <w:r w:rsidR="00C43444" w:rsidRPr="00E659FF">
        <w:t>health problem</w:t>
      </w:r>
      <w:r w:rsidR="0095512A" w:rsidRPr="00E659FF">
        <w:fldChar w:fldCharType="begin">
          <w:fldData xml:space="preserve">PEVuZE5vdGU+PENpdGU+PEF1dGhvcj5UYXZlbGxhPC9BdXRob3I+PFllYXI+MjAxNjwvWWVhcj48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==
</w:fldData>
        </w:fldChar>
      </w:r>
      <w:r w:rsidR="00C6301A" w:rsidRPr="00E659FF">
        <w:instrText xml:space="preserve"> ADDIN EN.CITE </w:instrText>
      </w:r>
      <w:r w:rsidR="00C6301A" w:rsidRPr="00E659FF">
        <w:fldChar w:fldCharType="begin">
          <w:fldData xml:space="preserve">PEVuZE5vdGU+PENpdGU+PEF1dGhvcj5UYXZlbGxhPC9BdXRob3I+PFllYXI+MjAxNjwvWWVhcj48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==
</w:fldData>
        </w:fldChar>
      </w:r>
      <w:r w:rsidR="00C6301A" w:rsidRPr="00E659FF">
        <w:instrText xml:space="preserve"> ADDIN EN.CITE.DATA </w:instrText>
      </w:r>
      <w:r w:rsidR="00C6301A" w:rsidRPr="00E659FF">
        <w:fldChar w:fldCharType="end"/>
      </w:r>
      <w:r w:rsidR="0095512A" w:rsidRPr="00E659FF">
        <w:fldChar w:fldCharType="separate"/>
      </w:r>
      <w:r w:rsidR="0095512A" w:rsidRPr="00E659FF">
        <w:rPr>
          <w:noProof/>
        </w:rPr>
        <w:t>(7,8)</w:t>
      </w:r>
      <w:r w:rsidR="0095512A" w:rsidRPr="00E659FF">
        <w:fldChar w:fldCharType="end"/>
      </w:r>
      <w:r w:rsidRPr="00E659FF">
        <w:t xml:space="preserve">. </w:t>
      </w:r>
      <w:r w:rsidR="001B7513" w:rsidRPr="00E659FF">
        <w:rPr>
          <w:bCs/>
          <w:lang w:val="en-GB"/>
        </w:rPr>
        <w:t>ESC guidelines</w:t>
      </w:r>
      <w:r w:rsidR="001B7513" w:rsidRPr="00E659FF">
        <w:rPr>
          <w:bCs/>
          <w:lang w:val="en-GB"/>
        </w:rPr>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rPr>
          <w:bCs/>
          <w:lang w:val="en-GB"/>
        </w:rPr>
        <w:instrText xml:space="preserve"> ADDIN EN.CITE </w:instrText>
      </w:r>
      <w:r w:rsidR="00C6301A" w:rsidRPr="00E659FF">
        <w:rPr>
          <w:bCs/>
          <w:lang w:val="en-GB"/>
        </w:rPr>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rPr>
          <w:bCs/>
          <w:lang w:val="en-GB"/>
        </w:rPr>
        <w:instrText xml:space="preserve"> ADDIN EN.CITE.DATA </w:instrText>
      </w:r>
      <w:r w:rsidR="00C6301A" w:rsidRPr="00E659FF">
        <w:rPr>
          <w:bCs/>
          <w:lang w:val="en-GB"/>
        </w:rPr>
      </w:r>
      <w:r w:rsidR="00C6301A" w:rsidRPr="00E659FF">
        <w:rPr>
          <w:bCs/>
          <w:lang w:val="en-GB"/>
        </w:rPr>
        <w:fldChar w:fldCharType="end"/>
      </w:r>
      <w:r w:rsidR="001B7513" w:rsidRPr="00E659FF">
        <w:rPr>
          <w:bCs/>
          <w:lang w:val="en-GB"/>
        </w:rPr>
      </w:r>
      <w:r w:rsidR="001B7513" w:rsidRPr="00E659FF">
        <w:rPr>
          <w:bCs/>
          <w:lang w:val="en-GB"/>
        </w:rPr>
        <w:fldChar w:fldCharType="separate"/>
      </w:r>
      <w:r w:rsidR="001B7513" w:rsidRPr="00E659FF">
        <w:rPr>
          <w:bCs/>
          <w:noProof/>
          <w:lang w:val="en-GB"/>
        </w:rPr>
        <w:t>(9)</w:t>
      </w:r>
      <w:r w:rsidR="001B7513" w:rsidRPr="00E659FF">
        <w:fldChar w:fldCharType="end"/>
      </w:r>
      <w:r w:rsidR="001B7513" w:rsidRPr="00E659FF">
        <w:rPr>
          <w:bCs/>
          <w:lang w:val="en-GB"/>
        </w:rPr>
        <w:t xml:space="preserve"> have revised nomenclature (‘Chronic Coronary Syndromes’) in part reflecting the importance of patients with signs and symptoms of ischaemia without obstructive coronary artery disease—INOCA.</w:t>
      </w:r>
      <w:r w:rsidR="001B7513" w:rsidRPr="00E659FF">
        <w:rPr>
          <w:bCs/>
          <w:vertAlign w:val="superscript"/>
          <w:lang w:val="en-GB"/>
        </w:rPr>
        <w:fldChar w:fldCharType="begin">
          <w:fldData xml:space="preserve">PEVuZE5vdGU+PENpdGU+PEF1dGhvcj5UYXNrIEZvcmNlPC9BdXRob3I+PFllYXI+MjAxMzwvWWVh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wvdGl0bGVzPjxw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</w:fldData>
        </w:fldChar>
      </w:r>
      <w:r w:rsidR="00C6301A" w:rsidRPr="00E659FF">
        <w:rPr>
          <w:bCs/>
          <w:vertAlign w:val="superscript"/>
          <w:lang w:val="en-GB"/>
        </w:rPr>
        <w:instrText xml:space="preserve"> ADDIN EN.CITE </w:instrText>
      </w:r>
      <w:r w:rsidR="00C6301A" w:rsidRPr="00E659FF">
        <w:rPr>
          <w:bCs/>
          <w:vertAlign w:val="superscript"/>
          <w:lang w:val="en-GB"/>
        </w:rPr>
        <w:fldChar w:fldCharType="begin">
          <w:fldData xml:space="preserve">PEVuZE5vdGU+PENpdGU+PEF1dGhvcj5UYXNrIEZvcmNlPC9BdXRob3I+PFllYXI+MjAxMzwvWWVh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wvdGl0bGVzPjxw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</w:fldData>
        </w:fldChar>
      </w:r>
      <w:r w:rsidR="00C6301A" w:rsidRPr="00E659FF">
        <w:rPr>
          <w:bCs/>
          <w:vertAlign w:val="superscript"/>
          <w:lang w:val="en-GB"/>
        </w:rPr>
        <w:instrText xml:space="preserve"> ADDIN EN.CITE.DATA </w:instrText>
      </w:r>
      <w:r w:rsidR="00C6301A" w:rsidRPr="00E659FF">
        <w:rPr>
          <w:bCs/>
          <w:vertAlign w:val="superscript"/>
          <w:lang w:val="en-GB"/>
        </w:rPr>
      </w:r>
      <w:r w:rsidR="00C6301A" w:rsidRPr="00E659FF">
        <w:rPr>
          <w:bCs/>
          <w:vertAlign w:val="superscript"/>
          <w:lang w:val="en-GB"/>
        </w:rPr>
        <w:fldChar w:fldCharType="end"/>
      </w:r>
      <w:r w:rsidR="001B7513" w:rsidRPr="00E659FF">
        <w:rPr>
          <w:bCs/>
          <w:vertAlign w:val="superscript"/>
          <w:lang w:val="en-GB"/>
        </w:rPr>
      </w:r>
      <w:r w:rsidR="001B7513" w:rsidRPr="00E659FF">
        <w:rPr>
          <w:bCs/>
          <w:vertAlign w:val="superscript"/>
          <w:lang w:val="en-GB"/>
        </w:rPr>
        <w:fldChar w:fldCharType="separate"/>
      </w:r>
      <w:r w:rsidR="001B7513" w:rsidRPr="00E659FF">
        <w:rPr>
          <w:bCs/>
          <w:noProof/>
          <w:vertAlign w:val="superscript"/>
          <w:lang w:val="en-GB"/>
        </w:rPr>
        <w:t>(4,10)</w:t>
      </w:r>
      <w:r w:rsidR="001B7513" w:rsidRPr="00E659FF">
        <w:fldChar w:fldCharType="end"/>
      </w:r>
      <w:r w:rsidR="001B7513" w:rsidRPr="00E659FF">
        <w:t xml:space="preserve"> </w:t>
      </w:r>
      <w:r w:rsidRPr="00E659FF">
        <w:t>When studied using specific tests, microvascular angina and vasospastic angina are common findings</w:t>
      </w:r>
      <w:r w:rsidR="00916C98" w:rsidRPr="00E659FF">
        <w:t>;</w:t>
      </w:r>
      <w:r w:rsidRPr="00E659FF">
        <w:t xml:space="preserve"> up to 4 in 5 </w:t>
      </w:r>
      <w:r w:rsidR="00143C57" w:rsidRPr="00E659FF">
        <w:t xml:space="preserve">patients </w:t>
      </w:r>
      <w:r w:rsidR="00916C98" w:rsidRPr="00E659FF">
        <w:t xml:space="preserve">with INOCA </w:t>
      </w:r>
      <w:r w:rsidR="00143C57" w:rsidRPr="00E659FF">
        <w:t xml:space="preserve">may </w:t>
      </w:r>
      <w:r w:rsidRPr="00E659FF">
        <w:t xml:space="preserve">be affected </w:t>
      </w:r>
      <w:r w:rsidR="0095512A" w:rsidRPr="00E659FF">
        <w:fldChar w:fldCharType="begin">
          <w:fldData xml:space="preserve">PEVuZE5vdGU+PENpdGU+PEF1dGhvcj5Gb3JkPC9BdXRob3I+PFllYXI+MjAxODwvWWVhcj48UmVj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jg0MS0yODU1PC9wYWdlcz48dm9sdW1lPjcyPC92b2x1bWU+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</w:fldData>
        </w:fldChar>
      </w:r>
      <w:r w:rsidR="00C6301A" w:rsidRPr="00E659FF">
        <w:instrText xml:space="preserve"> ADDIN EN.CITE </w:instrText>
      </w:r>
      <w:r w:rsidR="00C6301A" w:rsidRPr="00E659FF">
        <w:fldChar w:fldCharType="begin">
          <w:fldData xml:space="preserve">PEVuZE5vdGU+PENpdGU+PEF1dGhvcj5Gb3JkPC9BdXRob3I+PFllYXI+MjAxODwvWWVhcj48UmVj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jg0MS0yODU1PC9wYWdlcz48dm9sdW1lPjcyPC92b2x1bWU+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</w:fldData>
        </w:fldChar>
      </w:r>
      <w:r w:rsidR="00C6301A" w:rsidRPr="00E659FF">
        <w:instrText xml:space="preserve"> ADDIN EN.CITE.DATA </w:instrText>
      </w:r>
      <w:r w:rsidR="00C6301A" w:rsidRPr="00E659FF">
        <w:fldChar w:fldCharType="end"/>
      </w:r>
      <w:r w:rsidR="0095512A" w:rsidRPr="00E659FF">
        <w:fldChar w:fldCharType="separate"/>
      </w:r>
      <w:r w:rsidR="001B7513" w:rsidRPr="00E659FF">
        <w:rPr>
          <w:noProof/>
        </w:rPr>
        <w:t>(11-13)</w:t>
      </w:r>
      <w:r w:rsidR="0095512A" w:rsidRPr="00E659FF">
        <w:fldChar w:fldCharType="end"/>
      </w:r>
      <w:r w:rsidRPr="00E659FF">
        <w:t>. They are mostly female</w:t>
      </w:r>
      <w:r w:rsidR="00C94AE6" w:rsidRPr="00E659FF">
        <w:t xml:space="preserve"> </w:t>
      </w:r>
      <w:r w:rsidRPr="00E659FF">
        <w:t xml:space="preserve">and prognosis </w:t>
      </w:r>
      <w:r w:rsidR="00C94AE6" w:rsidRPr="00E659FF">
        <w:fldChar w:fldCharType="begin">
          <w:fldData xml:space="preserve">PEVuZE5vdGU+PENpdGU+PEF1dGhvcj5UYXF1ZXRpPC9BdXRob3I+PFllYXI+MjAxNzwvWWVhcj48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==
</w:fldData>
        </w:fldChar>
      </w:r>
      <w:r w:rsidR="00C6301A" w:rsidRPr="00E659FF">
        <w:instrText xml:space="preserve"> ADDIN EN.CITE </w:instrText>
      </w:r>
      <w:r w:rsidR="00C6301A" w:rsidRPr="00E659FF">
        <w:fldChar w:fldCharType="begin">
          <w:fldData xml:space="preserve">PEVuZE5vdGU+PENpdGU+PEF1dGhvcj5UYXF1ZXRpPC9BdXRob3I+PFllYXI+MjAxNzwvWWVhcj48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==
</w:fldData>
        </w:fldChar>
      </w:r>
      <w:r w:rsidR="00C6301A" w:rsidRPr="00E659FF">
        <w:instrText xml:space="preserve"> ADDIN EN.CITE.DATA </w:instrText>
      </w:r>
      <w:r w:rsidR="00C6301A" w:rsidRPr="00E659FF">
        <w:fldChar w:fldCharType="end"/>
      </w:r>
      <w:r w:rsidR="00C94AE6" w:rsidRPr="00E659FF">
        <w:fldChar w:fldCharType="separate"/>
      </w:r>
      <w:r w:rsidR="001B7513" w:rsidRPr="00E659FF">
        <w:rPr>
          <w:noProof/>
        </w:rPr>
        <w:t>(14-18)</w:t>
      </w:r>
      <w:r w:rsidR="00C94AE6" w:rsidRPr="00E659FF">
        <w:fldChar w:fldCharType="end"/>
      </w:r>
      <w:r w:rsidR="00C94AE6" w:rsidRPr="00E659FF">
        <w:t xml:space="preserve"> </w:t>
      </w:r>
      <w:r w:rsidRPr="00E659FF">
        <w:t xml:space="preserve">and quality of life </w:t>
      </w:r>
      <w:r w:rsidR="00C94AE6" w:rsidRPr="00E659FF">
        <w:lastRenderedPageBreak/>
        <w:fldChar w:fldCharType="begin">
          <w:fldData xml:space="preserve">PEVuZE5vdGU+PENpdGU+PEF1dGhvcj5UYXZlbGxhPC9BdXRob3I+PFllYXI+MjAxNjwvWWVhcj48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=
</w:fldData>
        </w:fldChar>
      </w:r>
      <w:r w:rsidR="00C6301A" w:rsidRPr="00E659FF">
        <w:instrText xml:space="preserve"> ADDIN EN.CITE </w:instrText>
      </w:r>
      <w:r w:rsidR="00C6301A" w:rsidRPr="00E659FF">
        <w:fldChar w:fldCharType="begin">
          <w:fldData xml:space="preserve">PEVuZE5vdGU+PENpdGU+PEF1dGhvcj5UYXZlbGxhPC9BdXRob3I+PFllYXI+MjAxNjwvWWVhcj48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=
</w:fldData>
        </w:fldChar>
      </w:r>
      <w:r w:rsidR="00C6301A" w:rsidRPr="00E659FF">
        <w:instrText xml:space="preserve"> ADDIN EN.CITE.DATA </w:instrText>
      </w:r>
      <w:r w:rsidR="00C6301A" w:rsidRPr="00E659FF">
        <w:fldChar w:fldCharType="end"/>
      </w:r>
      <w:r w:rsidR="00C94AE6" w:rsidRPr="00E659FF">
        <w:fldChar w:fldCharType="separate"/>
      </w:r>
      <w:r w:rsidR="001B7513" w:rsidRPr="00E659FF">
        <w:rPr>
          <w:noProof/>
        </w:rPr>
        <w:t>(7,19-21)</w:t>
      </w:r>
      <w:r w:rsidR="00C94AE6" w:rsidRPr="00E659FF">
        <w:fldChar w:fldCharType="end"/>
      </w:r>
      <w:r w:rsidRPr="00E659FF">
        <w:t xml:space="preserve"> are impaired. Vasospasm may </w:t>
      </w:r>
      <w:r w:rsidR="00D6546F" w:rsidRPr="00E659FF">
        <w:t xml:space="preserve">also </w:t>
      </w:r>
      <w:r w:rsidRPr="00E659FF">
        <w:t xml:space="preserve">be a primary cause of myocardial infarction (MI) with no obstructive coronary disease (MINOCA) and type 2 MI. </w:t>
      </w:r>
      <w:r w:rsidR="00C43444" w:rsidRPr="00E659FF">
        <w:t>Although</w:t>
      </w:r>
      <w:r w:rsidR="00A866CD" w:rsidRPr="00E659FF">
        <w:t xml:space="preserve"> </w:t>
      </w:r>
      <w:r w:rsidRPr="00E659FF">
        <w:t>rarely used in daily practice</w:t>
      </w:r>
      <w:r w:rsidR="00C43444" w:rsidRPr="00E659FF">
        <w:t xml:space="preserve">, </w:t>
      </w:r>
      <w:r w:rsidR="00A866CD" w:rsidRPr="00E659FF">
        <w:t xml:space="preserve">adjunctive tests of coronary function are supported by </w:t>
      </w:r>
      <w:r w:rsidR="00C43444" w:rsidRPr="00E659FF">
        <w:t>e</w:t>
      </w:r>
      <w:r w:rsidRPr="00E659FF">
        <w:t xml:space="preserve">merging clinical trial evidence </w:t>
      </w:r>
      <w:r w:rsidR="001B7513" w:rsidRPr="00E659FF">
        <w:t xml:space="preserve">and European Society of Cardiology Guidelines </w:t>
      </w:r>
      <w:r w:rsidRPr="00E659FF">
        <w:t xml:space="preserve">now </w:t>
      </w:r>
      <w:r w:rsidR="00E4221E" w:rsidRPr="00E659FF">
        <w:t>suppor</w:t>
      </w:r>
      <w:r w:rsidR="001B7513" w:rsidRPr="00E659FF">
        <w:t>t</w:t>
      </w:r>
      <w:r w:rsidR="00E4221E" w:rsidRPr="00E659FF">
        <w:t xml:space="preserve"> </w:t>
      </w:r>
      <w:r w:rsidR="00C43444" w:rsidRPr="00E659FF">
        <w:t>their use</w:t>
      </w:r>
      <w:r w:rsidR="007459E9" w:rsidRPr="00E659FF">
        <w:t xml:space="preserve"> </w:t>
      </w:r>
      <w:r w:rsidR="001B7513" w:rsidRPr="00E659FF">
        <w:fldChar w:fldCharType="begin">
          <w:fldData xml:space="preserve">PEVuZE5vdGU+PENpdGU+PEF1dGhvcj5SZXJpYW5pPC9BdXRob3I+PFllYXI+MjAxOTwvWWVhcj48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</w:fldData>
        </w:fldChar>
      </w:r>
      <w:r w:rsidR="00C6301A" w:rsidRPr="00E659FF">
        <w:instrText xml:space="preserve"> ADDIN EN.CITE </w:instrText>
      </w:r>
      <w:r w:rsidR="00C6301A" w:rsidRPr="00E659FF">
        <w:fldChar w:fldCharType="begin">
          <w:fldData xml:space="preserve">PEVuZE5vdGU+PENpdGU+PEF1dGhvcj5SZXJpYW5pPC9BdXRob3I+PFllYXI+MjAxOTwvWWVhcj48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</w:fldData>
        </w:fldChar>
      </w:r>
      <w:r w:rsidR="00C6301A" w:rsidRPr="00E659FF">
        <w:instrText xml:space="preserve"> ADDIN EN.CITE.DATA </w:instrText>
      </w:r>
      <w:r w:rsidR="00C6301A" w:rsidRPr="00E659FF">
        <w:fldChar w:fldCharType="end"/>
      </w:r>
      <w:r w:rsidR="001B7513" w:rsidRPr="00E659FF">
        <w:fldChar w:fldCharType="separate"/>
      </w:r>
      <w:r w:rsidR="001B7513" w:rsidRPr="00E659FF">
        <w:rPr>
          <w:noProof/>
        </w:rPr>
        <w:t>(9,11,13,22)</w:t>
      </w:r>
      <w:r w:rsidR="001B7513" w:rsidRPr="00E659FF">
        <w:fldChar w:fldCharType="end"/>
      </w:r>
      <w:r w:rsidRPr="00E659FF">
        <w:t>.</w:t>
      </w:r>
      <w:r w:rsidR="001B7513" w:rsidRPr="00E659FF">
        <w:t xml:space="preserve"> </w:t>
      </w:r>
      <w:r w:rsidR="00D6546F" w:rsidRPr="00E659FF">
        <w:t xml:space="preserve">Coronary functional disorders also occur among patients with obstructive </w:t>
      </w:r>
      <w:r w:rsidR="00C43444" w:rsidRPr="00E659FF">
        <w:t>CAD</w:t>
      </w:r>
      <w:r w:rsidR="00D6546F" w:rsidRPr="00E659FF">
        <w:t xml:space="preserve"> </w:t>
      </w:r>
      <w:r w:rsidR="001B7513" w:rsidRPr="00E659FF">
        <w:fldChar w:fldCharType="begin"/>
      </w:r>
      <w:r w:rsidR="00C6301A" w:rsidRPr="00E659FF">
        <w:instrText xml:space="preserve"> ADDIN EN.CITE &lt;EndNote&gt;&lt;Cite&gt;&lt;Author&gt;Kaski&lt;/Author&gt;&lt;Year&gt;2018&lt;/Year&gt;&lt;RecNum&gt;1359&lt;/RecNum&gt;&lt;DisplayText&gt;(3)&lt;/DisplayText&gt;&lt;record&gt;&lt;rec-number&gt;1359&lt;/rec-number&gt;&lt;foreign-keys&gt;&lt;key app="EN" db-id="drvazt921dewv6e95rdpwwe0a0d5fzarsezv" timestamp="1549181237"&gt;1359&lt;/key&gt;&lt;/foreign-keys&gt;&lt;ref-type name="Journal Article"&gt;17&lt;/ref-type&gt;&lt;contributors&gt;&lt;authors&gt;&lt;author&gt;Kaski, J. C.&lt;/author&gt;&lt;author&gt;Crea, F.&lt;/author&gt;&lt;author&gt;Gersh, B. J.&lt;/author&gt;&lt;author&gt;Camici, P. G.&lt;/author&gt;&lt;/authors&gt;&lt;/contributors&gt;&lt;auth-address&gt;Molecular and Clinical Sciences Research Institute, St George&amp;apos;s, University of London, United Kingdom (J.-C.K).&amp;#xD;Institute of Cardiology, Catholic University, Rome, Italy (F.C.).&amp;#xD;Department of Cardiovascular Diseases, Mayo Clinic College of Medicine, Rochester, MN (B.J.G.).&amp;#xD;Vita-Salute University and Department of Cardiology San Raffaele Hospital, Milan, Italy (P.G.C.).&lt;/auth-address&gt;&lt;titles&gt;&lt;title&gt;Reappraisal of Ischemic Heart Disease&lt;/title&gt;&lt;secondary-title&gt;Circulation&lt;/secondary-title&gt;&lt;/titles&gt;&lt;periodical&gt;&lt;full-title&gt;Circulation&lt;/full-title&gt;&lt;abbr-1&gt;Circulation&lt;/abbr-1&gt;&lt;abbr-2&gt;Circulation&lt;/abbr-2&gt;&lt;/periodical&gt;&lt;pages&gt;1463-1480&lt;/pages&gt;&lt;volume&gt;138&lt;/volume&gt;&lt;number&gt;14&lt;/number&gt;&lt;edition&gt;2018/10/26&lt;/edition&gt;&lt;keywords&gt;&lt;keyword&gt;cardiac imaging&lt;/keyword&gt;&lt;keyword&gt;coronary circulation&lt;/keyword&gt;&lt;keyword&gt;coronary microvascular dysfunction&lt;/keyword&gt;&lt;keyword&gt;ischemic heart disease&lt;/keyword&gt;&lt;keyword&gt;microvascular angina&lt;/keyword&gt;&lt;/keywords&gt;&lt;dates&gt;&lt;year&gt;2018&lt;/year&gt;&lt;pub-dates&gt;&lt;date&gt;Oct 2&lt;/date&gt;&lt;/pub-dates&gt;&lt;/dates&gt;&lt;isbn&gt;1524-4539 (Electronic)&amp;#xD;0009-7322 (Linking)&lt;/isbn&gt;&lt;accession-num&gt;30354347&lt;/accession-num&gt;&lt;urls&gt;&lt;related-urls&gt;&lt;url&gt;https://www.ncbi.nlm.nih.gov/pubmed/30354347&lt;/url&gt;&lt;/related-urls&gt;&lt;/urls&gt;&lt;electronic-resource-num&gt;10.1161/CIRCULATIONAHA.118.031373&lt;/electronic-resource-num&gt;&lt;/record&gt;&lt;/Cite&gt;&lt;/EndNote&gt;</w:instrText>
      </w:r>
      <w:r w:rsidR="001B7513" w:rsidRPr="00E659FF">
        <w:fldChar w:fldCharType="separate"/>
      </w:r>
      <w:r w:rsidR="001B7513" w:rsidRPr="00E659FF">
        <w:rPr>
          <w:noProof/>
        </w:rPr>
        <w:t>(3)</w:t>
      </w:r>
      <w:r w:rsidR="001B7513" w:rsidRPr="00E659FF">
        <w:fldChar w:fldCharType="end"/>
      </w:r>
      <w:r w:rsidR="001B7513" w:rsidRPr="00E659FF">
        <w:t xml:space="preserve"> </w:t>
      </w:r>
      <w:r w:rsidR="00D6546F" w:rsidRPr="00E659FF">
        <w:t xml:space="preserve">but current diagnostic testing is limited with an upstream obstructive lesion so this review will focus on patients without </w:t>
      </w:r>
      <w:r w:rsidR="005277CA" w:rsidRPr="00E659FF">
        <w:t>epicardial</w:t>
      </w:r>
      <w:r w:rsidR="00D6546F" w:rsidRPr="00E659FF">
        <w:t xml:space="preserve"> obstruction.  </w:t>
      </w:r>
    </w:p>
    <w:p w14:paraId="0519401A" w14:textId="4DE86FCE" w:rsidR="004C0795" w:rsidRPr="00E659FF" w:rsidRDefault="00613681" w:rsidP="00D35E61">
      <w:pPr>
        <w:pStyle w:val="BodyText"/>
      </w:pPr>
      <w:r w:rsidRPr="00E659FF">
        <w:t xml:space="preserve">In this article, we </w:t>
      </w:r>
      <w:r w:rsidR="00336C88" w:rsidRPr="00E659FF">
        <w:t>describe why, h</w:t>
      </w:r>
      <w:r w:rsidR="001442D9" w:rsidRPr="00E659FF">
        <w:t xml:space="preserve">ow </w:t>
      </w:r>
      <w:r w:rsidR="003F2DA2" w:rsidRPr="00E659FF">
        <w:t xml:space="preserve">and when </w:t>
      </w:r>
      <w:r w:rsidR="001442D9" w:rsidRPr="00E659FF">
        <w:t xml:space="preserve">coronary vascular function </w:t>
      </w:r>
      <w:r w:rsidR="0003392E" w:rsidRPr="00E659FF">
        <w:t>should be</w:t>
      </w:r>
      <w:r w:rsidR="00336C88" w:rsidRPr="00E659FF">
        <w:t xml:space="preserve"> measured in </w:t>
      </w:r>
      <w:r w:rsidR="0003392E" w:rsidRPr="00E659FF">
        <w:t xml:space="preserve">selected patients in </w:t>
      </w:r>
      <w:r w:rsidR="00336C88" w:rsidRPr="00E659FF">
        <w:t>the cardiac cath</w:t>
      </w:r>
      <w:r w:rsidR="0003392E" w:rsidRPr="00E659FF">
        <w:t xml:space="preserve">eter laboratory. </w:t>
      </w:r>
      <w:bookmarkStart w:id="2" w:name="_Hlk24809580"/>
      <w:r w:rsidR="002745C4" w:rsidRPr="00E659FF">
        <w:t xml:space="preserve">Interventional cardiologists work at the critical point in the care pathway for the diagnosis and therapy of individual patients with INOCA, hence, interventional cardiologists are the target audience for this article. </w:t>
      </w:r>
      <w:bookmarkEnd w:id="2"/>
      <w:r w:rsidR="0003392E" w:rsidRPr="00E659FF">
        <w:t>W</w:t>
      </w:r>
      <w:r w:rsidR="00336C88" w:rsidRPr="00E659FF">
        <w:t xml:space="preserve">e </w:t>
      </w:r>
      <w:r w:rsidR="00D6546F" w:rsidRPr="00E659FF">
        <w:t xml:space="preserve">outline </w:t>
      </w:r>
      <w:r w:rsidR="00336C88" w:rsidRPr="00E659FF">
        <w:t xml:space="preserve">the rationale for why invasive measurements of coronary function </w:t>
      </w:r>
      <w:r w:rsidR="001442D9" w:rsidRPr="00E659FF">
        <w:t>are</w:t>
      </w:r>
      <w:r w:rsidR="0003392E" w:rsidRPr="00E659FF">
        <w:t xml:space="preserve"> clinically relevant, in line with emerging results from recent trials. W</w:t>
      </w:r>
      <w:r w:rsidR="00336C88" w:rsidRPr="00E659FF">
        <w:t>e</w:t>
      </w:r>
      <w:r w:rsidR="0003392E" w:rsidRPr="00E659FF">
        <w:t xml:space="preserve"> describe </w:t>
      </w:r>
      <w:r w:rsidR="003F2DA2" w:rsidRPr="00E659FF">
        <w:t>how</w:t>
      </w:r>
      <w:r w:rsidR="0003392E" w:rsidRPr="00E659FF">
        <w:t xml:space="preserve"> </w:t>
      </w:r>
      <w:r w:rsidR="004F51DA" w:rsidRPr="00E659FF">
        <w:t xml:space="preserve">coronary vasomotion assessment with an </w:t>
      </w:r>
      <w:r w:rsidR="001442D9" w:rsidRPr="00E659FF">
        <w:t>‘</w:t>
      </w:r>
      <w:r w:rsidR="001442D9" w:rsidRPr="00E659FF">
        <w:rPr>
          <w:i/>
          <w:iCs/>
        </w:rPr>
        <w:t>Interventional Diagnostic Procedure</w:t>
      </w:r>
      <w:r w:rsidR="0003392E" w:rsidRPr="00E659FF">
        <w:t xml:space="preserve"> (IDP)</w:t>
      </w:r>
      <w:r w:rsidR="001442D9" w:rsidRPr="00E659FF">
        <w:t>’</w:t>
      </w:r>
      <w:r w:rsidR="00916C98" w:rsidRPr="00E659FF">
        <w:t xml:space="preserve"> </w:t>
      </w:r>
      <w:r w:rsidR="004F51DA" w:rsidRPr="00E659FF">
        <w:t xml:space="preserve">is </w:t>
      </w:r>
      <w:r w:rsidR="003F2DA2" w:rsidRPr="00E659FF">
        <w:t xml:space="preserve">performed, </w:t>
      </w:r>
      <w:r w:rsidR="0003392E" w:rsidRPr="00E659FF">
        <w:t xml:space="preserve">giving a focus to practical considerations and </w:t>
      </w:r>
      <w:r w:rsidR="000029D2" w:rsidRPr="00E659FF">
        <w:t>tips and tricks</w:t>
      </w:r>
      <w:r w:rsidR="0003392E" w:rsidRPr="00E659FF">
        <w:t xml:space="preserve"> </w:t>
      </w:r>
      <w:r w:rsidR="001442D9" w:rsidRPr="00E659FF">
        <w:t>in the catheter laboratory</w:t>
      </w:r>
      <w:r w:rsidR="00336C88" w:rsidRPr="00E659FF">
        <w:t>.</w:t>
      </w:r>
      <w:r w:rsidR="009C0874" w:rsidRPr="00E659FF">
        <w:t xml:space="preserve"> </w:t>
      </w:r>
      <w:r w:rsidR="0003392E" w:rsidRPr="00E659FF">
        <w:t xml:space="preserve">We then describe the clinical indications for </w:t>
      </w:r>
      <w:r w:rsidR="003F2DA2" w:rsidRPr="00E659FF">
        <w:t xml:space="preserve">when </w:t>
      </w:r>
      <w:r w:rsidR="0003392E" w:rsidRPr="00E659FF">
        <w:t xml:space="preserve">an adjunctive </w:t>
      </w:r>
      <w:r w:rsidR="00A12E5B" w:rsidRPr="00E659FF">
        <w:t>IDP</w:t>
      </w:r>
      <w:r w:rsidR="003F2DA2" w:rsidRPr="00E659FF">
        <w:t xml:space="preserve"> should be performed</w:t>
      </w:r>
      <w:r w:rsidR="0003392E" w:rsidRPr="00E659FF">
        <w:t xml:space="preserve"> in daily practice. </w:t>
      </w:r>
      <w:r w:rsidR="009C0874" w:rsidRPr="00E659FF">
        <w:t>Finally, we consider future directions.</w:t>
      </w:r>
      <w:r w:rsidR="0003392E" w:rsidRPr="00E659FF">
        <w:t xml:space="preserve"> </w:t>
      </w:r>
      <w:r w:rsidR="004C0795" w:rsidRPr="00E659FF">
        <w:br w:type="page"/>
      </w:r>
    </w:p>
    <w:p w14:paraId="0DB56809" w14:textId="7C0C2517" w:rsidR="006F4760" w:rsidRPr="00E659FF" w:rsidRDefault="006F4760" w:rsidP="000E17BD">
      <w:pPr>
        <w:pStyle w:val="Title"/>
      </w:pPr>
      <w:r w:rsidRPr="00E659FF">
        <w:lastRenderedPageBreak/>
        <w:t>Why measure coronary vascular function</w:t>
      </w:r>
      <w:r w:rsidR="003F2DA2" w:rsidRPr="00E659FF">
        <w:t>?</w:t>
      </w:r>
    </w:p>
    <w:p w14:paraId="05397E01" w14:textId="79417938" w:rsidR="000F1836" w:rsidRPr="00E659FF" w:rsidRDefault="000F1836">
      <w:pPr>
        <w:pStyle w:val="BodyText"/>
      </w:pPr>
      <w:r w:rsidRPr="00E659FF">
        <w:t xml:space="preserve">The rationale for adjunctive testing of coronary vascular function during invasive angiography is threefold. First, a normal angiogram does not exclude a disorder of coronary vascular function. In a symptomatic patient with INOCA, coronary angiography may be considered incomplete without adjunctive diagnostic tests of coronary vascular dysfunction (Table 1) </w:t>
      </w:r>
      <w:r w:rsidR="006F76D0" w:rsidRPr="00E659FF">
        <w:fldChar w:fldCharType="begin">
          <w:fldData xml:space="preserve">PEVuZE5vdGU+PENpdGU+PEF1dGhvcj5LbnV1dGk8L0F1dGhvcj48WWVhcj4yMDE5PC9ZZWFyPjxS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</w:fldData>
        </w:fldChar>
      </w:r>
      <w:r w:rsidR="00C6301A" w:rsidRPr="00E659FF">
        <w:instrText xml:space="preserve"> ADDIN EN.CITE </w:instrText>
      </w:r>
      <w:r w:rsidR="00C6301A" w:rsidRPr="00E659FF">
        <w:fldChar w:fldCharType="begin">
          <w:fldData xml:space="preserve">PEVuZE5vdGU+PENpdGU+PEF1dGhvcj5LbnV1dGk8L0F1dGhvcj48WWVhcj4yMDE5PC9ZZWFyPjxS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</w:fldData>
        </w:fldChar>
      </w:r>
      <w:r w:rsidR="00C6301A" w:rsidRPr="00E659FF">
        <w:instrText xml:space="preserve"> ADDIN EN.CITE.DATA </w:instrText>
      </w:r>
      <w:r w:rsidR="00C6301A" w:rsidRPr="00E659FF">
        <w:fldChar w:fldCharType="end"/>
      </w:r>
      <w:r w:rsidR="006F76D0" w:rsidRPr="00E659FF">
        <w:fldChar w:fldCharType="separate"/>
      </w:r>
      <w:r w:rsidR="006F76D0" w:rsidRPr="00E659FF">
        <w:rPr>
          <w:noProof/>
        </w:rPr>
        <w:t>(9,23,24)</w:t>
      </w:r>
      <w:r w:rsidR="006F76D0" w:rsidRPr="00E659FF">
        <w:fldChar w:fldCharType="end"/>
      </w:r>
      <w:r w:rsidRPr="00E659FF">
        <w:t xml:space="preserve">. </w:t>
      </w:r>
      <w:bookmarkStart w:id="3" w:name="_Hlk24826727"/>
      <w:r w:rsidR="004D21C6" w:rsidRPr="00E659FF">
        <w:t xml:space="preserve">Other methods, such as intravascular imaging, are informative for myocardial bridging but not for vascular dysfunction. </w:t>
      </w:r>
      <w:bookmarkEnd w:id="3"/>
      <w:r w:rsidRPr="00E659FF">
        <w:t>Second, in an undifferentiated population of patients undergoing invasive management during daily practice, an IDP empowers the cardiologist to make the correct diagnosis with linked therapy (Figure 1). Stratified medicine is the identification of key subgroups of patients (endotypes) within an undifferentiated, heterogeneous population</w:t>
      </w:r>
      <w:r w:rsidR="006F76D0" w:rsidRPr="00E659FF">
        <w:t xml:space="preserve">, </w:t>
      </w:r>
      <w:r w:rsidRPr="00E659FF">
        <w:t>these endotypes (MVA, VSA, both or none) being distinguishable by distinct mechanisms of disease and/or responses to linked therapy (Figure 1)</w:t>
      </w:r>
      <w:r w:rsidR="006F76D0" w:rsidRPr="00E659FF">
        <w:t xml:space="preserve"> </w:t>
      </w:r>
      <w:r w:rsidR="006F76D0" w:rsidRPr="00E659FF">
        <w:fldChar w:fldCharType="begin"/>
      </w:r>
      <w:r w:rsidR="00C6301A" w:rsidRPr="00E659FF">
        <w:instrText xml:space="preserve"> ADDIN EN.CITE &lt;EndNote&gt;&lt;Cite&gt;&lt;Year&gt;2018&lt;/Year&gt;&lt;RecNum&gt;1234&lt;/RecNum&gt;&lt;DisplayText&gt;(25)&lt;/DisplayText&gt;&lt;record&gt;&lt;rec-number&gt;1234&lt;/rec-number&gt;&lt;foreign-keys&gt;&lt;key app="EN" db-id="drvazt921dewv6e95rdpwwe0a0d5fzarsezv" timestamp="1533575199"&gt;1234&lt;/key&gt;&lt;/foreign-keys&gt;&lt;ref-type name="Web Page"&gt;12&lt;/ref-type&gt;&lt;contributors&gt;&lt;/contributors&gt;&lt;titles&gt;&lt;title&gt;The MRC Framework for the Development, Design and Analysis of Stratified Medicine Research&lt;/title&gt;&lt;/titles&gt;&lt;number&gt;6/08/2018&amp;#xD;&lt;/number&gt;&lt;dates&gt;&lt;year&gt;2018&lt;/year&gt;&lt;/dates&gt;&lt;pub-location&gt;UK&lt;/pub-location&gt;&lt;publisher&gt;Medical Research Council (MRC)&lt;/publisher&gt;&lt;urls&gt;&lt;related-urls&gt;&lt;url&gt;https://mrc.ukri.org/publications/browse/mrc-framework-for-stratified-medicine/&lt;/url&gt;&lt;/related-urls&gt;&lt;/urls&gt;&lt;custom1&gt;2018&lt;/custom1&gt;&lt;/record&gt;&lt;/Cite&gt;&lt;/EndNote&gt;</w:instrText>
      </w:r>
      <w:r w:rsidR="006F76D0" w:rsidRPr="00E659FF">
        <w:fldChar w:fldCharType="separate"/>
      </w:r>
      <w:r w:rsidR="006F76D0" w:rsidRPr="00E659FF">
        <w:rPr>
          <w:noProof/>
        </w:rPr>
        <w:t>(25)</w:t>
      </w:r>
      <w:r w:rsidR="006F76D0" w:rsidRPr="00E659FF">
        <w:fldChar w:fldCharType="end"/>
      </w:r>
      <w:r w:rsidRPr="00E659FF">
        <w:t>. The tests empower the clinician to include or exclude coronary vascular dysfunction in affected patients and discrimination of angina due vasospasm and/or impaired vasodilator reserve (functional disorder) from increased microvascular resistance (structural disorder) permits specific and distinct treatments outlined in practice guidelines</w:t>
      </w:r>
      <w:r w:rsidR="006F76D0" w:rsidRPr="00E659FF">
        <w:t xml:space="preserve"> </w:t>
      </w:r>
      <w:bookmarkStart w:id="4" w:name="_Hlk24819780"/>
      <w:r w:rsidR="006F76D0" w:rsidRPr="00E659FF">
        <w:fldChar w:fldCharType="begin">
          <w:fldData xml:space="preserve">PEVuZE5vdGU+PENpdGU+PEF1dGhvcj5LbnV1dGk8L0F1dGhvcj48WWVhcj4yMDE5PC9ZZWFyPjxS
ZWNOdW0+MTU0ODwvUmVjTnVtPjxEaXNwbGF5VGV4dD4oOSk8L0Rpc3BsYXlUZXh0PjxyZWNvcmQ+
PHJlYy1udW1iZXI+MTU0ODwvcmVjLW51bWJlcj48Zm9yZWlnbi1rZXlzPjxrZXkgYXBwPSJFTiIg
ZGItaWQ9ImRydmF6dDkyMWRld3Y2ZTk1cmRwd3dlMGEwZDVmemFyc2V6diIgdGltZXN0YW1wPSIx
NTY4MDk1NDA0Ij4xNTQ4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 </w:instrText>
      </w:r>
      <w:r w:rsidR="00C6301A" w:rsidRPr="00E659FF">
        <w:fldChar w:fldCharType="begin">
          <w:fldData xml:space="preserve">PEVuZE5vdGU+PENpdGU+PEF1dGhvcj5LbnV1dGk8L0F1dGhvcj48WWVhcj4yMDE5PC9ZZWFyPjxS
ZWNOdW0+MTU0ODwvUmVjTnVtPjxEaXNwbGF5VGV4dD4oOSk8L0Rpc3BsYXlUZXh0PjxyZWNvcmQ+
PHJlYy1udW1iZXI+MTU0ODwvcmVjLW51bWJlcj48Zm9yZWlnbi1rZXlzPjxrZXkgYXBwPSJFTiIg
ZGItaWQ9ImRydmF6dDkyMWRld3Y2ZTk1cmRwd3dlMGEwZDVmemFyc2V6diIgdGltZXN0YW1wPSIx
NTY4MDk1NDA0Ij4xNTQ4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DATA </w:instrText>
      </w:r>
      <w:r w:rsidR="00C6301A" w:rsidRPr="00E659FF">
        <w:fldChar w:fldCharType="end"/>
      </w:r>
      <w:r w:rsidR="006F76D0" w:rsidRPr="00E659FF">
        <w:fldChar w:fldCharType="separate"/>
      </w:r>
      <w:r w:rsidR="006F76D0" w:rsidRPr="00E659FF">
        <w:rPr>
          <w:noProof/>
        </w:rPr>
        <w:t>(9)</w:t>
      </w:r>
      <w:r w:rsidR="006F76D0" w:rsidRPr="00E659FF">
        <w:fldChar w:fldCharType="end"/>
      </w:r>
      <w:bookmarkEnd w:id="4"/>
      <w:r w:rsidRPr="00E659FF">
        <w:t xml:space="preserve">. Third, demonstration of coronary vascular dysfunction as a mechanism/cause of myocardial ischemia provides new prognostic information empowering the patient and clinician to adopt optimal guideline-directed preventive therapy and enhancing treatment satisfaction </w:t>
      </w:r>
      <w:r w:rsidR="006F76D0" w:rsidRPr="00E659FF">
        <w:fldChar w:fldCharType="begin">
          <w:fldData xml:space="preserve">PEVuZE5vdGU+PENpdGU+PEF1dGhvcj5UYXF1ZXRpPC9BdXRob3I+PFllYXI+MjAxNzwvWWVhcj48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</w:fldData>
        </w:fldChar>
      </w:r>
      <w:r w:rsidR="00C6301A" w:rsidRPr="00E659FF">
        <w:instrText xml:space="preserve"> ADDIN EN.CITE </w:instrText>
      </w:r>
      <w:r w:rsidR="00C6301A" w:rsidRPr="00E659FF">
        <w:fldChar w:fldCharType="begin">
          <w:fldData xml:space="preserve">PEVuZE5vdGU+PENpdGU+PEF1dGhvcj5UYXF1ZXRpPC9BdXRob3I+PFllYXI+MjAxNzwvWWVhcj48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</w:fldData>
        </w:fldChar>
      </w:r>
      <w:r w:rsidR="00C6301A" w:rsidRPr="00E659FF">
        <w:instrText xml:space="preserve"> ADDIN EN.CITE.DATA </w:instrText>
      </w:r>
      <w:r w:rsidR="00C6301A" w:rsidRPr="00E659FF">
        <w:fldChar w:fldCharType="end"/>
      </w:r>
      <w:r w:rsidR="006F76D0" w:rsidRPr="00E659FF">
        <w:fldChar w:fldCharType="separate"/>
      </w:r>
      <w:r w:rsidR="006F76D0" w:rsidRPr="00E659FF">
        <w:rPr>
          <w:noProof/>
        </w:rPr>
        <w:t>(14,16)</w:t>
      </w:r>
      <w:r w:rsidR="006F76D0" w:rsidRPr="00E659FF">
        <w:fldChar w:fldCharType="end"/>
      </w:r>
      <w:r w:rsidRPr="00E659FF">
        <w:t>.</w:t>
      </w:r>
    </w:p>
    <w:p w14:paraId="09C00716" w14:textId="4A3708E6" w:rsidR="00AB24C0" w:rsidRPr="00E659FF" w:rsidRDefault="004C0795" w:rsidP="004E430F">
      <w:pPr>
        <w:pStyle w:val="Heading1"/>
      </w:pPr>
      <w:r w:rsidRPr="00E659FF">
        <w:t xml:space="preserve">Why? </w:t>
      </w:r>
      <w:r w:rsidR="000F1836" w:rsidRPr="00E659FF">
        <w:t>– Diagnosis</w:t>
      </w:r>
    </w:p>
    <w:p w14:paraId="2C97595E" w14:textId="47C79A3C" w:rsidR="00AB24C0" w:rsidRPr="00E659FF" w:rsidRDefault="003A21C1">
      <w:pPr>
        <w:pStyle w:val="BodyText"/>
      </w:pPr>
      <w:r w:rsidRPr="00E659FF">
        <w:t xml:space="preserve">Coronary angiography is </w:t>
      </w:r>
      <w:r w:rsidR="00A506E3" w:rsidRPr="00E659FF">
        <w:t xml:space="preserve">the </w:t>
      </w:r>
      <w:r w:rsidR="00AD6C9D" w:rsidRPr="00E659FF">
        <w:t>standard-of-</w:t>
      </w:r>
      <w:r w:rsidR="00A506E3" w:rsidRPr="00E659FF">
        <w:t>care</w:t>
      </w:r>
      <w:r w:rsidR="005A2EB6" w:rsidRPr="00E659FF">
        <w:t xml:space="preserve"> </w:t>
      </w:r>
      <w:r w:rsidRPr="00E659FF">
        <w:t xml:space="preserve">test for identifying obstructive </w:t>
      </w:r>
      <w:r w:rsidR="00C43444" w:rsidRPr="00E659FF">
        <w:t xml:space="preserve">CAD </w:t>
      </w:r>
      <w:r w:rsidR="00D6546F" w:rsidRPr="00E659FF">
        <w:t xml:space="preserve">either </w:t>
      </w:r>
      <w:r w:rsidR="00AB24C0" w:rsidRPr="00E659FF">
        <w:t>by</w:t>
      </w:r>
      <w:r w:rsidR="00C43444" w:rsidRPr="00E659FF">
        <w:t xml:space="preserve"> anatomical imaging using</w:t>
      </w:r>
      <w:r w:rsidR="00AB24C0" w:rsidRPr="00E659FF">
        <w:t xml:space="preserve"> non-invasive </w:t>
      </w:r>
      <w:r w:rsidR="0097065E" w:rsidRPr="00E659FF">
        <w:t xml:space="preserve">computed tomographic </w:t>
      </w:r>
      <w:r w:rsidR="00C20D06" w:rsidRPr="00E659FF">
        <w:t xml:space="preserve">coronary angiography </w:t>
      </w:r>
      <w:r w:rsidR="006F4A9A" w:rsidRPr="00E659FF">
        <w:t>(</w:t>
      </w:r>
      <w:r w:rsidR="00AB24C0" w:rsidRPr="00E659FF">
        <w:t>CT</w:t>
      </w:r>
      <w:r w:rsidR="00C20D06" w:rsidRPr="00E659FF">
        <w:t>CA</w:t>
      </w:r>
      <w:r w:rsidR="006F4A9A" w:rsidRPr="00E659FF">
        <w:t>)</w:t>
      </w:r>
      <w:r w:rsidR="00AB24C0" w:rsidRPr="00E659FF">
        <w:t xml:space="preserve"> </w:t>
      </w:r>
      <w:r w:rsidR="006F4A9A" w:rsidRPr="00E659FF">
        <w:t>or</w:t>
      </w:r>
      <w:r w:rsidR="003D2162" w:rsidRPr="00E659FF">
        <w:t xml:space="preserve"> </w:t>
      </w:r>
      <w:r w:rsidR="00AB24C0" w:rsidRPr="00E659FF">
        <w:lastRenderedPageBreak/>
        <w:t>invasive</w:t>
      </w:r>
      <w:r w:rsidR="003D2162" w:rsidRPr="00E659FF">
        <w:t xml:space="preserve"> </w:t>
      </w:r>
      <w:r w:rsidR="006F4A9A" w:rsidRPr="00E659FF">
        <w:t xml:space="preserve">coronary </w:t>
      </w:r>
      <w:r w:rsidR="003D2162" w:rsidRPr="00E659FF">
        <w:t>angiography</w:t>
      </w:r>
      <w:r w:rsidR="00AB24C0" w:rsidRPr="00E659FF">
        <w:t xml:space="preserve"> </w:t>
      </w:r>
      <w:r w:rsidR="001B7513" w:rsidRPr="00E659FF">
        <w:fldChar w:fldCharType="begin">
          <w:fldData xml:space="preserve">PEVuZE5vdGU+PENpdGU+PEF1dGhvcj5GaWhuPC9BdXRob3I+PFllYXI+MjAxNDwvWWVhcj48UmVj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</w:fldData>
        </w:fldChar>
      </w:r>
      <w:r w:rsidR="006F76D0" w:rsidRPr="00E659FF">
        <w:instrText xml:space="preserve"> ADDIN EN.CITE </w:instrText>
      </w:r>
      <w:r w:rsidR="006F76D0" w:rsidRPr="00E659FF">
        <w:fldChar w:fldCharType="begin">
          <w:fldData xml:space="preserve">PEVuZE5vdGU+PENpdGU+PEF1dGhvcj5GaWhuPC9BdXRob3I+PFllYXI+MjAxNDwvWWVhcj48UmVj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</w:fldData>
        </w:fldChar>
      </w:r>
      <w:r w:rsidR="006F76D0" w:rsidRPr="00E659FF">
        <w:instrText xml:space="preserve"> ADDIN EN.CITE.DATA </w:instrText>
      </w:r>
      <w:r w:rsidR="006F76D0" w:rsidRPr="00E659FF">
        <w:fldChar w:fldCharType="end"/>
      </w:r>
      <w:r w:rsidR="001B7513" w:rsidRPr="00E659FF">
        <w:fldChar w:fldCharType="separate"/>
      </w:r>
      <w:r w:rsidR="006F76D0" w:rsidRPr="00E659FF">
        <w:rPr>
          <w:noProof/>
        </w:rPr>
        <w:t>(26,27)</w:t>
      </w:r>
      <w:r w:rsidR="001B7513" w:rsidRPr="00E659FF">
        <w:fldChar w:fldCharType="end"/>
      </w:r>
      <w:r w:rsidRPr="00E659FF">
        <w:t xml:space="preserve">. Although procedure numbers worldwide are uncertain, </w:t>
      </w:r>
      <w:r w:rsidR="00AD6C9D" w:rsidRPr="00E659FF">
        <w:t>approximately</w:t>
      </w:r>
      <w:r w:rsidRPr="00E659FF">
        <w:t xml:space="preserve"> 10 million </w:t>
      </w:r>
      <w:r w:rsidR="00452FD1" w:rsidRPr="00E659FF">
        <w:t xml:space="preserve">invasive coronary </w:t>
      </w:r>
      <w:r w:rsidRPr="00E659FF">
        <w:t xml:space="preserve">angiograms </w:t>
      </w:r>
      <w:r w:rsidR="00FA14DB" w:rsidRPr="00E659FF">
        <w:t xml:space="preserve">are </w:t>
      </w:r>
      <w:r w:rsidRPr="00E659FF">
        <w:t xml:space="preserve">performed annually, including four million per annum in Europe and the United States </w:t>
      </w:r>
      <w:r w:rsidR="001B7513" w:rsidRPr="00E659FF">
        <w:fldChar w:fldCharType="begin">
          <w:fldData xml:space="preserve">PEVuZE5vdGU+PENpdGU+PEF1dGhvcj5Db29rPC9BdXRob3I+PFllYXI+MjAwNzwvWWVhcj48UmVj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ODg2LTk1PC9wYWdl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</w:fldData>
        </w:fldChar>
      </w:r>
      <w:r w:rsidR="00C6301A" w:rsidRPr="00E659FF">
        <w:instrText xml:space="preserve"> ADDIN EN.CITE </w:instrText>
      </w:r>
      <w:r w:rsidR="00C6301A" w:rsidRPr="00E659FF">
        <w:fldChar w:fldCharType="begin">
          <w:fldData xml:space="preserve">PEVuZE5vdGU+PENpdGU+PEF1dGhvcj5Db29rPC9BdXRob3I+PFllYXI+MjAwNzwvWWVhcj48UmVj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ODg2LTk1PC9wYWdl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</w:fldData>
        </w:fldChar>
      </w:r>
      <w:r w:rsidR="00C6301A" w:rsidRPr="00E659FF">
        <w:instrText xml:space="preserve"> ADDIN EN.CITE.DATA </w:instrText>
      </w:r>
      <w:r w:rsidR="00C6301A" w:rsidRPr="00E659FF">
        <w:fldChar w:fldCharType="end"/>
      </w:r>
      <w:r w:rsidR="001B7513" w:rsidRPr="00E659FF">
        <w:fldChar w:fldCharType="separate"/>
      </w:r>
      <w:r w:rsidR="006F76D0" w:rsidRPr="00E659FF">
        <w:rPr>
          <w:noProof/>
        </w:rPr>
        <w:t>(28,29)</w:t>
      </w:r>
      <w:r w:rsidR="001B7513" w:rsidRPr="00E659FF">
        <w:fldChar w:fldCharType="end"/>
      </w:r>
      <w:r w:rsidRPr="00E659FF">
        <w:t xml:space="preserve">. </w:t>
      </w:r>
      <w:r w:rsidR="00260684" w:rsidRPr="00E659FF">
        <w:t>Invasive coronary angiography</w:t>
      </w:r>
      <w:r w:rsidR="009157BE" w:rsidRPr="00E659FF">
        <w:t xml:space="preserve"> has a spatial resolution of approximately 0.5 mm</w:t>
      </w:r>
      <w:r w:rsidR="00260684" w:rsidRPr="00E659FF">
        <w:t xml:space="preserve"> and</w:t>
      </w:r>
      <w:r w:rsidR="009D1CA3" w:rsidRPr="00E659FF">
        <w:t xml:space="preserve"> </w:t>
      </w:r>
      <w:r w:rsidR="00D6546F" w:rsidRPr="00E659FF">
        <w:t xml:space="preserve">evaluation </w:t>
      </w:r>
      <w:r w:rsidR="009D1CA3" w:rsidRPr="00E659FF">
        <w:t xml:space="preserve">is </w:t>
      </w:r>
      <w:r w:rsidR="006F4A9A" w:rsidRPr="00E659FF">
        <w:t>determined</w:t>
      </w:r>
      <w:r w:rsidR="009D1CA3" w:rsidRPr="00E659FF">
        <w:t xml:space="preserve"> by subjective visual interpretation. The </w:t>
      </w:r>
      <w:r w:rsidR="002F696A" w:rsidRPr="00E659FF">
        <w:t>limited spatial resolution of angiography does not allow visualization of</w:t>
      </w:r>
      <w:r w:rsidR="00260684" w:rsidRPr="00E659FF">
        <w:t xml:space="preserve"> the resistance arterioles (</w:t>
      </w:r>
      <w:r w:rsidR="007E6431" w:rsidRPr="00E659FF">
        <w:t>20</w:t>
      </w:r>
      <w:r w:rsidR="003F2DA2" w:rsidRPr="00E659FF">
        <w:t xml:space="preserve"> </w:t>
      </w:r>
      <w:r w:rsidR="002F696A" w:rsidRPr="00E659FF">
        <w:t>-</w:t>
      </w:r>
      <w:r w:rsidR="003F2DA2" w:rsidRPr="00E659FF">
        <w:t xml:space="preserve"> 400 </w:t>
      </w:r>
      <w:r w:rsidR="003F2DA2" w:rsidRPr="00E659FF">
        <w:rPr>
          <w:rFonts w:cs="Times New Roman"/>
        </w:rPr>
        <w:t>µ</w:t>
      </w:r>
      <w:r w:rsidR="003F2DA2" w:rsidRPr="00E659FF">
        <w:t>m</w:t>
      </w:r>
      <w:r w:rsidR="00260684" w:rsidRPr="00E659FF">
        <w:t xml:space="preserve">) that largely </w:t>
      </w:r>
      <w:r w:rsidR="002D7474" w:rsidRPr="00E659FF">
        <w:t>govern myocardial blood flow</w:t>
      </w:r>
      <w:r w:rsidR="005E401B" w:rsidRPr="00E659FF">
        <w:t xml:space="preserve"> [Figure 1 </w:t>
      </w:r>
      <w:r w:rsidR="005E401B" w:rsidRPr="00E659FF">
        <w:fldChar w:fldCharType="begin"/>
      </w:r>
      <w:r w:rsidR="00C6301A" w:rsidRPr="00E659FF">
        <w:instrText xml:space="preserve"> ADDIN EN.CITE &lt;EndNote&gt;&lt;Cite&gt;&lt;Author&gt;Fulton&lt;/Author&gt;&lt;Year&gt;1956&lt;/Year&gt;&lt;RecNum&gt;1283&lt;/RecNum&gt;&lt;DisplayText&gt;(30)&lt;/DisplayText&gt;&lt;record&gt;&lt;rec-number&gt;1283&lt;/rec-number&gt;&lt;foreign-keys&gt;&lt;key app="EN" db-id="drvazt921dewv6e95rdpwwe0a0d5fzarsezv" timestamp="1536767405"&gt;1283&lt;/key&gt;&lt;/foreign-keys&gt;&lt;ref-type name="Journal Article"&gt;17&lt;/ref-type&gt;&lt;contributors&gt;&lt;authors&gt;&lt;author&gt;Fulton, W. F. M.&lt;/author&gt;&lt;/authors&gt;&lt;/contributors&gt;&lt;titles&gt;&lt;title&gt;Chronic Generalized Myocardial Ischaemia With Advanced Coronary Artery Disease&lt;/title&gt;&lt;secondary-title&gt;Heart&lt;/secondary-title&gt;&lt;/titles&gt;&lt;periodical&gt;&lt;full-title&gt;Heart&lt;/full-title&gt;&lt;abbr-1&gt;Heart&lt;/abbr-1&gt;&lt;abbr-2&gt;Heart&lt;/abbr-2&gt;&lt;/periodical&gt;&lt;pages&gt;341-354&lt;/pages&gt;&lt;volume&gt;18&lt;/volume&gt;&lt;number&gt;3&lt;/number&gt;&lt;section&gt;341&lt;/section&gt;&lt;dates&gt;&lt;year&gt;1956&lt;/year&gt;&lt;/dates&gt;&lt;isbn&gt;1355-6037&lt;/isbn&gt;&lt;urls&gt;&lt;/urls&gt;&lt;electronic-resource-num&gt;10.1136/hrt.18.3.341&lt;/electronic-resource-num&gt;&lt;/record&gt;&lt;/Cite&gt;&lt;/EndNote&gt;</w:instrText>
      </w:r>
      <w:r w:rsidR="005E401B" w:rsidRPr="00E659FF">
        <w:fldChar w:fldCharType="separate"/>
      </w:r>
      <w:r w:rsidR="006F76D0" w:rsidRPr="00E659FF">
        <w:rPr>
          <w:noProof/>
        </w:rPr>
        <w:t>(30)</w:t>
      </w:r>
      <w:r w:rsidR="005E401B" w:rsidRPr="00E659FF">
        <w:fldChar w:fldCharType="end"/>
      </w:r>
      <w:r w:rsidR="00AF22BF" w:rsidRPr="00E659FF">
        <w:t>]</w:t>
      </w:r>
      <w:r w:rsidR="002D7474" w:rsidRPr="00E659FF">
        <w:t>.</w:t>
      </w:r>
      <w:r w:rsidR="00260684" w:rsidRPr="00E659FF">
        <w:t xml:space="preserve"> </w:t>
      </w:r>
    </w:p>
    <w:p w14:paraId="5B97CF85" w14:textId="5250BE64" w:rsidR="00AB24C0" w:rsidRDefault="00AB24C0" w:rsidP="006B315C">
      <w:pPr>
        <w:pStyle w:val="BodyText"/>
      </w:pPr>
      <w:r w:rsidRPr="00E659FF">
        <w:t>The non-invasive management of symptomatic patients has evolved in recent years. In Europe, practice guidelines for the management of symptomatic patients with a high (&gt;</w:t>
      </w:r>
      <w:r w:rsidR="005A1871" w:rsidRPr="00E659FF">
        <w:t>8</w:t>
      </w:r>
      <w:r w:rsidRPr="00E659FF">
        <w:t>5%)</w:t>
      </w:r>
      <w:r w:rsidR="005A1871" w:rsidRPr="00E659FF">
        <w:t xml:space="preserve"> </w:t>
      </w:r>
      <w:r w:rsidRPr="00E659FF">
        <w:t xml:space="preserve">pre-test probability of a coronary artery stenosis support direct referral for invasive coronary angiography </w:t>
      </w:r>
      <w:r w:rsidRPr="00E659FF">
        <w:rPr>
          <w:rFonts w:cs="Times New Roman"/>
        </w:rPr>
        <w:t>±</w:t>
      </w:r>
      <w:r w:rsidRPr="00E659FF">
        <w:t xml:space="preserve"> </w:t>
      </w:r>
      <w:r w:rsidR="003E377B">
        <w:t xml:space="preserve">a functional assessment with either a non-hyperemic pressure ratio (NHPR) or </w:t>
      </w:r>
      <w:r w:rsidRPr="00E659FF">
        <w:t>fractional flow reserve (FFR)</w:t>
      </w:r>
      <w:r w:rsidR="003F405A" w:rsidRPr="00E659FF">
        <w:t xml:space="preserve"> </w:t>
      </w:r>
      <w:r w:rsidR="003F405A" w:rsidRPr="00E659FF">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 </w:instrText>
      </w:r>
      <w:r w:rsidR="00C6301A" w:rsidRPr="00E659FF">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DATA </w:instrText>
      </w:r>
      <w:r w:rsidR="00C6301A" w:rsidRPr="00E659FF">
        <w:fldChar w:fldCharType="end"/>
      </w:r>
      <w:r w:rsidR="003F405A" w:rsidRPr="00E659FF">
        <w:fldChar w:fldCharType="separate"/>
      </w:r>
      <w:r w:rsidR="003F405A" w:rsidRPr="00E659FF">
        <w:rPr>
          <w:noProof/>
        </w:rPr>
        <w:t>(9)</w:t>
      </w:r>
      <w:r w:rsidR="003F405A" w:rsidRPr="00E659FF">
        <w:fldChar w:fldCharType="end"/>
      </w:r>
      <w:r w:rsidRPr="00E659FF">
        <w:t xml:space="preserve">. Non-invasive </w:t>
      </w:r>
      <w:r w:rsidR="00C20D06" w:rsidRPr="00E659FF">
        <w:t>CTCA</w:t>
      </w:r>
      <w:r w:rsidRPr="00E659FF">
        <w:t xml:space="preserve"> is associated with high sensitivity for detection of epicardial </w:t>
      </w:r>
      <w:r w:rsidR="00C43444" w:rsidRPr="00E659FF">
        <w:t>CAD</w:t>
      </w:r>
      <w:r w:rsidRPr="00E659FF">
        <w:t xml:space="preserve">. In the United Kingdom, practice guidelines of the National Institute for Clinical Evidence (NICE clinical guideline 95) recommend CTCA as the first line diagnostic technique for patients with anginal chest pain and no prior history of </w:t>
      </w:r>
      <w:r w:rsidR="00D56E1B" w:rsidRPr="00E659FF">
        <w:t>CAD</w:t>
      </w:r>
      <w:r w:rsidRPr="00E659FF">
        <w:t xml:space="preserve"> </w:t>
      </w:r>
      <w:r w:rsidR="003F405A" w:rsidRPr="00E659FF">
        <w:fldChar w:fldCharType="begin"/>
      </w:r>
      <w:r w:rsidR="006F76D0" w:rsidRPr="00E659FF">
        <w:instrText xml:space="preserve"> ADDIN EN.CITE &lt;EndNote&gt;&lt;Cite&gt;&lt;Author&gt;(NICE)&lt;/Author&gt;&lt;Year&gt;2016&lt;/Year&gt;&lt;RecNum&gt;1385&lt;/RecNum&gt;&lt;DisplayText&gt;(31)&lt;/DisplayText&gt;&lt;record&gt;&lt;rec-number&gt;1385&lt;/rec-number&gt;&lt;foreign-keys&gt;&lt;key app="EN" db-id="drvazt921dewv6e95rdpwwe0a0d5fzarsezv" timestamp="1549908146"&gt;1385&lt;/key&gt;&lt;/foreign-keys&gt;&lt;ref-type name="Book"&gt;6&lt;/ref-type&gt;&lt;contributors&gt;&lt;authors&gt;&lt;author&gt;National Institute for Health and Clinical Excellence (NICE)&lt;/author&gt;&lt;/authors&gt;&lt;/contributors&gt;&lt;titles&gt;&lt;title&gt;Chest pain of recent onset: assessment and diagnosis of recent onset chest pain or discomfort of suspected cardiac origin (update). CG95.&lt;/title&gt;&lt;/titles&gt;&lt;dates&gt;&lt;year&gt;2016&lt;/year&gt;&lt;/dates&gt;&lt;pub-location&gt;London&lt;/pub-location&gt;&lt;publisher&gt; National Institute for Health and Clinical Excellence&lt;/publisher&gt;&lt;urls&gt;&lt;/urls&gt;&lt;/record&gt;&lt;/Cite&gt;&lt;/EndNote&gt;</w:instrText>
      </w:r>
      <w:r w:rsidR="003F405A" w:rsidRPr="00E659FF">
        <w:fldChar w:fldCharType="separate"/>
      </w:r>
      <w:r w:rsidR="006F76D0" w:rsidRPr="00E659FF">
        <w:rPr>
          <w:noProof/>
        </w:rPr>
        <w:t>(31)</w:t>
      </w:r>
      <w:r w:rsidR="003F405A" w:rsidRPr="00E659FF">
        <w:fldChar w:fldCharType="end"/>
      </w:r>
      <w:r w:rsidRPr="00E659FF">
        <w:t xml:space="preserve">. </w:t>
      </w:r>
      <w:r w:rsidR="000747FA" w:rsidRPr="00E659FF">
        <w:t>Thus,</w:t>
      </w:r>
      <w:r w:rsidRPr="00E659FF">
        <w:t xml:space="preserve"> an increasing proportion of patients who undergo invasive coronary angiography have not undergone functional stress testing, meaning that information on ischemia </w:t>
      </w:r>
      <w:r w:rsidR="006F4A9A" w:rsidRPr="00E659FF">
        <w:t>is</w:t>
      </w:r>
      <w:r w:rsidRPr="00E659FF">
        <w:t xml:space="preserve"> </w:t>
      </w:r>
      <w:r w:rsidR="000747FA" w:rsidRPr="00E659FF">
        <w:t xml:space="preserve">often </w:t>
      </w:r>
      <w:r w:rsidRPr="00E659FF">
        <w:t xml:space="preserve">lacking at the time of </w:t>
      </w:r>
      <w:r w:rsidR="00DD3F02" w:rsidRPr="00E659FF">
        <w:t>anatomical testing with either invasive or non-invasive</w:t>
      </w:r>
      <w:r w:rsidR="000747FA" w:rsidRPr="00E659FF">
        <w:t xml:space="preserve"> </w:t>
      </w:r>
      <w:r w:rsidRPr="00E659FF">
        <w:t>angiography. This gap presents new challenges for decision making</w:t>
      </w:r>
      <w:r w:rsidR="00DD3F02" w:rsidRPr="00E659FF">
        <w:t xml:space="preserve"> in INOCA patients</w:t>
      </w:r>
      <w:r w:rsidRPr="00E659FF">
        <w:t>. Practice guidelines recommend (Class 1, Level of Evidence A) use of invasive measures of coronary disease severity</w:t>
      </w:r>
      <w:r w:rsidR="00DD3F02" w:rsidRPr="00E659FF">
        <w:t xml:space="preserve"> </w:t>
      </w:r>
      <w:r w:rsidRPr="00E659FF">
        <w:t xml:space="preserve">to assess for flow-limiting coronary disease </w:t>
      </w:r>
      <w:r w:rsidR="003F405A" w:rsidRPr="00E659FF">
        <w:fldChar w:fldCharType="begin">
          <w:fldData xml:space="preserve">PEVuZE5vdGU+PENpdGU+PEF1dGhvcj5OZXVtYW5uPC9BdXRob3I+PFllYXI+MjAxOTwvWWVhcj48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</w:fldData>
        </w:fldChar>
      </w:r>
      <w:r w:rsidR="00C6301A" w:rsidRPr="00E659FF">
        <w:instrText xml:space="preserve"> ADDIN EN.CITE </w:instrText>
      </w:r>
      <w:r w:rsidR="00C6301A" w:rsidRPr="00E659FF">
        <w:fldChar w:fldCharType="begin">
          <w:fldData xml:space="preserve">PEVuZE5vdGU+PENpdGU+PEF1dGhvcj5OZXVtYW5uPC9BdXRob3I+PFllYXI+MjAxOTwvWWVhcj48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</w:fldData>
        </w:fldChar>
      </w:r>
      <w:r w:rsidR="00C6301A" w:rsidRPr="00E659FF">
        <w:instrText xml:space="preserve"> ADDIN EN.CITE.DATA </w:instrText>
      </w:r>
      <w:r w:rsidR="00C6301A" w:rsidRPr="00E659FF">
        <w:fldChar w:fldCharType="end"/>
      </w:r>
      <w:r w:rsidR="003F405A" w:rsidRPr="00E659FF">
        <w:fldChar w:fldCharType="separate"/>
      </w:r>
      <w:r w:rsidR="006F76D0" w:rsidRPr="00E659FF">
        <w:rPr>
          <w:noProof/>
        </w:rPr>
        <w:t>(32,33)</w:t>
      </w:r>
      <w:r w:rsidR="003F405A" w:rsidRPr="00E659FF">
        <w:fldChar w:fldCharType="end"/>
      </w:r>
      <w:r w:rsidR="00DD3F02" w:rsidRPr="00E659FF">
        <w:t xml:space="preserve"> but m</w:t>
      </w:r>
      <w:r w:rsidR="000F1836" w:rsidRPr="00E659FF">
        <w:t>any</w:t>
      </w:r>
      <w:r w:rsidR="006F4A9A" w:rsidRPr="00E659FF">
        <w:t xml:space="preserve"> </w:t>
      </w:r>
      <w:r w:rsidR="00DD3F02" w:rsidRPr="00E659FF">
        <w:t xml:space="preserve">consensus </w:t>
      </w:r>
      <w:r w:rsidRPr="00E659FF">
        <w:t xml:space="preserve">guidelines </w:t>
      </w:r>
      <w:r w:rsidR="008C5018" w:rsidRPr="00E659FF">
        <w:t xml:space="preserve">do </w:t>
      </w:r>
      <w:r w:rsidR="006F4A9A" w:rsidRPr="00E659FF">
        <w:t>not emphasi</w:t>
      </w:r>
      <w:r w:rsidR="00D809E6" w:rsidRPr="00E659FF">
        <w:t>z</w:t>
      </w:r>
      <w:r w:rsidR="006F4A9A" w:rsidRPr="00E659FF">
        <w:t>e invasive testing</w:t>
      </w:r>
      <w:r w:rsidRPr="00E659FF">
        <w:t xml:space="preserve"> </w:t>
      </w:r>
      <w:r w:rsidR="008C5018" w:rsidRPr="00E659FF">
        <w:t xml:space="preserve">of </w:t>
      </w:r>
      <w:r w:rsidRPr="00E659FF">
        <w:t>coronary vascular function</w:t>
      </w:r>
      <w:r w:rsidR="00DD3F02" w:rsidRPr="00E659FF">
        <w:t xml:space="preserve"> in INOCA</w:t>
      </w:r>
      <w:r w:rsidR="001A1AF7" w:rsidRPr="00E659FF">
        <w:t xml:space="preserve">. </w:t>
      </w:r>
      <w:r w:rsidR="00DD3F02" w:rsidRPr="00E659FF">
        <w:t xml:space="preserve">This </w:t>
      </w:r>
      <w:r w:rsidRPr="00E659FF">
        <w:t>mean</w:t>
      </w:r>
      <w:r w:rsidR="001A1AF7" w:rsidRPr="00E659FF">
        <w:t xml:space="preserve">s that clinicians do not assess </w:t>
      </w:r>
      <w:r w:rsidRPr="00E659FF">
        <w:t xml:space="preserve">for ischemia </w:t>
      </w:r>
      <w:r w:rsidR="00AC0942" w:rsidRPr="00E659FF">
        <w:t>caused by</w:t>
      </w:r>
      <w:r w:rsidR="00DD3F02" w:rsidRPr="00E659FF">
        <w:t xml:space="preserve"> disorders of coronary vasomotion leading to diagnostic uncertainty.</w:t>
      </w:r>
    </w:p>
    <w:p w14:paraId="2F16AFE8" w14:textId="7C7F0C5B" w:rsidR="00E83423" w:rsidRPr="00E659FF" w:rsidRDefault="00E259F2" w:rsidP="006B315C">
      <w:pPr>
        <w:pStyle w:val="BodyText"/>
      </w:pPr>
      <w:r>
        <w:t xml:space="preserve">Looking forward, coronary microvascular dysfunction presents an unmet therapeutic need and </w:t>
      </w:r>
      <w:r>
        <w:lastRenderedPageBreak/>
        <w:t>novel therapies, including implantable devices, are being actively pursued. Examples include the coronary sinus r</w:t>
      </w:r>
      <w:r w:rsidRPr="00DF78A7">
        <w:t xml:space="preserve">educer </w:t>
      </w:r>
      <w:r>
        <w:t xml:space="preserve">stent </w:t>
      </w:r>
      <w:r w:rsidRPr="00DF78A7">
        <w:t xml:space="preserve">for </w:t>
      </w:r>
      <w:r>
        <w:t>the treatment of refractory a</w:t>
      </w:r>
      <w:r w:rsidRPr="00DF78A7">
        <w:t>ngina</w:t>
      </w:r>
      <w:r>
        <w:t xml:space="preserve"> (</w:t>
      </w:r>
      <w:r w:rsidRPr="00DF78A7">
        <w:t>ClinicalTrials.gov Identifier: NCT02710435</w:t>
      </w:r>
      <w:r>
        <w:t>) and pressure-controlled intermittent coronary sinus occlusion (PiCSO) in acute myocardial infarction (</w:t>
      </w:r>
      <w:r w:rsidRPr="00C2405D">
        <w:t>NCT03625869</w:t>
      </w:r>
      <w:r>
        <w:t>). The main objective of coronary sinus device therapy is to induce a controlled increase in coronary sinus blood pressure, thereby increasing retrograde myocardial perfusion to reduce the propensity to myocardial ischemia. Clinical evidence from randomized, controlled trials involving coronary sinus device therapy is awaited with great interest</w:t>
      </w:r>
      <w:r w:rsidR="00E83423">
        <w:t>.</w:t>
      </w:r>
    </w:p>
    <w:p w14:paraId="307B855A" w14:textId="77777777" w:rsidR="006F1822" w:rsidRPr="00E659FF" w:rsidRDefault="006F1822" w:rsidP="006F1822">
      <w:pPr>
        <w:pStyle w:val="Heading1"/>
      </w:pPr>
      <w:r w:rsidRPr="00E659FF">
        <w:t>Why? – Prognosis</w:t>
      </w:r>
    </w:p>
    <w:p w14:paraId="0DB792B5" w14:textId="632BE7F0" w:rsidR="006F1822" w:rsidRPr="00E659FF" w:rsidRDefault="006F1822" w:rsidP="006F1822">
      <w:pPr>
        <w:pStyle w:val="BodyText"/>
      </w:pPr>
      <w:r w:rsidRPr="00E659FF">
        <w:t>Patients with undiagnosed chest pain (including those who have undergone cardiac investigations) are at increased risk of cardiovascular events for at least five years.</w:t>
      </w:r>
      <w:r w:rsidRPr="00E659FF">
        <w:fldChar w:fldCharType="begin">
          <w:fldData xml:space="preserve">PEVuZE5vdGU+PENpdGU+PEF1dGhvcj5Kb3JkYW48L0F1dGhvcj48WWVhcj4yMDE3PC9ZZWFyPjxS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</w:fldData>
        </w:fldChar>
      </w:r>
      <w:r>
        <w:instrText xml:space="preserve"> ADDIN EN.CITE </w:instrText>
      </w:r>
      <w:r>
        <w:fldChar w:fldCharType="begin">
          <w:fldData xml:space="preserve">PEVuZE5vdGU+PENpdGU+PEF1dGhvcj5Kb3JkYW48L0F1dGhvcj48WWVhcj4yMDE3PC9ZZWFyPjxS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</w:fldData>
        </w:fldChar>
      </w:r>
      <w:r>
        <w:instrText xml:space="preserve"> ADDIN EN.CITE.DATA </w:instrText>
      </w:r>
      <w:r>
        <w:fldChar w:fldCharType="end"/>
      </w:r>
      <w:r w:rsidRPr="00E659FF">
        <w:fldChar w:fldCharType="separate"/>
      </w:r>
      <w:r>
        <w:rPr>
          <w:noProof/>
        </w:rPr>
        <w:t>(34)</w:t>
      </w:r>
      <w:r w:rsidRPr="00E659FF">
        <w:fldChar w:fldCharType="end"/>
      </w:r>
      <w:r w:rsidRPr="00E659FF">
        <w:t xml:space="preserve"> Women with angina appear to be particularly burdened by symptoms and morbidity even after a reassuringly ‘normal’ invasive coronary angiogram.</w:t>
      </w:r>
      <w:r w:rsidRPr="00E659FF">
        <w:fldChar w:fldCharType="begin"/>
      </w:r>
      <w:r>
        <w:instrText xml:space="preserve"> ADDIN EN.CITE &lt;EndNote&gt;&lt;Cite&gt;&lt;Author&gt;Sullivan&lt;/Author&gt;&lt;Year&gt;1994&lt;/Year&gt;&lt;RecNum&gt;1417&lt;/RecNum&gt;&lt;DisplayText&gt;(35)&lt;/DisplayText&gt;&lt;record&gt;&lt;rec-number&gt;1417&lt;/rec-number&gt;&lt;foreign-keys&gt;&lt;key app="EN" db-id="drvazt921dewv6e95rdpwwe0a0d5fzarsezv" timestamp="1550421579"&gt;1417&lt;/key&gt;&lt;/foreign-keys&gt;&lt;ref-type name="Journal Article"&gt;17&lt;/ref-type&gt;&lt;contributors&gt;&lt;authors&gt;&lt;author&gt;Sullivan, A. K.&lt;/author&gt;&lt;author&gt;Holdright, D. R.&lt;/author&gt;&lt;author&gt;Wright, C. A.&lt;/author&gt;&lt;author&gt;Sparrow, J. L.&lt;/author&gt;&lt;author&gt;Cunningham, D.&lt;/author&gt;&lt;author&gt;Fox, K. M.&lt;/author&gt;&lt;/authors&gt;&lt;/contributors&gt;&lt;auth-address&gt;Royal Brompton National Heart and Lung Hospital, London.&lt;/auth-address&gt;&lt;titles&gt;&lt;title&gt;Chest pain in women: clinical, investigative, and prognostic features&lt;/title&gt;&lt;secondary-title&gt;Bmj&lt;/secondary-title&gt;&lt;alt-title&gt;BMJ (Clinical research ed.)&lt;/alt-title&gt;&lt;/titles&gt;&lt;periodical&gt;&lt;full-title&gt;BMJ&lt;/full-title&gt;&lt;abbr-1&gt;BMJ&lt;/abbr-1&gt;&lt;abbr-2&gt;BMJ&lt;/abbr-2&gt;&lt;/periodical&gt;&lt;pages&gt;883-6&lt;/pages&gt;&lt;volume&gt;308&lt;/volume&gt;&lt;number&gt;6933&lt;/number&gt;&lt;edition&gt;1994/04/02&lt;/edition&gt;&lt;keywords&gt;&lt;keyword&gt;Angina Pectoris/diagnostic imaging&lt;/keyword&gt;&lt;keyword&gt;Chest Pain/diagnostic imaging/*etiology/mortality&lt;/keyword&gt;&lt;keyword&gt;Coronary Angiography/*mortality&lt;/keyword&gt;&lt;keyword&gt;Coronary Disease/diagnostic imaging&lt;/keyword&gt;&lt;keyword&gt;Electrocardiography&lt;/keyword&gt;&lt;keyword&gt;Exercise Test&lt;/keyword&gt;&lt;keyword&gt;Female&lt;/keyword&gt;&lt;keyword&gt;Follow-Up Studies&lt;/keyword&gt;&lt;keyword&gt;Humans&lt;/keyword&gt;&lt;keyword&gt;Male&lt;/keyword&gt;&lt;keyword&gt;Middle Aged&lt;/keyword&gt;&lt;keyword&gt;Prognosis&lt;/keyword&gt;&lt;keyword&gt;Referral and Consultation&lt;/keyword&gt;&lt;keyword&gt;Risk Factors&lt;/keyword&gt;&lt;/keywords&gt;&lt;dates&gt;&lt;year&gt;1994&lt;/year&gt;&lt;pub-dates&gt;&lt;date&gt;Apr 2&lt;/date&gt;&lt;/pub-dates&gt;&lt;/dates&gt;&lt;isbn&gt;0959-8138 (Print)&amp;#xD;0959-8138&lt;/isbn&gt;&lt;accession-num&gt;8173366&lt;/accession-num&gt;&lt;urls&gt;&lt;/urls&gt;&lt;custom2&gt;PMC2539855&lt;/custom2&gt;&lt;remote-database-provider&gt;NLM&lt;/remote-database-provider&gt;&lt;language&gt;eng&lt;/language&gt;&lt;/record&gt;&lt;/Cite&gt;&lt;/EndNote&gt;</w:instrText>
      </w:r>
      <w:r w:rsidRPr="00E659FF">
        <w:fldChar w:fldCharType="separate"/>
      </w:r>
      <w:r>
        <w:rPr>
          <w:noProof/>
        </w:rPr>
        <w:t>(35)</w:t>
      </w:r>
      <w:r w:rsidRPr="00E659FF">
        <w:fldChar w:fldCharType="end"/>
      </w:r>
    </w:p>
    <w:p w14:paraId="5683E865" w14:textId="0A9458E7" w:rsidR="006F1822" w:rsidRPr="00E659FF" w:rsidRDefault="006F1822" w:rsidP="006F1822">
      <w:pPr>
        <w:pStyle w:val="BodyText"/>
      </w:pPr>
      <w:r w:rsidRPr="00E659FF">
        <w:t>There is evolving data from many large prospective studies on the independent prognostic impact of coronary microvascular disease (CMD) on major adverse cardiovascular events (MACE). Data from the NHLBI-sponsored WISE study suggests that there is a worse prognosis in INOCA: the 5-year annualized risk of MACE was 16.0% in women with non-obstructive CAD, 7.9% in women with normal coronary arteries, and 2.4% in an asymptomatic control group (p≤0.002 after adjustment for baseline cardiovascular risk)</w:t>
      </w:r>
      <w:r w:rsidRPr="00E659FF">
        <w:fldChar w:fldCharType="begin">
          <w:fldData xml:space="preserve">PEVuZE5vdGU+PENpdGU+PEF1dGhvcj5HdWxhdGk8L0F1dGhvcj48WWVhcj4yMDA5PC9ZZWFyPjxS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</w:fldData>
        </w:fldChar>
      </w:r>
      <w:r>
        <w:instrText xml:space="preserve"> ADDIN EN.CITE </w:instrText>
      </w:r>
      <w:r>
        <w:fldChar w:fldCharType="begin">
          <w:fldData xml:space="preserve">PEVuZE5vdGU+PENpdGU+PEF1dGhvcj5HdWxhdGk8L0F1dGhvcj48WWVhcj4yMDA5PC9ZZWFyPjxS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</w:fldData>
        </w:fldChar>
      </w:r>
      <w:r>
        <w:instrText xml:space="preserve"> ADDIN EN.CITE.DATA </w:instrText>
      </w:r>
      <w:r>
        <w:fldChar w:fldCharType="end"/>
      </w:r>
      <w:r w:rsidRPr="00E659FF">
        <w:fldChar w:fldCharType="separate"/>
      </w:r>
      <w:r>
        <w:rPr>
          <w:noProof/>
        </w:rPr>
        <w:t>(36)</w:t>
      </w:r>
      <w:r w:rsidRPr="00E659FF">
        <w:fldChar w:fldCharType="end"/>
      </w:r>
      <w:r w:rsidRPr="00E659FF">
        <w:t xml:space="preserve">. At mean follow up of 5.4 years, the time to event analysis confirmed that low CFR was a robust independent predictor of MACE (HR 1.20; 1.05 to 1.38; p=0.008). Similarly, a large Danish cohort study of 11,223 patients found an increased risk of MACE for angina patients with diffuse non-obstructive CAD and those with normal coronaries </w:t>
      </w:r>
      <w:r w:rsidRPr="00E659FF">
        <w:lastRenderedPageBreak/>
        <w:t xml:space="preserve">(adjusted hazard ratio of 1.85 and 1.52 respectively), compared with a reference population. Taqueti </w:t>
      </w:r>
      <w:r w:rsidRPr="00E659FF">
        <w:rPr>
          <w:i/>
          <w:iCs/>
        </w:rPr>
        <w:t>et al</w:t>
      </w:r>
      <w:r w:rsidRPr="00E659FF">
        <w:t xml:space="preserve"> recently produced a provocative study showing that MACE risk in women is driven by reduced CFR and not obstructive CAD – with CFR an important predictor of events even in those without obstructive CAD (adjusted HR 1.69; 1.04 – 2.76; p=0.03).</w:t>
      </w:r>
      <w:r w:rsidRPr="00E659FF">
        <w:fldChar w:fldCharType="begin">
          <w:fldData xml:space="preserve">PEVuZE5vdGU+PENpdGU+PEF1dGhvcj5UYXF1ZXRpPC9BdXRob3I+PFllYXI+MjAxNzwvWWVhcj48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</w:fldData>
        </w:fldChar>
      </w:r>
      <w:r w:rsidRPr="00E659FF">
        <w:instrText xml:space="preserve"> ADDIN EN.CITE </w:instrText>
      </w:r>
      <w:r w:rsidRPr="00E659FF">
        <w:fldChar w:fldCharType="begin">
          <w:fldData xml:space="preserve">PEVuZE5vdGU+PENpdGU+PEF1dGhvcj5UYXF1ZXRpPC9BdXRob3I+PFllYXI+MjAxNzwvWWVhcj48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</w:fldData>
        </w:fldChar>
      </w:r>
      <w:r w:rsidRPr="00E659FF">
        <w:instrText xml:space="preserve"> ADDIN EN.CITE.DATA </w:instrText>
      </w:r>
      <w:r w:rsidRPr="00E659FF">
        <w:fldChar w:fldCharType="end"/>
      </w:r>
      <w:r w:rsidRPr="00E659FF">
        <w:fldChar w:fldCharType="separate"/>
      </w:r>
      <w:r w:rsidRPr="00E659FF">
        <w:rPr>
          <w:noProof/>
        </w:rPr>
        <w:t>(14)</w:t>
      </w:r>
      <w:r w:rsidRPr="00E659FF">
        <w:fldChar w:fldCharType="end"/>
      </w:r>
      <w:r w:rsidR="00845610" w:rsidRPr="00845610">
        <w:t xml:space="preserve"> </w:t>
      </w:r>
      <w:r w:rsidR="00845610">
        <w:t xml:space="preserve">The adverse prognostic importance of </w:t>
      </w:r>
      <w:r w:rsidR="00E7504B">
        <w:t xml:space="preserve">impaired </w:t>
      </w:r>
      <w:r w:rsidR="00845610">
        <w:t xml:space="preserve">coronary </w:t>
      </w:r>
      <w:r w:rsidR="00E7504B">
        <w:t>vasomotion</w:t>
      </w:r>
      <w:r w:rsidR="00845610">
        <w:t xml:space="preserve"> has also been identified in a meta-analysis of 6 studies including 1192 subjects who experienced </w:t>
      </w:r>
      <w:r w:rsidR="00845610" w:rsidRPr="00941617">
        <w:t>243 cardiovascular events</w:t>
      </w:r>
      <w:r w:rsidR="00845610">
        <w:t xml:space="preserve"> during a follow-up period of 3.8–9.7 years. The overall relative risk (95% confidence interval) was 2.38 (</w:t>
      </w:r>
      <w:r w:rsidR="00845610" w:rsidRPr="00941617">
        <w:t>1.74–3.25</w:t>
      </w:r>
      <w:r w:rsidR="00845610">
        <w:t>) and the risk (2.49) was even higher in 1048 patients (n=209 events) who had undergo</w:t>
      </w:r>
      <w:r w:rsidR="00663758">
        <w:t>ne</w:t>
      </w:r>
      <w:r w:rsidR="00845610">
        <w:t xml:space="preserve"> acetylcholine reactivity testing </w:t>
      </w:r>
      <w:r w:rsidR="00845610">
        <w:fldChar w:fldCharType="begin"/>
      </w:r>
      <w:r w:rsidR="00721A97">
        <w:instrText xml:space="preserve"> ADDIN EN.CITE &lt;EndNote&gt;&lt;Cite&gt;&lt;Author&gt;Brainin&lt;/Author&gt;&lt;Year&gt;2018&lt;/Year&gt;&lt;RecNum&gt;1019&lt;/RecNum&gt;&lt;DisplayText&gt;(37)&lt;/DisplayText&gt;&lt;record&gt;&lt;rec-number&gt;1019&lt;/rec-number&gt;&lt;foreign-keys&gt;&lt;key app="EN" db-id="drvazt921dewv6e95rdpwwe0a0d5fzarsezv" timestamp="1517551284"&gt;1019&lt;/key&gt;&lt;/foreign-keys&gt;&lt;ref-type name="Journal Article"&gt;17&lt;/ref-type&gt;&lt;contributors&gt;&lt;authors&gt;&lt;author&gt;Brainin, Philip&lt;/author&gt;&lt;author&gt;Frestad, Daria&lt;/author&gt;&lt;author&gt;Prescott, Eva&lt;/author&gt;&lt;/authors&gt;&lt;/contributors&gt;&lt;titles&gt;&lt;title&gt;The prognostic value of coronary endothelial and microvascular dysfunction in subjects with normal or non-obstructive coronary artery disease: A systematic review and meta-analysis&lt;/title&gt;&lt;secondary-title&gt;International Journal of Cardiology&lt;/secondary-title&gt;&lt;/titles&gt;&lt;periodical&gt;&lt;full-title&gt;International Journal of Cardiology&lt;/full-title&gt;&lt;abbr-1&gt;Int. J. Cardiol.&lt;/abbr-1&gt;&lt;abbr-2&gt;Int J Cardiol&lt;/abbr-2&gt;&lt;/periodical&gt;&lt;pages&gt;1-9&lt;/pages&gt;&lt;volume&gt;254&lt;/volume&gt;&lt;section&gt;1&lt;/section&gt;&lt;dates&gt;&lt;year&gt;2018&lt;/year&gt;&lt;/dates&gt;&lt;isbn&gt;01675273&lt;/isbn&gt;&lt;urls&gt;&lt;/urls&gt;&lt;electronic-resource-num&gt;10.1016/j.ijcard.2017.10.052&lt;/electronic-resource-num&gt;&lt;/record&gt;&lt;/Cite&gt;&lt;/EndNote&gt;</w:instrText>
      </w:r>
      <w:r w:rsidR="00845610">
        <w:fldChar w:fldCharType="separate"/>
      </w:r>
      <w:r w:rsidR="00721A97">
        <w:rPr>
          <w:noProof/>
        </w:rPr>
        <w:t>(37)</w:t>
      </w:r>
      <w:r w:rsidR="00845610">
        <w:fldChar w:fldCharType="end"/>
      </w:r>
      <w:r w:rsidR="00845610">
        <w:t>.</w:t>
      </w:r>
    </w:p>
    <w:p w14:paraId="1D773ED7" w14:textId="77777777" w:rsidR="006F1822" w:rsidRPr="00E659FF" w:rsidRDefault="006F1822" w:rsidP="006F1822">
      <w:pPr>
        <w:pStyle w:val="Heading1"/>
      </w:pPr>
      <w:r w:rsidRPr="00E659FF">
        <w:t>Why?  – Treatment</w:t>
      </w:r>
    </w:p>
    <w:p w14:paraId="02B270E9" w14:textId="6C05AAED" w:rsidR="006F1822" w:rsidRPr="00E659FF" w:rsidRDefault="006F1822" w:rsidP="006F1822">
      <w:pPr>
        <w:pStyle w:val="BodyText"/>
      </w:pPr>
      <w:r w:rsidRPr="00E659FF">
        <w:t xml:space="preserve">Historically, there was no randomized evidence that a diagnostic strategy linked to therapy improves patient well-being. The Coronary Microvascular Angina (CorMicA) trial was undertaken to address this evidence gap </w:t>
      </w:r>
      <w:r w:rsidRPr="00E659FF">
        <w:fldChar w:fldCharType="begin">
          <w:fldData xml:space="preserve">PEVuZE5vdGU+PENpdGU+PEF1dGhvcj5Gb3JkPC9BdXRob3I+PFllYXI+MjAxODwvWWVhcj48UmVj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jg0MS0yODU1PC9wYWdlcz48dm9sdW1lPjcyPC92b2x1bWU+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</w:fldData>
        </w:fldChar>
      </w:r>
      <w:r w:rsidR="00721A97">
        <w:instrText xml:space="preserve"> ADDIN EN.CITE </w:instrText>
      </w:r>
      <w:r w:rsidR="00721A97">
        <w:fldChar w:fldCharType="begin">
          <w:fldData xml:space="preserve">PEVuZE5vdGU+PENpdGU+PEF1dGhvcj5Gb3JkPC9BdXRob3I+PFllYXI+MjAxODwvWWVhcj48UmVj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</w:fldData>
        </w:fldChar>
      </w:r>
      <w:r w:rsidR="00721A97">
        <w:instrText xml:space="preserve"> ADDIN EN.CITE.DATA </w:instrText>
      </w:r>
      <w:r w:rsidR="00721A97">
        <w:fldChar w:fldCharType="end"/>
      </w:r>
      <w:r w:rsidRPr="00E659FF">
        <w:fldChar w:fldCharType="separate"/>
      </w:r>
      <w:r w:rsidR="00721A97">
        <w:rPr>
          <w:noProof/>
        </w:rPr>
        <w:t>(11,38)</w:t>
      </w:r>
      <w:r w:rsidRPr="00E659FF">
        <w:fldChar w:fldCharType="end"/>
      </w:r>
      <w:r w:rsidRPr="00E659FF">
        <w:t xml:space="preserve">. INOCA patients were randomized 1:1 to the intervention group (stratified medical therapy, interventional/functional diagnostic procedure (IDP) disclosed) or the control group (standard care, IDP performed, results not disclosed). The diagnosis of a clinical endotype (microvascular angina, vasospastic angina, both, none) was linked to guideline-based management </w:t>
      </w:r>
      <w:r w:rsidRPr="00E659FF">
        <w:fldChar w:fldCharType="begin">
          <w:fldData xml:space="preserve">PEVuZE5vdGU+PENpdGU+PEF1dGhvcj5UYXNrIEZvcmNlPC9BdXRob3I+PFllYXI+MjAxMzwvWWVh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</w:fldData>
        </w:fldChar>
      </w:r>
      <w:r w:rsidRPr="00E659FF">
        <w:instrText xml:space="preserve"> ADDIN EN.CITE </w:instrText>
      </w:r>
      <w:r w:rsidRPr="00E659FF">
        <w:fldChar w:fldCharType="begin">
          <w:fldData xml:space="preserve">PEVuZE5vdGU+PENpdGU+PEF1dGhvcj5UYXNrIEZvcmNlPC9BdXRob3I+PFllYXI+MjAxMzwvWWVh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</w:fldData>
        </w:fldChar>
      </w:r>
      <w:r w:rsidRPr="00E659FF">
        <w:instrText xml:space="preserve"> ADDIN EN.CITE.DATA </w:instrText>
      </w:r>
      <w:r w:rsidRPr="00E659FF">
        <w:fldChar w:fldCharType="end"/>
      </w:r>
      <w:r w:rsidRPr="00E659FF">
        <w:fldChar w:fldCharType="separate"/>
      </w:r>
      <w:r w:rsidRPr="00E659FF">
        <w:rPr>
          <w:noProof/>
        </w:rPr>
        <w:t>(10)</w:t>
      </w:r>
      <w:r w:rsidRPr="00E659FF">
        <w:fldChar w:fldCharType="end"/>
      </w:r>
      <w:r w:rsidRPr="00E659FF">
        <w:t>. After disclosure of the IDP result, over half of treating clinicians changed the initial diagnosis and treatment based on angiography alone. The intervention was associated with a mean improvement of 11.7 units in the Seattle Angina Questionnaire Summary Score [46] at 6 months (95% CI: 5.0 - 18.4; p=0.001) (primary endpoint) associated with improvements in quality of life (EQ5D index 0.10 units; 0.01 – 0.18; p=0.024)). Longer term follow-up to one year has confirmed these benefits are maintained</w:t>
      </w:r>
      <w:r w:rsidRPr="00E659FF">
        <w:fldChar w:fldCharType="begin"/>
      </w:r>
      <w:r w:rsidR="00721A97">
        <w:instrText xml:space="preserve"> ADDIN EN.CITE &lt;EndNote&gt;&lt;Cite&gt;&lt;Author&gt;Ford&lt;/Author&gt;&lt;Year&gt;2019&lt;/Year&gt;&lt;RecNum&gt;1593&lt;/RecNum&gt;&lt;DisplayText&gt;(39)&lt;/DisplayText&gt;&lt;record&gt;&lt;rec-number&gt;1593&lt;/rec-number&gt;&lt;foreign-keys&gt;&lt;key app="EN" db-id="drvazt921dewv6e95rdpwwe0a0d5fzarsezv" timestamp="1574058756"&gt;1593&lt;/key&gt;&lt;/foreign-keys&gt;&lt;ref-type name="Journal Article"&gt;17&lt;/ref-type&gt;&lt;contributors&gt;&lt;authors&gt;&lt;author&gt;Ford, Thomas J.&lt;/author&gt;&lt;author&gt;Stanley, Bethany&lt;/author&gt;&lt;author&gt;Sidik, Novalia&lt;/author&gt;&lt;author&gt;Good, Richard&lt;/author&gt;&lt;author&gt;Rocchiccioli, Paul&lt;/author&gt;&lt;author&gt;McEntegart, Margaret&lt;/author&gt;&lt;author&gt;Watkins, Stuart&lt;/author&gt;&lt;author&gt;Eteiba, Hany&lt;/author&gt;&lt;author&gt;Shaukat, Aadil&lt;/author&gt;&lt;author&gt;Lindsay, Mitchell&lt;/author&gt;&lt;author&gt;Robertson, Keith&lt;/author&gt;&lt;author&gt;Hood, Stuart&lt;/author&gt;&lt;author&gt;McGeoch, Ross&lt;/author&gt;&lt;author&gt;McDade, Robert&lt;/author&gt;&lt;author&gt;Yii, Eric&lt;/author&gt;&lt;author&gt;McCartney, Peter&lt;/author&gt;&lt;author&gt;Corcoran, David&lt;/author&gt;&lt;author&gt;Collison, Damien&lt;/author&gt;&lt;author&gt;Rush, Christopher&lt;/author&gt;&lt;author&gt;Sattar, Naveed&lt;/author&gt;&lt;author&gt;McConnachie, Alex&lt;/author&gt;&lt;author&gt;Touyz, Rhian M.&lt;/author&gt;&lt;author&gt;Oldroyd, Keith G.&lt;/author&gt;&lt;author&gt;Berry, Colin&lt;/author&gt;&lt;/authors&gt;&lt;/contributors&gt;&lt;titles&gt;&lt;title&gt;One-Year Outcomes of Angina Management Guided by Invasive Coronary Function Testing (CorMicA)&lt;/title&gt;&lt;secondary-title&gt;JACC: Cardiovascular Interventions&lt;/secondary-title&gt;&lt;/titles&gt;&lt;periodical&gt;&lt;full-title&gt;JACC: Cardiovascular Interventions&lt;/full-title&gt;&lt;abbr-1&gt;JACC Cardiovasc. Interv.&lt;/abbr-1&gt;&lt;abbr-2&gt;JACC Cardiovasc Interv&lt;/abbr-2&gt;&lt;/periodical&gt;&lt;pages&gt;4788&lt;/pages&gt;&lt;dates&gt;&lt;year&gt;2019&lt;/year&gt;&lt;/dates&gt;&lt;urls&gt;&lt;related-urls&gt;&lt;url&gt;http://interventions.onlinejacc.org/content/early/2019/11/11/j.jcin.2019.11.001.abstract&lt;/url&gt;&lt;/related-urls&gt;&lt;/urls&gt;&lt;electronic-resource-num&gt;10.1016/j.jcin.2019.11.001&lt;/electronic-resource-num&gt;&lt;/record&gt;&lt;/Cite&gt;&lt;/EndNote&gt;</w:instrText>
      </w:r>
      <w:r w:rsidRPr="00E659FF">
        <w:fldChar w:fldCharType="separate"/>
      </w:r>
      <w:r w:rsidR="00721A97">
        <w:rPr>
          <w:noProof/>
        </w:rPr>
        <w:t>(39)</w:t>
      </w:r>
      <w:r w:rsidRPr="00E659FF">
        <w:fldChar w:fldCharType="end"/>
      </w:r>
      <w:r w:rsidRPr="00E659FF">
        <w:t xml:space="preserve">. In summary, </w:t>
      </w:r>
      <w:r w:rsidRPr="00E659FF">
        <w:lastRenderedPageBreak/>
        <w:t>the CorMicA study provides clinical evidence of better quality of life for angina patients without obstructive CAD when management is guided by invasive tests of coronary vascular function.</w:t>
      </w:r>
    </w:p>
    <w:p w14:paraId="12A253F8" w14:textId="77777777" w:rsidR="006F1822" w:rsidRPr="00E659FF" w:rsidRDefault="006F1822" w:rsidP="006F1822">
      <w:pPr>
        <w:pStyle w:val="Heading3"/>
      </w:pPr>
      <w:r w:rsidRPr="00E659FF">
        <w:t xml:space="preserve"> Therapeutic nihilism and sex bias?</w:t>
      </w:r>
    </w:p>
    <w:p w14:paraId="092C78AD" w14:textId="77777777" w:rsidR="003F484D" w:rsidRDefault="006F1822" w:rsidP="006F1822">
      <w:r w:rsidRPr="00E659FF">
        <w:t xml:space="preserve">Some clinicians may take the view that patient benefits can be achieved assessing coronary function </w:t>
      </w:r>
      <w:r w:rsidRPr="00E659FF">
        <w:fldChar w:fldCharType="begin"/>
      </w:r>
      <w:r w:rsidR="00721A97">
        <w:instrText xml:space="preserve"> ADDIN EN.CITE &lt;EndNote&gt;&lt;Cite&gt;&lt;Author&gt;Berry&lt;/Author&gt;&lt;Year&gt;2017&lt;/Year&gt;&lt;RecNum&gt;757&lt;/RecNum&gt;&lt;DisplayText&gt;(40)&lt;/DisplayText&gt;&lt;record&gt;&lt;rec-number&gt;757&lt;/rec-number&gt;&lt;foreign-keys&gt;&lt;key app="EN" db-id="drvazt921dewv6e95rdpwwe0a0d5fzarsezv" timestamp="1500887596"&gt;757&lt;/key&gt;&lt;/foreign-keys&gt;&lt;ref-type name="Journal Article"&gt;17&lt;/ref-type&gt;&lt;contributors&gt;&lt;authors&gt;&lt;author&gt;Berry, C.&lt;/author&gt;&lt;/authors&gt;&lt;/contributors&gt;&lt;titles&gt;&lt;title&gt;Stable Coronary Syndromes: The Case for Consolidating the Nomenclature of Stable Ischemic Heart Disease.&lt;/title&gt;&lt;secondary-title&gt;Circulation&lt;/secondary-title&gt;&lt;/titles&gt;&lt;periodical&gt;&lt;full-title&gt;Circulation&lt;/full-title&gt;&lt;abbr-1&gt;Circulation&lt;/abbr-1&gt;&lt;abbr-2&gt;Circulation&lt;/abbr-2&gt;&lt;/periodical&gt;&lt;pages&gt;00-00&lt;/pages&gt;&lt;volume&gt;136&lt;/volume&gt;&lt;dates&gt;&lt;year&gt;2017&lt;/year&gt;&lt;/dates&gt;&lt;urls&gt;&lt;/urls&gt;&lt;electronic-resource-num&gt;DOI: 10.1161/CIRCULATIONAHA.117.028991&lt;/electronic-resource-num&gt;&lt;/record&gt;&lt;/Cite&gt;&lt;/EndNote&gt;</w:instrText>
      </w:r>
      <w:r w:rsidRPr="00E659FF">
        <w:fldChar w:fldCharType="separate"/>
      </w:r>
      <w:r w:rsidR="00721A97">
        <w:rPr>
          <w:noProof/>
        </w:rPr>
        <w:t>(40)</w:t>
      </w:r>
      <w:r w:rsidRPr="00E659FF">
        <w:fldChar w:fldCharType="end"/>
      </w:r>
      <w:r w:rsidRPr="00E659FF">
        <w:t xml:space="preserve">. A simpler, pragmatic approach may be to administer a trial of medical therapy as a matter of routine in all symptomatic patients and assess the patient’s response over time representing a trial of therapy. </w:t>
      </w:r>
      <w:bookmarkStart w:id="5" w:name="_Hlk24810700"/>
      <w:r w:rsidRPr="00E659FF">
        <w:t>An angiography-guided approach avoids prolonging the procedure (around 15 minutes) and cost (guidewire, adenosine and acetylcholine) of the IDP</w:t>
      </w:r>
      <w:bookmarkEnd w:id="5"/>
      <w:r w:rsidRPr="00E659FF">
        <w:t xml:space="preserve">. We contend that therapeutic nihilism is not in the best interests of patients and that precision medicine (right treatment to the right patient at the right time) is preferred </w:t>
      </w:r>
      <w:r w:rsidRPr="00E659FF">
        <w:fldChar w:fldCharType="begin"/>
      </w:r>
      <w:r w:rsidRPr="00E659FF">
        <w:instrText xml:space="preserve"> ADDIN EN.CITE &lt;EndNote&gt;&lt;Cite&gt;&lt;Year&gt;2018&lt;/Year&gt;&lt;RecNum&gt;1234&lt;/RecNum&gt;&lt;DisplayText&gt;(25)&lt;/DisplayText&gt;&lt;record&gt;&lt;rec-number&gt;1234&lt;/rec-number&gt;&lt;foreign-keys&gt;&lt;key app="EN" db-id="drvazt921dewv6e95rdpwwe0a0d5fzarsezv" timestamp="1533575199"&gt;1234&lt;/key&gt;&lt;/foreign-keys&gt;&lt;ref-type name="Web Page"&gt;12&lt;/ref-type&gt;&lt;contributors&gt;&lt;/contributors&gt;&lt;titles&gt;&lt;title&gt;The MRC Framework for the Development, Design and Analysis of Stratified Medicine Research&lt;/title&gt;&lt;/titles&gt;&lt;number&gt;6/08/2018&amp;#xD;&lt;/number&gt;&lt;dates&gt;&lt;year&gt;2018&lt;/year&gt;&lt;/dates&gt;&lt;pub-location&gt;UK&lt;/pub-location&gt;&lt;publisher&gt;Medical Research Council (MRC)&lt;/publisher&gt;&lt;urls&gt;&lt;related-urls&gt;&lt;url&gt;https://mrc.ukri.org/publications/browse/mrc-framework-for-stratified-medicine/&lt;/url&gt;&lt;/related-urls&gt;&lt;/urls&gt;&lt;custom1&gt;2018&lt;/custom1&gt;&lt;/record&gt;&lt;/Cite&gt;&lt;/EndNote&gt;</w:instrText>
      </w:r>
      <w:r w:rsidRPr="00E659FF">
        <w:fldChar w:fldCharType="separate"/>
      </w:r>
      <w:r w:rsidRPr="00E659FF">
        <w:rPr>
          <w:noProof/>
        </w:rPr>
        <w:t>(25)</w:t>
      </w:r>
      <w:r w:rsidRPr="00E659FF">
        <w:fldChar w:fldCharType="end"/>
      </w:r>
      <w:r w:rsidRPr="00E659FF">
        <w:t xml:space="preserve">. This may be especially relevant considering affected patients are often female </w:t>
      </w:r>
      <w:r w:rsidRPr="00E659FF">
        <w:fldChar w:fldCharType="begin"/>
      </w:r>
      <w:r w:rsidR="00721A97">
        <w:instrText xml:space="preserve"> ADDIN EN.CITE &lt;EndNote&gt;&lt;Cite&gt;&lt;Year&gt;2019&lt;/Year&gt;&lt;RecNum&gt;1594&lt;/RecNum&gt;&lt;DisplayText&gt;(41)&lt;/DisplayText&gt;&lt;record&gt;&lt;rec-number&gt;1594&lt;/rec-number&gt;&lt;foreign-keys&gt;&lt;key app="EN" db-id="drvazt921dewv6e95rdpwwe0a0d5fzarsezv" timestamp="1574059838"&gt;1594&lt;/key&gt;&lt;/foreign-keys&gt;&lt;ref-type name="Electronic Book"&gt;44&lt;/ref-type&gt;&lt;contributors&gt;&lt;/contributors&gt;&lt;titles&gt;&lt;title&gt;Women and Heart disease: Bias and Biology&lt;/title&gt;&lt;/titles&gt;&lt;dates&gt;&lt;year&gt;2019&lt;/year&gt;&lt;/dates&gt;&lt;pub-location&gt;Scotland&lt;/pub-location&gt;&lt;publisher&gt;British Heart Foundation&lt;/publisher&gt;&lt;urls&gt;&lt;related-urls&gt;&lt;url&gt;https://www.bhf.org.uk/women-scotland&lt;/url&gt;&lt;/related-urls&gt;&lt;/urls&gt;&lt;/record&gt;&lt;/Cite&gt;&lt;/EndNote&gt;</w:instrText>
      </w:r>
      <w:r w:rsidRPr="00E659FF">
        <w:fldChar w:fldCharType="separate"/>
      </w:r>
      <w:r w:rsidR="00721A97">
        <w:rPr>
          <w:noProof/>
        </w:rPr>
        <w:t>(41)</w:t>
      </w:r>
      <w:r w:rsidRPr="00E659FF">
        <w:fldChar w:fldCharType="end"/>
      </w:r>
      <w:r w:rsidRPr="00E659FF">
        <w:t xml:space="preserve">. Practice guidelines give clear treatment protocols for these conditions </w:t>
      </w:r>
      <w:r w:rsidRPr="00E659FF">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Pr="00E659FF">
        <w:instrText xml:space="preserve"> ADDIN EN.CITE </w:instrText>
      </w:r>
      <w:r w:rsidRPr="00E659FF">
        <w:fldChar w:fldCharType="begin">
          <w:fldData xml:space="preserve">PEVuZE5vdGU+PENpdGU+PEF1dGhvcj5LbnV1dGk8L0F1dGhvcj48WWVhcj4yMDE5PC9ZZWFyPjxS
ZWNOdW0+MTU0OTwvUmVjTnVtPjxEaXNwbGF5VGV4dD4oOSk8L0Rpc3BsYXlUZXh0PjxyZWNvcmQ+
PHJlYy1udW1iZXI+MTU0OTwvcmVjLW51bWJlcj48Zm9yZWlnbi1rZXlzPjxrZXkgYXBwPSJFTiIg
ZGItaWQ9ImRydmF6dDkyMWRld3Y2ZTk1cmRwd3dlMGEwZDVmemFyc2V6diIgdGltZXN0YW1wPSIx
NTY4MDk1NDE0Ij4xNTQ5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Pr="00E659FF">
        <w:instrText xml:space="preserve"> ADDIN EN.CITE.DATA </w:instrText>
      </w:r>
      <w:r w:rsidRPr="00E659FF">
        <w:fldChar w:fldCharType="end"/>
      </w:r>
      <w:r w:rsidRPr="00E659FF">
        <w:fldChar w:fldCharType="separate"/>
      </w:r>
      <w:r w:rsidRPr="00E659FF">
        <w:rPr>
          <w:noProof/>
        </w:rPr>
        <w:t>(9)</w:t>
      </w:r>
      <w:r w:rsidRPr="00E659FF">
        <w:fldChar w:fldCharType="end"/>
      </w:r>
      <w:r w:rsidRPr="00E659FF">
        <w:t xml:space="preserve"> now supported by evidence from randomized, controlled trials. Further, avoiding unnecessary medicines and optimizing therapy when linked to the correct diagnosis will benefit patients, healthcare providers and the healthcare system </w:t>
      </w:r>
      <w:r w:rsidRPr="00E659FF">
        <w:fldChar w:fldCharType="begin">
          <w:fldData xml:space="preserve">PEVuZE5vdGU+PENpdGU+PEF1dGhvcj5Gb3JkPC9BdXRob3I+PFllYXI+MjAxODwvWWVhcj48UmVj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</w:fldData>
        </w:fldChar>
      </w:r>
      <w:r w:rsidRPr="00E659FF">
        <w:instrText xml:space="preserve"> ADDIN EN.CITE </w:instrText>
      </w:r>
      <w:r w:rsidRPr="00E659FF">
        <w:fldChar w:fldCharType="begin">
          <w:fldData xml:space="preserve">PEVuZE5vdGU+PENpdGU+PEF1dGhvcj5Gb3JkPC9BdXRob3I+PFllYXI+MjAxODwvWWVhcj48UmVj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</w:fldData>
        </w:fldChar>
      </w:r>
      <w:r w:rsidRPr="00E659FF">
        <w:instrText xml:space="preserve"> ADDIN EN.CITE.DATA </w:instrText>
      </w:r>
      <w:r w:rsidRPr="00E659FF">
        <w:fldChar w:fldCharType="end"/>
      </w:r>
      <w:r w:rsidRPr="00E659FF">
        <w:fldChar w:fldCharType="separate"/>
      </w:r>
      <w:r w:rsidRPr="00E659FF">
        <w:rPr>
          <w:noProof/>
        </w:rPr>
        <w:t>(11)</w:t>
      </w:r>
      <w:r w:rsidRPr="00E659FF">
        <w:fldChar w:fldCharType="end"/>
      </w:r>
      <w:r w:rsidRPr="00E659FF">
        <w:t>.</w:t>
      </w:r>
    </w:p>
    <w:p w14:paraId="096AF39D" w14:textId="1908FF07" w:rsidR="000F1836" w:rsidRPr="00E659FF" w:rsidRDefault="000F1836" w:rsidP="003F484D">
      <w:pPr>
        <w:pStyle w:val="Heading2"/>
      </w:pPr>
      <w:r w:rsidRPr="00E659FF">
        <w:t>Coronary Physiology and Diagnosis of Vasomotor Disorders</w:t>
      </w:r>
    </w:p>
    <w:p w14:paraId="5DF5C57D" w14:textId="6B363B96" w:rsidR="004C6528" w:rsidRPr="00E659FF" w:rsidRDefault="000F1836" w:rsidP="006B315C">
      <w:pPr>
        <w:pStyle w:val="BodyText"/>
      </w:pPr>
      <w:r w:rsidRPr="00E659FF">
        <w:t>Coronary vascular function reflects contributions from the epicardial conduit coronary arteries, its intramyocardial branches and the microcirculation. The key functional parameters are vascular tone, vasodilator reserve and resistance. Coronary resistance is mainly determined by intramural arterioles &lt;</w:t>
      </w:r>
      <w:r w:rsidR="003F484D">
        <w:t>4</w:t>
      </w:r>
      <w:r w:rsidRPr="00E659FF">
        <w:t xml:space="preserve">00 </w:t>
      </w:r>
      <w:r w:rsidRPr="00E659FF">
        <w:rPr>
          <w:rFonts w:cs="Times New Roman"/>
        </w:rPr>
        <w:t>µ</w:t>
      </w:r>
      <w:r w:rsidRPr="00E659FF">
        <w:t xml:space="preserve">m diameter. Coronary flow reserve (CFR) reflects the vasodilator capacity of the coronary circulation. CFR is a global measure of vasodilator capacity that may be impaired by abnormalities of the conduit coronary arteries, the microcirculation through to the capillaries, or both compartments. CFR may also be limited if basal flow is high, if diastolic time is reduced or </w:t>
      </w:r>
      <w:r w:rsidRPr="00E659FF">
        <w:lastRenderedPageBreak/>
        <w:t>intramyocardial pressure is increased</w:t>
      </w:r>
      <w:r w:rsidRPr="00E659FF" w:rsidDel="00C20A6F">
        <w:t xml:space="preserve"> </w:t>
      </w:r>
      <w:r w:rsidRPr="00E659FF">
        <w:fldChar w:fldCharType="begin"/>
      </w:r>
      <w:r w:rsidR="00721A97">
        <w:instrText xml:space="preserve"> ADDIN EN.CITE &lt;EndNote&gt;&lt;Cite&gt;&lt;Author&gt;Gould&lt;/Author&gt;&lt;Year&gt;2018&lt;/Year&gt;&lt;RecNum&gt;1355&lt;/RecNum&gt;&lt;DisplayText&gt;(42)&lt;/DisplayText&gt;&lt;record&gt;&lt;rec-number&gt;1355&lt;/rec-number&gt;&lt;foreign-keys&gt;&lt;key app="EN" db-id="drvazt921dewv6e95rdpwwe0a0d5fzarsezv" timestamp="1549122674"&gt;1355&lt;/key&gt;&lt;/foreign-keys&gt;&lt;ref-type name="Journal Article"&gt;17&lt;/ref-type&gt;&lt;contributors&gt;&lt;authors&gt;&lt;author&gt;Gould, K. L.&lt;/author&gt;&lt;author&gt;Johnson, N. P.&lt;/author&gt;&lt;/authors&gt;&lt;/contributors&gt;&lt;auth-address&gt;Weatherhead PET Center, Division of Cardiology, Department of Medicine, McGovern Medical School at UTHealth and Memorial Hermann Hospital, Houston, Texas. Electronic address: K.Lance.Gould@uth.tmc.edu.&amp;#xD;Weatherhead PET Center, Division of Cardiology, Department of Medicine, McGovern Medical School at UTHealth and Memorial Hermann Hospital, Houston, Texas.&lt;/auth-address&gt;&lt;titles&gt;&lt;title&gt;Coronary Physiology Beyond Coronary Flow Reserve in Microvascular Angina: JACC State-of-the-Art Review&lt;/title&gt;&lt;secondary-title&gt;J Am Coll Cardiol&lt;/secondary-title&gt;&lt;/titles&gt;&lt;periodical&gt;&lt;full-title&gt;Journal of the American College of Cardiology&lt;/full-title&gt;&lt;abbr-1&gt;J. Am. Coll. Cardiol.&lt;/abbr-1&gt;&lt;abbr-2&gt;J Am Coll Cardiol&lt;/abbr-2&gt;&lt;/periodical&gt;&lt;pages&gt;2642-2662&lt;/pages&gt;&lt;volume&gt;72&lt;/volume&gt;&lt;number&gt;21&lt;/number&gt;&lt;edition&gt;2018/11/24&lt;/edition&gt;&lt;keywords&gt;&lt;keyword&gt;microvascular angina&lt;/keyword&gt;&lt;keyword&gt;myocardial perfusion&lt;/keyword&gt;&lt;keyword&gt;positron emission tomography&lt;/keyword&gt;&lt;keyword&gt;small vessel disease&lt;/keyword&gt;&lt;keyword&gt;syndrome X&lt;/keyword&gt;&lt;/keywords&gt;&lt;dates&gt;&lt;year&gt;2018&lt;/year&gt;&lt;pub-dates&gt;&lt;date&gt;Nov 27&lt;/date&gt;&lt;/pub-dates&gt;&lt;/dates&gt;&lt;isbn&gt;1558-3597 (Electronic)&amp;#xD;0735-1097 (Linking)&lt;/isbn&gt;&lt;accession-num&gt;30466522&lt;/accession-num&gt;&lt;urls&gt;&lt;related-urls&gt;&lt;url&gt;https://www.ncbi.nlm.nih.gov/pubmed/30466522&lt;/url&gt;&lt;/related-urls&gt;&lt;/urls&gt;&lt;electronic-resource-num&gt;10.1016/j.jacc.2018.07.106&lt;/electronic-resource-num&gt;&lt;/record&gt;&lt;/Cite&gt;&lt;/EndNote&gt;</w:instrText>
      </w:r>
      <w:r w:rsidRPr="00E659FF">
        <w:fldChar w:fldCharType="separate"/>
      </w:r>
      <w:r w:rsidR="00721A97">
        <w:rPr>
          <w:noProof/>
        </w:rPr>
        <w:t>(42)</w:t>
      </w:r>
      <w:r w:rsidRPr="00E659FF">
        <w:fldChar w:fldCharType="end"/>
      </w:r>
      <w:r w:rsidRPr="00E659FF">
        <w:t xml:space="preserve">.  </w:t>
      </w:r>
    </w:p>
    <w:p w14:paraId="4AE9B292" w14:textId="4B09B841" w:rsidR="000F1836" w:rsidRPr="00E659FF" w:rsidRDefault="000F1836" w:rsidP="006F1822">
      <w:pPr>
        <w:pStyle w:val="Heading2"/>
      </w:pPr>
      <w:r w:rsidRPr="00E659FF">
        <w:t>Pathophysiologic basis of coronary vasomotor disorders</w:t>
      </w:r>
    </w:p>
    <w:p w14:paraId="05C030E8" w14:textId="72286556" w:rsidR="003328B6" w:rsidRPr="00E659FF" w:rsidRDefault="00DC628C">
      <w:pPr>
        <w:pStyle w:val="BodyText"/>
      </w:pPr>
      <w:r w:rsidRPr="00E659FF">
        <w:t xml:space="preserve">A disorder of coronary vascular function can be caused by structural and/or functional abnormalities </w:t>
      </w:r>
      <w:r w:rsidRPr="00E659FF">
        <w:fldChar w:fldCharType="begin">
          <w:fldData xml:space="preserve">PEVuZE5vdGU+PENpdGU+PEF1dGhvcj5CYWlyZXkgTWVyejwvQXV0aG9yPjxZZWFyPjIwMTc8L1ll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</w:fldData>
        </w:fldChar>
      </w:r>
      <w:r w:rsidR="00C6301A" w:rsidRPr="00E659FF">
        <w:instrText xml:space="preserve"> ADDIN EN.CITE </w:instrText>
      </w:r>
      <w:r w:rsidR="00C6301A" w:rsidRPr="00E659FF">
        <w:fldChar w:fldCharType="begin">
          <w:fldData xml:space="preserve">PEVuZE5vdGU+PENpdGU+PEF1dGhvcj5CYWlyZXkgTWVyejwvQXV0aG9yPjxZZWFyPjIwMTc8L1ll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</w:fldData>
        </w:fldChar>
      </w:r>
      <w:r w:rsidR="00C6301A" w:rsidRPr="00E659FF">
        <w:instrText xml:space="preserve"> ADDIN EN.CITE.DATA </w:instrText>
      </w:r>
      <w:r w:rsidR="00C6301A" w:rsidRPr="00E659FF">
        <w:fldChar w:fldCharType="end"/>
      </w:r>
      <w:r w:rsidRPr="00E659FF">
        <w:fldChar w:fldCharType="separate"/>
      </w:r>
      <w:r w:rsidRPr="00E659FF">
        <w:rPr>
          <w:noProof/>
        </w:rPr>
        <w:t>(3-5)</w:t>
      </w:r>
      <w:r w:rsidRPr="00E659FF">
        <w:fldChar w:fldCharType="end"/>
      </w:r>
      <w:r w:rsidRPr="00E659FF">
        <w:t xml:space="preserve">, and the vasodilator response to hyperemic stimulants, such as pharmacological stress </w:t>
      </w:r>
      <w:r w:rsidRPr="00E659FF">
        <w:fldChar w:fldCharType="begin">
          <w:fldData xml:space="preserve">PEVuZE5vdGU+PENpdGU+PEF1dGhvcj5QZXBpbmU8L0F1dGhvcj48WWVhcj4yMDEwPC9ZZWFyPjxS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</w:fldData>
        </w:fldChar>
      </w:r>
      <w:r w:rsidR="00721A97">
        <w:instrText xml:space="preserve"> ADDIN EN.CITE </w:instrText>
      </w:r>
      <w:r w:rsidR="00721A97">
        <w:fldChar w:fldCharType="begin">
          <w:fldData xml:space="preserve">PEVuZE5vdGU+PENpdGU+PEF1dGhvcj5QZXBpbmU8L0F1dGhvcj48WWVhcj4yMDEwPC9ZZWFyPjxS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</w:fldData>
        </w:fldChar>
      </w:r>
      <w:r w:rsidR="00721A97">
        <w:instrText xml:space="preserve"> ADDIN EN.CITE.DATA </w:instrText>
      </w:r>
      <w:r w:rsidR="00721A97">
        <w:fldChar w:fldCharType="end"/>
      </w:r>
      <w:r w:rsidRPr="00E659FF">
        <w:fldChar w:fldCharType="separate"/>
      </w:r>
      <w:r w:rsidR="00721A97">
        <w:rPr>
          <w:noProof/>
        </w:rPr>
        <w:t>(43,44)</w:t>
      </w:r>
      <w:r w:rsidRPr="00E659FF">
        <w:fldChar w:fldCharType="end"/>
      </w:r>
      <w:r w:rsidRPr="00E659FF">
        <w:t xml:space="preserve"> or exercise </w:t>
      </w:r>
      <w:r w:rsidRPr="00E659FF">
        <w:fldChar w:fldCharType="begin"/>
      </w:r>
      <w:r w:rsidR="00721A97">
        <w:instrText xml:space="preserve"> ADDIN EN.CITE &lt;EndNote&gt;&lt;Cite&gt;&lt;Author&gt;Cook&lt;/Author&gt;&lt;Year&gt;2018&lt;/Year&gt;&lt;RecNum&gt;1257&lt;/RecNum&gt;&lt;DisplayText&gt;(45)&lt;/DisplayText&gt;&lt;record&gt;&lt;rec-number&gt;1257&lt;/rec-number&gt;&lt;foreign-keys&gt;&lt;key app="EN" db-id="drvazt921dewv6e95rdpwwe0a0d5fzarsezv" timestamp="1534853617"&gt;1257&lt;/key&gt;&lt;/foreign-keys&gt;&lt;ref-type name="Journal Article"&gt;17&lt;/ref-type&gt;&lt;contributors&gt;&lt;authors&gt;&lt;author&gt;Cook, Christopher M.&lt;/author&gt;&lt;author&gt;Ahmad, Yousif&lt;/author&gt;&lt;author&gt;Howard, James P.&lt;/author&gt;&lt;author&gt;Shun-Shin, Matthew J.&lt;/author&gt;&lt;author&gt;Sethi, Amarjit&lt;/author&gt;&lt;author&gt;Clesham, Gerald J.&lt;/author&gt;&lt;author&gt;Tang, Kare H.&lt;/author&gt;&lt;author&gt;Nijjer, Sukhjinder S.&lt;/author&gt;&lt;author&gt;Kelly, Paul A.&lt;/author&gt;&lt;author&gt;Davies, John R.&lt;/author&gt;&lt;author&gt;Malik, Iqbal S.&lt;/author&gt;&lt;author&gt;Kaprielian, Raffi&lt;/author&gt;&lt;author&gt;Mikhail, Ghada&lt;/author&gt;&lt;author&gt;Petraco, Ricardo&lt;/author&gt;&lt;author&gt;Al-Janabi, Firas&lt;/author&gt;&lt;author&gt;Karamasis, Grigoris V.&lt;/author&gt;&lt;author&gt;Mohdnazri, Shah&lt;/author&gt;&lt;author&gt;Gamma, Reto&lt;/author&gt;&lt;author&gt;Al-Lamee, Rasha&lt;/author&gt;&lt;author&gt;Keeble, Thomas R.&lt;/author&gt;&lt;author&gt;Mayet, Jamil&lt;/author&gt;&lt;author&gt;Sen, Sayan&lt;/author&gt;&lt;author&gt;Francis, Darrel P.&lt;/author&gt;&lt;author&gt;Davies, Justin E.&lt;/author&gt;&lt;/authors&gt;&lt;/contributors&gt;&lt;titles&gt;&lt;title&gt;Impact of Percutaneous Revascularization on Exercise Hemodynamics in Patients With Stable Coronary Disease&lt;/title&gt;&lt;secondary-title&gt;Journal of the American College of Cardiology&lt;/secondary-title&gt;&lt;/titles&gt;&lt;periodical&gt;&lt;full-title&gt;Journal of the American College of Cardiology&lt;/full-title&gt;&lt;abbr-1&gt;J. Am. Coll. Cardiol.&lt;/abbr-1&gt;&lt;abbr-2&gt;J Am Coll Cardiol&lt;/abbr-2&gt;&lt;/periodical&gt;&lt;pages&gt;970-983&lt;/pages&gt;&lt;volume&gt;72&lt;/volume&gt;&lt;number&gt;9&lt;/number&gt;&lt;section&gt;970&lt;/section&gt;&lt;dates&gt;&lt;year&gt;2018&lt;/year&gt;&lt;/dates&gt;&lt;isbn&gt;07351097&lt;/isbn&gt;&lt;urls&gt;&lt;/urls&gt;&lt;electronic-resource-num&gt;10.1016/j.jacc.2018.06.033&lt;/electronic-resource-num&gt;&lt;/record&gt;&lt;/Cite&gt;&lt;/EndNote&gt;</w:instrText>
      </w:r>
      <w:r w:rsidRPr="00E659FF">
        <w:fldChar w:fldCharType="separate"/>
      </w:r>
      <w:r w:rsidR="00721A97">
        <w:rPr>
          <w:noProof/>
        </w:rPr>
        <w:t>(45)</w:t>
      </w:r>
      <w:r w:rsidRPr="00E659FF">
        <w:fldChar w:fldCharType="end"/>
      </w:r>
      <w:r w:rsidRPr="00E659FF">
        <w:t xml:space="preserve">, may be impaired. </w:t>
      </w:r>
      <w:r w:rsidR="00DD3F02" w:rsidRPr="00E659FF">
        <w:t>Coronary microvascular dysfunction (increased resistance) may result from</w:t>
      </w:r>
      <w:r w:rsidR="000F1836" w:rsidRPr="00E659FF">
        <w:t xml:space="preserve"> remodeling of the vascular wall, inflammation, alterations in the composition and volume of the extravascular (interstitial) matrix </w:t>
      </w:r>
      <w:r w:rsidR="00157D0B" w:rsidRPr="00E659FF">
        <w:fldChar w:fldCharType="begin"/>
      </w:r>
      <w:r w:rsidR="00721A97">
        <w:instrText xml:space="preserve"> ADDIN EN.CITE &lt;EndNote&gt;&lt;Cite&gt;&lt;Author&gt;Lindemann&lt;/Author&gt;&lt;Year&gt;2018&lt;/Year&gt;&lt;RecNum&gt;1273&lt;/RecNum&gt;&lt;DisplayText&gt;(46)&lt;/DisplayText&gt;&lt;record&gt;&lt;rec-number&gt;1273&lt;/rec-number&gt;&lt;foreign-keys&gt;&lt;key app="EN" db-id="drvazt921dewv6e95rdpwwe0a0d5fzarsezv" timestamp="1536399990"&gt;1273&lt;/key&gt;&lt;/foreign-keys&gt;&lt;ref-type name="Journal Article"&gt;17&lt;/ref-type&gt;&lt;contributors&gt;&lt;authors&gt;&lt;author&gt;Lindemann, H.&lt;/author&gt;&lt;author&gt;Petrovic, I.&lt;/author&gt;&lt;author&gt;Hill, S.&lt;/author&gt;&lt;author&gt;Athanasiadis, A.&lt;/author&gt;&lt;author&gt;Mahrholdt, H.&lt;/author&gt;&lt;author&gt;Schaufele, T.&lt;/author&gt;&lt;author&gt;Klingel, K.&lt;/author&gt;&lt;author&gt;Sechtem, U.&lt;/author&gt;&lt;author&gt;Ong, P.&lt;/author&gt;&lt;/authors&gt;&lt;/contributors&gt;&lt;auth-address&gt;Department of Cardiology, Robert-Bosch-Krankenhaus, Stuttgart.&amp;#xD;Department of Cardiopathology, Institute for Pathology and Neuropathology, University Hospital Tubingen, Tubingen, Germany.&lt;/auth-address&gt;&lt;titles&gt;&lt;title&gt;Biopsy-confirmed endothelial cell activation in patients with coronary microvascular dysfunction&lt;/title&gt;&lt;secondary-title&gt;Coron Artery Dis&lt;/secondary-title&gt;&lt;/titles&gt;&lt;periodical&gt;&lt;full-title&gt;Coronary Artery Disease&lt;/full-title&gt;&lt;abbr-1&gt;Coron. Artery Dis.&lt;/abbr-1&gt;&lt;abbr-2&gt;Coron Artery Dis&lt;/abbr-2&gt;&lt;/periodical&gt;&lt;pages&gt;216-222&lt;/pages&gt;&lt;volume&gt;29&lt;/volume&gt;&lt;number&gt;3&lt;/number&gt;&lt;edition&gt;2018/01/10&lt;/edition&gt;&lt;dates&gt;&lt;year&gt;2018&lt;/year&gt;&lt;pub-dates&gt;&lt;date&gt;May&lt;/date&gt;&lt;/pub-dates&gt;&lt;/dates&gt;&lt;isbn&gt;1473-5830 (Electronic)&amp;#xD;0954-6928 (Linking)&lt;/isbn&gt;&lt;accession-num&gt;29315085&lt;/accession-num&gt;&lt;urls&gt;&lt;related-urls&gt;&lt;url&gt;https://www.ncbi.nlm.nih.gov/pubmed/29315085&lt;/url&gt;&lt;/related-urls&gt;&lt;/urls&gt;&lt;electronic-resource-num&gt;10.1097/MCA.0000000000000599&lt;/electronic-resource-num&gt;&lt;/record&gt;&lt;/Cite&gt;&lt;/EndNote&gt;</w:instrText>
      </w:r>
      <w:r w:rsidR="00157D0B" w:rsidRPr="00E659FF">
        <w:fldChar w:fldCharType="separate"/>
      </w:r>
      <w:r w:rsidR="00721A97">
        <w:rPr>
          <w:noProof/>
        </w:rPr>
        <w:t>(46)</w:t>
      </w:r>
      <w:r w:rsidR="00157D0B" w:rsidRPr="00E659FF">
        <w:fldChar w:fldCharType="end"/>
      </w:r>
      <w:r w:rsidR="000F1836" w:rsidRPr="00E659FF">
        <w:t xml:space="preserve"> and systemic changes including capillary rarefaction </w:t>
      </w:r>
      <w:r w:rsidR="004E430F" w:rsidRPr="00E659FF">
        <w:fldChar w:fldCharType="begin"/>
      </w:r>
      <w:r w:rsidR="00721A97">
        <w:instrText xml:space="preserve"> ADDIN EN.CITE &lt;EndNote&gt;&lt;Cite&gt;&lt;Author&gt;Antonios&lt;/Author&gt;&lt;Year&gt;2001&lt;/Year&gt;&lt;RecNum&gt;1585&lt;/RecNum&gt;&lt;DisplayText&gt;(47)&lt;/DisplayText&gt;&lt;record&gt;&lt;rec-number&gt;1585&lt;/rec-number&gt;&lt;foreign-keys&gt;&lt;key app="EN" db-id="drvazt921dewv6e95rdpwwe0a0d5fzarsezv" timestamp="1573788713"&gt;1585&lt;/key&gt;&lt;/foreign-keys&gt;&lt;ref-type name="Journal Article"&gt;17&lt;/ref-type&gt;&lt;contributors&gt;&lt;authors&gt;&lt;author&gt;Antonios, T. F.&lt;/author&gt;&lt;author&gt;Kaski, J. C.&lt;/author&gt;&lt;author&gt;Hasan, K. M.&lt;/author&gt;&lt;author&gt;Brown, S. J.&lt;/author&gt;&lt;author&gt;Singer, D. R.&lt;/author&gt;&lt;/authors&gt;&lt;/contributors&gt;&lt;auth-address&gt;Clinical Pharmacology Unit, Department of Pharmacology &amp;amp; Clinical Pharmacology, St George&amp;apos;s Hospital Medical School, Cranmer Terrace, London, UK.&lt;/auth-address&gt;&lt;titles&gt;&lt;title&gt;Rarefaction of skin capillaries in patients with anginal chest pain and normal coronary arteriograms&lt;/title&gt;&lt;secondary-title&gt;Eur Heart J&lt;/secondary-title&gt;&lt;/titles&gt;&lt;periodical&gt;&lt;full-title&gt;European Heart Journal&lt;/full-title&gt;&lt;abbr-1&gt;Eur. Heart J.&lt;/abbr-1&gt;&lt;abbr-2&gt;Eur Heart J&lt;/abbr-2&gt;&lt;/periodical&gt;&lt;pages&gt;1144-8&lt;/pages&gt;&lt;volume&gt;22&lt;/volume&gt;&lt;number&gt;13&lt;/number&gt;&lt;edition&gt;2001/06/29&lt;/edition&gt;&lt;keywords&gt;&lt;keyword&gt;Capillaries/*pathology/physiopathology&lt;/keyword&gt;&lt;keyword&gt;Case-Control Studies&lt;/keyword&gt;&lt;keyword&gt;Coronary Angiography&lt;/keyword&gt;&lt;keyword&gt;Female&lt;/keyword&gt;&lt;keyword&gt;Humans&lt;/keyword&gt;&lt;keyword&gt;Hypertension/*physiopathology&lt;/keyword&gt;&lt;keyword&gt;Male&lt;/keyword&gt;&lt;keyword&gt;Microscopic Angioscopy&lt;/keyword&gt;&lt;keyword&gt;Microvascular Angina/*physiopathology&lt;/keyword&gt;&lt;keyword&gt;Middle Aged&lt;/keyword&gt;&lt;keyword&gt;Skin/*blood supply&lt;/keyword&gt;&lt;/keywords&gt;&lt;dates&gt;&lt;year&gt;2001&lt;/year&gt;&lt;pub-dates&gt;&lt;date&gt;Jul&lt;/date&gt;&lt;/pub-dates&gt;&lt;/dates&gt;&lt;isbn&gt;0195-668X (Print)&amp;#xD;0195-668X (Linking)&lt;/isbn&gt;&lt;accession-num&gt;11428855&lt;/accession-num&gt;&lt;urls&gt;&lt;related-urls&gt;&lt;url&gt;https://www.ncbi.nlm.nih.gov/pubmed/11428855&lt;/url&gt;&lt;/related-urls&gt;&lt;/urls&gt;&lt;electronic-resource-num&gt;10.1053/euhj.2000.2442&lt;/electronic-resource-num&gt;&lt;/record&gt;&lt;/Cite&gt;&lt;/EndNote&gt;</w:instrText>
      </w:r>
      <w:r w:rsidR="004E430F" w:rsidRPr="00E659FF">
        <w:fldChar w:fldCharType="separate"/>
      </w:r>
      <w:r w:rsidR="00721A97">
        <w:rPr>
          <w:noProof/>
        </w:rPr>
        <w:t>(47)</w:t>
      </w:r>
      <w:r w:rsidR="004E430F" w:rsidRPr="00E659FF">
        <w:fldChar w:fldCharType="end"/>
      </w:r>
      <w:r w:rsidR="004E430F" w:rsidRPr="00E659FF">
        <w:t xml:space="preserve"> </w:t>
      </w:r>
      <w:r w:rsidR="000F1836" w:rsidRPr="00E659FF">
        <w:t xml:space="preserve">and arteriolar dysfunction [for reviews </w:t>
      </w:r>
      <w:r w:rsidRPr="00E659FF">
        <w:t>–</w:t>
      </w:r>
      <w:r w:rsidR="000F1836" w:rsidRPr="00E659FF">
        <w:t xml:space="preserve"> </w:t>
      </w:r>
      <w:r w:rsidR="00157D0B" w:rsidRPr="00E659FF">
        <w:fldChar w:fldCharType="begin">
          <w:fldData xml:space="preserve">PEVuZE5vdGU+PENpdGU+PEF1dGhvcj5CZXJyeTwvQXV0aG9yPjxZZWFyPjIwMTk8L1llYXI+PFJl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</w:fldData>
        </w:fldChar>
      </w:r>
      <w:r w:rsidR="00721A97">
        <w:instrText xml:space="preserve"> ADDIN EN.CITE </w:instrText>
      </w:r>
      <w:r w:rsidR="00721A97">
        <w:fldChar w:fldCharType="begin">
          <w:fldData xml:space="preserve">PEVuZE5vdGU+PENpdGU+PEF1dGhvcj5CZXJyeTwvQXV0aG9yPjxZZWFyPjIwMTk8L1llYXI+PFJl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</w:fldData>
        </w:fldChar>
      </w:r>
      <w:r w:rsidR="00721A97">
        <w:instrText xml:space="preserve"> ADDIN EN.CITE.DATA </w:instrText>
      </w:r>
      <w:r w:rsidR="00721A97">
        <w:fldChar w:fldCharType="end"/>
      </w:r>
      <w:r w:rsidR="00157D0B" w:rsidRPr="00E659FF">
        <w:fldChar w:fldCharType="separate"/>
      </w:r>
      <w:r w:rsidR="00721A97">
        <w:rPr>
          <w:noProof/>
        </w:rPr>
        <w:t>(48-50)</w:t>
      </w:r>
      <w:r w:rsidR="00157D0B" w:rsidRPr="00E659FF">
        <w:fldChar w:fldCharType="end"/>
      </w:r>
      <w:r w:rsidR="000F1836" w:rsidRPr="00E659FF">
        <w:t xml:space="preserve">]. </w:t>
      </w:r>
    </w:p>
    <w:p w14:paraId="1396A68D" w14:textId="69DD4722" w:rsidR="009F2202" w:rsidRPr="00E659FF" w:rsidRDefault="000F1836">
      <w:pPr>
        <w:pStyle w:val="BodyText"/>
      </w:pPr>
      <w:r w:rsidRPr="00E659FF">
        <w:t xml:space="preserve">Vascular function may vary amongst different coronary artery territories and a normal global CFR may mask impaired vasodilator reserve in a single major artery </w:t>
      </w:r>
      <w:r w:rsidR="004C6528" w:rsidRPr="00E659FF">
        <w:fldChar w:fldCharType="begin"/>
      </w:r>
      <w:r w:rsidR="00721A97">
        <w:instrText xml:space="preserve"> ADDIN EN.CITE &lt;EndNote&gt;&lt;Cite&gt;&lt;Author&gt;Gould&lt;/Author&gt;&lt;Year&gt;2018&lt;/Year&gt;&lt;RecNum&gt;1355&lt;/RecNum&gt;&lt;DisplayText&gt;(42)&lt;/DisplayText&gt;&lt;record&gt;&lt;rec-number&gt;1355&lt;/rec-number&gt;&lt;foreign-keys&gt;&lt;key app="EN" db-id="drvazt921dewv6e95rdpwwe0a0d5fzarsezv" timestamp="1549122674"&gt;1355&lt;/key&gt;&lt;/foreign-keys&gt;&lt;ref-type name="Journal Article"&gt;17&lt;/ref-type&gt;&lt;contributors&gt;&lt;authors&gt;&lt;author&gt;Gould, K. L.&lt;/author&gt;&lt;author&gt;Johnson, N. P.&lt;/author&gt;&lt;/authors&gt;&lt;/contributors&gt;&lt;auth-address&gt;Weatherhead PET Center, Division of Cardiology, Department of Medicine, McGovern Medical School at UTHealth and Memorial Hermann Hospital, Houston, Texas. Electronic address: K.Lance.Gould@uth.tmc.edu.&amp;#xD;Weatherhead PET Center, Division of Cardiology, Department of Medicine, McGovern Medical School at UTHealth and Memorial Hermann Hospital, Houston, Texas.&lt;/auth-address&gt;&lt;titles&gt;&lt;title&gt;Coronary Physiology Beyond Coronary Flow Reserve in Microvascular Angina: JACC State-of-the-Art Review&lt;/title&gt;&lt;secondary-title&gt;J Am Coll Cardiol&lt;/secondary-title&gt;&lt;/titles&gt;&lt;periodical&gt;&lt;full-title&gt;Journal of the American College of Cardiology&lt;/full-title&gt;&lt;abbr-1&gt;J. Am. Coll. Cardiol.&lt;/abbr-1&gt;&lt;abbr-2&gt;J Am Coll Cardiol&lt;/abbr-2&gt;&lt;/periodical&gt;&lt;pages&gt;2642-2662&lt;/pages&gt;&lt;volume&gt;72&lt;/volume&gt;&lt;number&gt;21&lt;/number&gt;&lt;edition&gt;2018/11/24&lt;/edition&gt;&lt;keywords&gt;&lt;keyword&gt;microvascular angina&lt;/keyword&gt;&lt;keyword&gt;myocardial perfusion&lt;/keyword&gt;&lt;keyword&gt;positron emission tomography&lt;/keyword&gt;&lt;keyword&gt;small vessel disease&lt;/keyword&gt;&lt;keyword&gt;syndrome X&lt;/keyword&gt;&lt;/keywords&gt;&lt;dates&gt;&lt;year&gt;2018&lt;/year&gt;&lt;pub-dates&gt;&lt;date&gt;Nov 27&lt;/date&gt;&lt;/pub-dates&gt;&lt;/dates&gt;&lt;isbn&gt;1558-3597 (Electronic)&amp;#xD;0735-1097 (Linking)&lt;/isbn&gt;&lt;accession-num&gt;30466522&lt;/accession-num&gt;&lt;urls&gt;&lt;related-urls&gt;&lt;url&gt;https://www.ncbi.nlm.nih.gov/pubmed/30466522&lt;/url&gt;&lt;/related-urls&gt;&lt;/urls&gt;&lt;electronic-resource-num&gt;10.1016/j.jacc.2018.07.106&lt;/electronic-resource-num&gt;&lt;/record&gt;&lt;/Cite&gt;&lt;/EndNote&gt;</w:instrText>
      </w:r>
      <w:r w:rsidR="004C6528" w:rsidRPr="00E659FF">
        <w:fldChar w:fldCharType="separate"/>
      </w:r>
      <w:r w:rsidR="00721A97">
        <w:rPr>
          <w:noProof/>
        </w:rPr>
        <w:t>(42)</w:t>
      </w:r>
      <w:r w:rsidR="004C6528" w:rsidRPr="00E659FF">
        <w:fldChar w:fldCharType="end"/>
      </w:r>
      <w:r w:rsidRPr="00E659FF">
        <w:t xml:space="preserve">. Regional differences and variations in resting flow support the rationale for estimation of the coronary flow capacity (%) by PET </w:t>
      </w:r>
      <w:r w:rsidR="00DC628C" w:rsidRPr="00E659FF">
        <w:fldChar w:fldCharType="begin"/>
      </w:r>
      <w:r w:rsidR="00721A97">
        <w:instrText xml:space="preserve"> ADDIN EN.CITE &lt;EndNote&gt;&lt;Cite&gt;&lt;Author&gt;Taqueti&lt;/Author&gt;&lt;Year&gt;2018&lt;/Year&gt;&lt;RecNum&gt;1360&lt;/RecNum&gt;&lt;DisplayText&gt;(49)&lt;/DisplayText&gt;&lt;record&gt;&lt;rec-number&gt;1360&lt;/rec-number&gt;&lt;foreign-keys&gt;&lt;key app="EN" db-id="drvazt921dewv6e95rdpwwe0a0d5fzarsezv" timestamp="1549181249"&gt;1360&lt;/key&gt;&lt;/foreign-keys&gt;&lt;ref-type name="Journal Article"&gt;17&lt;/ref-type&gt;&lt;contributors&gt;&lt;authors&gt;&lt;author&gt;Taqueti, Viviany R.&lt;/author&gt;&lt;author&gt;Di Carli, Marcelo F.&lt;/author&gt;&lt;/authors&gt;&lt;/contributors&gt;&lt;titles&gt;&lt;title&gt;Coronary Microvascular Disease Pathogenic Mechanisms and Therapeutic Options&lt;/title&gt;&lt;secondary-title&gt;Journal of the American College of Cardiology&lt;/secondary-title&gt;&lt;/titles&gt;&lt;periodical&gt;&lt;full-title&gt;Journal of the American College of Cardiology&lt;/full-title&gt;&lt;abbr-1&gt;J. Am. Coll. Cardiol.&lt;/abbr-1&gt;&lt;abbr-2&gt;J Am Coll Cardiol&lt;/abbr-2&gt;&lt;/periodical&gt;&lt;pages&gt;2625-2641&lt;/pages&gt;&lt;volume&gt;72&lt;/volume&gt;&lt;number&gt;21&lt;/number&gt;&lt;section&gt;2625&lt;/section&gt;&lt;dates&gt;&lt;year&gt;2018&lt;/year&gt;&lt;/dates&gt;&lt;isbn&gt;07351097&lt;/isbn&gt;&lt;urls&gt;&lt;/urls&gt;&lt;electronic-resource-num&gt;10.1016/j.jacc.2018.09.042&lt;/electronic-resource-num&gt;&lt;/record&gt;&lt;/Cite&gt;&lt;/EndNote&gt;</w:instrText>
      </w:r>
      <w:r w:rsidR="00DC628C" w:rsidRPr="00E659FF">
        <w:fldChar w:fldCharType="separate"/>
      </w:r>
      <w:r w:rsidR="00721A97">
        <w:rPr>
          <w:noProof/>
        </w:rPr>
        <w:t>(49)</w:t>
      </w:r>
      <w:r w:rsidR="00DC628C" w:rsidRPr="00E659FF">
        <w:fldChar w:fldCharType="end"/>
      </w:r>
      <w:r w:rsidRPr="00E659FF">
        <w:t xml:space="preserve"> and for assessing multiple coronary arteries during invasive management, when clinically appropriate. </w:t>
      </w:r>
    </w:p>
    <w:p w14:paraId="48B321DD" w14:textId="4DD36CAB" w:rsidR="000F1836" w:rsidRPr="00E659FF" w:rsidRDefault="00437008" w:rsidP="002944F4">
      <w:pPr>
        <w:pStyle w:val="BodyText"/>
      </w:pPr>
      <w:r w:rsidRPr="00E659FF">
        <w:t>C</w:t>
      </w:r>
      <w:r w:rsidR="009F2202" w:rsidRPr="00E659FF">
        <w:t xml:space="preserve">oronary </w:t>
      </w:r>
      <w:r w:rsidRPr="00E659FF">
        <w:t xml:space="preserve">artery </w:t>
      </w:r>
      <w:r w:rsidR="009F2202" w:rsidRPr="00E659FF">
        <w:t>spasm</w:t>
      </w:r>
      <w:r w:rsidRPr="00E659FF">
        <w:t xml:space="preserve"> </w:t>
      </w:r>
      <w:r w:rsidR="00420765" w:rsidRPr="00E659FF">
        <w:t>represents</w:t>
      </w:r>
      <w:r w:rsidRPr="00E659FF">
        <w:t xml:space="preserve"> acute, </w:t>
      </w:r>
      <w:r w:rsidR="00FD31A2" w:rsidRPr="00E659FF">
        <w:t>flow-limiting</w:t>
      </w:r>
      <w:r w:rsidRPr="00E659FF">
        <w:t xml:space="preserve"> vasoconstriction</w:t>
      </w:r>
      <w:r w:rsidR="000E17BD" w:rsidRPr="00E659FF">
        <w:fldChar w:fldCharType="begin"/>
      </w:r>
      <w:r w:rsidR="00721A97">
        <w:instrText xml:space="preserve"> ADDIN EN.CITE &lt;EndNote&gt;&lt;Cite&gt;&lt;Author&gt;Lanza&lt;/Author&gt;&lt;Year&gt;2011&lt;/Year&gt;&lt;RecNum&gt;1602&lt;/RecNum&gt;&lt;DisplayText&gt;(51)&lt;/DisplayText&gt;&lt;record&gt;&lt;rec-number&gt;1602&lt;/rec-number&gt;&lt;foreign-keys&gt;&lt;key app="EN" db-id="drvazt921dewv6e95rdpwwe0a0d5fzarsezv" timestamp="1574935218"&gt;1602&lt;/key&gt;&lt;/foreign-keys&gt;&lt;ref-type name="Journal Article"&gt;17&lt;/ref-type&gt;&lt;contributors&gt;&lt;authors&gt;&lt;author&gt;Lanza, G. A.&lt;/author&gt;&lt;author&gt;Careri, G.&lt;/author&gt;&lt;author&gt;Crea, F.&lt;/author&gt;&lt;/authors&gt;&lt;/contributors&gt;&lt;auth-address&gt;Istituto di Cardiologia, Universita Cattolica del Sacro Cuore, Rome, Italia. g.a.lanza@rm.unicatt.it&lt;/auth-address&gt;&lt;titles&gt;&lt;title&gt;Mechanisms of coronary artery spasm&lt;/title&gt;&lt;secondary-title&gt;Circulation&lt;/secondary-title&gt;&lt;/titles&gt;&lt;periodical&gt;&lt;full-title&gt;Circulation&lt;/full-title&gt;&lt;abbr-1&gt;Circulation&lt;/abbr-1&gt;&lt;abbr-2&gt;Circulation&lt;/abbr-2&gt;&lt;/periodical&gt;&lt;pages&gt;1774-82&lt;/pages&gt;&lt;volume&gt;124&lt;/volume&gt;&lt;number&gt;16&lt;/number&gt;&lt;edition&gt;2011/10/19&lt;/edition&gt;&lt;keywords&gt;&lt;keyword&gt;Coronary Vasospasm/*etiology&lt;/keyword&gt;&lt;keyword&gt;Endothelial Cells/pathology&lt;/keyword&gt;&lt;keyword&gt;Humans&lt;/keyword&gt;&lt;keyword&gt;Inflammation/pathology&lt;/keyword&gt;&lt;keyword&gt;Muscle, Smooth, Vascular/pathology&lt;/keyword&gt;&lt;keyword&gt;Risk Factors&lt;/keyword&gt;&lt;/keywords&gt;&lt;dates&gt;&lt;year&gt;2011&lt;/year&gt;&lt;pub-dates&gt;&lt;date&gt;Oct 18&lt;/date&gt;&lt;/pub-dates&gt;&lt;/dates&gt;&lt;isbn&gt;1524-4539 (Electronic)&amp;#xD;0009-7322 (Linking)&lt;/isbn&gt;&lt;accession-num&gt;22007100&lt;/accession-num&gt;&lt;urls&gt;&lt;related-urls&gt;&lt;url&gt;https://www.ncbi.nlm.nih.gov/pubmed/22007100&lt;/url&gt;&lt;/related-urls&gt;&lt;/urls&gt;&lt;electronic-resource-num&gt;10.1161/CIRCULATIONAHA.111.037283&lt;/electronic-resource-num&gt;&lt;/record&gt;&lt;/Cite&gt;&lt;/EndNote&gt;</w:instrText>
      </w:r>
      <w:r w:rsidR="000E17BD" w:rsidRPr="00E659FF">
        <w:fldChar w:fldCharType="separate"/>
      </w:r>
      <w:r w:rsidR="00721A97">
        <w:rPr>
          <w:noProof/>
        </w:rPr>
        <w:t>(51)</w:t>
      </w:r>
      <w:r w:rsidR="000E17BD" w:rsidRPr="00E659FF">
        <w:fldChar w:fldCharType="end"/>
      </w:r>
      <w:r w:rsidR="00FD31A2" w:rsidRPr="00E659FF">
        <w:t xml:space="preserve">. </w:t>
      </w:r>
      <w:r w:rsidR="000F1836" w:rsidRPr="00E659FF">
        <w:t xml:space="preserve">Kaski </w:t>
      </w:r>
      <w:r w:rsidR="000F1836" w:rsidRPr="00E659FF">
        <w:rPr>
          <w:i/>
        </w:rPr>
        <w:t>et al</w:t>
      </w:r>
      <w:r w:rsidR="000F1836" w:rsidRPr="00E659FF">
        <w:t xml:space="preserve"> showed that coronary hyperreactivity is mainly responsible for focal </w:t>
      </w:r>
      <w:r w:rsidR="009F2202" w:rsidRPr="00E659FF">
        <w:t xml:space="preserve">rather than diffuse </w:t>
      </w:r>
      <w:r w:rsidR="000F1836" w:rsidRPr="00E659FF">
        <w:t>epicardial vasospasm</w:t>
      </w:r>
      <w:r w:rsidR="009A29E1" w:rsidRPr="00E659FF">
        <w:t xml:space="preserve"> </w:t>
      </w:r>
      <w:r w:rsidR="009A29E1" w:rsidRPr="00E659FF">
        <w:fldChar w:fldCharType="begin"/>
      </w:r>
      <w:r w:rsidR="00721A97">
        <w:instrText xml:space="preserve"> ADDIN EN.CITE &lt;EndNote&gt;&lt;Cite&gt;&lt;Author&gt;Kaski&lt;/Author&gt;&lt;Year&gt;1991&lt;/Year&gt;&lt;RecNum&gt;1592&lt;/RecNum&gt;&lt;DisplayText&gt;(52)&lt;/DisplayText&gt;&lt;record&gt;&lt;rec-number&gt;1592&lt;/rec-number&gt;&lt;foreign-keys&gt;&lt;key app="EN" db-id="drvazt921dewv6e95rdpwwe0a0d5fzarsezv" timestamp="1574058325"&gt;1592&lt;/key&gt;&lt;/foreign-keys&gt;&lt;ref-type name="Journal Article"&gt;17&lt;/ref-type&gt;&lt;contributors&gt;&lt;authors&gt;&lt;author&gt;Kaski, Juan Carlos&lt;/author&gt;&lt;author&gt;Tousoulis, Dimitris&lt;/author&gt;&lt;author&gt;Gavrielides, Stavros&lt;/author&gt;&lt;author&gt;McFadden, Eugene&lt;/author&gt;&lt;author&gt;Galassi, Alfredo R.&lt;/author&gt;&lt;author&gt;Crea, Filippo&lt;/author&gt;&lt;author&gt;Maseri, Attilio&lt;/author&gt;&lt;/authors&gt;&lt;/contributors&gt;&lt;titles&gt;&lt;title&gt;Comparison of epicardial coronary artery tone and reactivity in Prinzmetal&amp;apos;s variant angina and chronic stable angina pectoris&lt;/title&gt;&lt;secondary-title&gt;Journal of the American College of Cardiology&lt;/secondary-title&gt;&lt;/titles&gt;&lt;periodical&gt;&lt;full-title&gt;Journal of the American College of Cardiology&lt;/full-title&gt;&lt;abbr-1&gt;J. Am. Coll. Cardiol.&lt;/abbr-1&gt;&lt;abbr-2&gt;J Am Coll Cardiol&lt;/abbr-2&gt;&lt;/periodical&gt;&lt;pages&gt;1058-1062&lt;/pages&gt;&lt;volume&gt;17&lt;/volume&gt;&lt;number&gt;5&lt;/number&gt;&lt;dates&gt;&lt;year&gt;1991&lt;/year&gt;&lt;pub-dates&gt;&lt;date&gt;1991/04/01/&lt;/date&gt;&lt;/pub-dates&gt;&lt;/dates&gt;&lt;isbn&gt;0735-1097&lt;/isbn&gt;&lt;urls&gt;&lt;related-urls&gt;&lt;url&gt;http://www.sciencedirect.com/science/article/pii/0735109791908303&lt;/url&gt;&lt;/related-urls&gt;&lt;/urls&gt;&lt;electronic-resource-num&gt;https://doi.org/10.1016/0735-1097(91)90830-3&lt;/electronic-resource-num&gt;&lt;/record&gt;&lt;/Cite&gt;&lt;/EndNote&gt;</w:instrText>
      </w:r>
      <w:r w:rsidR="009A29E1" w:rsidRPr="00E659FF">
        <w:fldChar w:fldCharType="separate"/>
      </w:r>
      <w:r w:rsidR="00721A97">
        <w:rPr>
          <w:noProof/>
        </w:rPr>
        <w:t>(52)</w:t>
      </w:r>
      <w:r w:rsidR="009A29E1" w:rsidRPr="00E659FF">
        <w:fldChar w:fldCharType="end"/>
      </w:r>
      <w:r w:rsidR="000F1836" w:rsidRPr="00E659FF">
        <w:t xml:space="preserve">. </w:t>
      </w:r>
      <w:r w:rsidR="00CA7F1F" w:rsidRPr="00E659FF">
        <w:t xml:space="preserve">Coronary artery spasm is caused by hyperreactivity of vascular smooth muscle cells (VSMC) and a triggering stimulus. The cause of the VSMC hyperreactivity is incompletely understood. Endothelial dysfunction is associated with coronary artery spasm, enhancing its likelihood and severity, but endothelial dysfunction is not the primary </w:t>
      </w:r>
      <w:r w:rsidR="000E17BD" w:rsidRPr="00E659FF">
        <w:t xml:space="preserve">driver </w:t>
      </w:r>
      <w:r w:rsidR="000E17BD" w:rsidRPr="00E659FF">
        <w:fldChar w:fldCharType="begin"/>
      </w:r>
      <w:r w:rsidR="00721A97">
        <w:instrText xml:space="preserve"> ADDIN EN.CITE &lt;EndNote&gt;&lt;Cite&gt;&lt;Author&gt;Lanza&lt;/Author&gt;&lt;Year&gt;2011&lt;/Year&gt;&lt;RecNum&gt;1602&lt;/RecNum&gt;&lt;DisplayText&gt;(51)&lt;/DisplayText&gt;&lt;record&gt;&lt;rec-number&gt;1602&lt;/rec-number&gt;&lt;foreign-keys&gt;&lt;key app="EN" db-id="drvazt921dewv6e95rdpwwe0a0d5fzarsezv" timestamp="1574935218"&gt;1602&lt;/key&gt;&lt;/foreign-keys&gt;&lt;ref-type name="Journal Article"&gt;17&lt;/ref-type&gt;&lt;contributors&gt;&lt;authors&gt;&lt;author&gt;Lanza, G. A.&lt;/author&gt;&lt;author&gt;Careri, G.&lt;/author&gt;&lt;author&gt;Crea, F.&lt;/author&gt;&lt;/authors&gt;&lt;/contributors&gt;&lt;auth-address&gt;Istituto di Cardiologia, Universita Cattolica del Sacro Cuore, Rome, Italia. g.a.lanza@rm.unicatt.it&lt;/auth-address&gt;&lt;titles&gt;&lt;title&gt;Mechanisms of coronary artery spasm&lt;/title&gt;&lt;secondary-title&gt;Circulation&lt;/secondary-title&gt;&lt;/titles&gt;&lt;periodical&gt;&lt;full-title&gt;Circulation&lt;/full-title&gt;&lt;abbr-1&gt;Circulation&lt;/abbr-1&gt;&lt;abbr-2&gt;Circulation&lt;/abbr-2&gt;&lt;/periodical&gt;&lt;pages&gt;1774-82&lt;/pages&gt;&lt;volume&gt;124&lt;/volume&gt;&lt;number&gt;16&lt;/number&gt;&lt;edition&gt;2011/10/19&lt;/edition&gt;&lt;keywords&gt;&lt;keyword&gt;Coronary Vasospasm/*etiology&lt;/keyword&gt;&lt;keyword&gt;Endothelial Cells/pathology&lt;/keyword&gt;&lt;keyword&gt;Humans&lt;/keyword&gt;&lt;keyword&gt;Inflammation/pathology&lt;/keyword&gt;&lt;keyword&gt;Muscle, Smooth, Vascular/pathology&lt;/keyword&gt;&lt;keyword&gt;Risk Factors&lt;/keyword&gt;&lt;/keywords&gt;&lt;dates&gt;&lt;year&gt;2011&lt;/year&gt;&lt;pub-dates&gt;&lt;date&gt;Oct 18&lt;/date&gt;&lt;/pub-dates&gt;&lt;/dates&gt;&lt;isbn&gt;1524-4539 (Electronic)&amp;#xD;0009-7322 (Linking)&lt;/isbn&gt;&lt;accession-num&gt;22007100&lt;/accession-num&gt;&lt;urls&gt;&lt;related-urls&gt;&lt;url&gt;https://www.ncbi.nlm.nih.gov/pubmed/22007100&lt;/url&gt;&lt;/related-urls&gt;&lt;/urls&gt;&lt;electronic-resource-num&gt;10.1161/CIRCULATIONAHA.111.037283&lt;/electronic-resource-num&gt;&lt;/record&gt;&lt;/Cite&gt;&lt;/EndNote&gt;</w:instrText>
      </w:r>
      <w:r w:rsidR="000E17BD" w:rsidRPr="00E659FF">
        <w:fldChar w:fldCharType="separate"/>
      </w:r>
      <w:r w:rsidR="00721A97">
        <w:rPr>
          <w:noProof/>
        </w:rPr>
        <w:t>(51)</w:t>
      </w:r>
      <w:r w:rsidR="000E17BD" w:rsidRPr="00E659FF">
        <w:fldChar w:fldCharType="end"/>
      </w:r>
      <w:r w:rsidR="00CA7F1F" w:rsidRPr="00E659FF">
        <w:t>.</w:t>
      </w:r>
      <w:r w:rsidR="00193FEF" w:rsidRPr="00E659FF">
        <w:t xml:space="preserve"> Cardiovascular risk factors, inflammation, oxidative stress</w:t>
      </w:r>
      <w:r w:rsidR="009C5A05" w:rsidRPr="00E659FF">
        <w:t>, genetic factors</w:t>
      </w:r>
      <w:r w:rsidR="00193FEF" w:rsidRPr="00E659FF">
        <w:t xml:space="preserve"> and ethnic differences are implicated.</w:t>
      </w:r>
      <w:r w:rsidR="00CA7F1F" w:rsidRPr="00E659FF">
        <w:t xml:space="preserve"> </w:t>
      </w:r>
      <w:r w:rsidR="00A83F5D" w:rsidRPr="00E659FF">
        <w:t xml:space="preserve">Coronary artery imaging </w:t>
      </w:r>
      <w:r w:rsidR="00353527" w:rsidRPr="00E659FF">
        <w:t xml:space="preserve">using </w:t>
      </w:r>
      <w:r w:rsidR="000F1836" w:rsidRPr="00E659FF">
        <w:rPr>
          <w:vertAlign w:val="superscript"/>
        </w:rPr>
        <w:t>18</w:t>
      </w:r>
      <w:r w:rsidR="000F1836" w:rsidRPr="00E659FF">
        <w:t>F-fluorodeoxyglucose (</w:t>
      </w:r>
      <w:r w:rsidR="000F1836" w:rsidRPr="00E659FF">
        <w:rPr>
          <w:vertAlign w:val="superscript"/>
        </w:rPr>
        <w:t>18</w:t>
      </w:r>
      <w:r w:rsidR="000F1836" w:rsidRPr="00E659FF">
        <w:t xml:space="preserve">F-FDG) positron emission tomography </w:t>
      </w:r>
      <w:r w:rsidR="000F1836" w:rsidRPr="00E659FF">
        <w:lastRenderedPageBreak/>
        <w:t xml:space="preserve">CT (PET/CT) </w:t>
      </w:r>
      <w:r w:rsidR="00193FEF" w:rsidRPr="00E659FF">
        <w:t>has identified</w:t>
      </w:r>
      <w:r w:rsidR="000F1836" w:rsidRPr="00E659FF">
        <w:t xml:space="preserve"> localized inflammation in the coronary adventitia and perivascular adipose tissue of patients with vasospastic angina </w:t>
      </w:r>
      <w:r w:rsidR="00DC628C" w:rsidRPr="00E659FF">
        <w:fldChar w:fldCharType="begin">
          <w:fldData xml:space="preserve">PEVuZE5vdGU+PENpdGU+PEF1dGhvcj5PaHlhbWE8L0F1dGhvcj48WWVhcj4yMDE4PC9ZZWFyPjxS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</w:fldData>
        </w:fldChar>
      </w:r>
      <w:r w:rsidR="00721A97">
        <w:instrText xml:space="preserve"> ADDIN EN.CITE </w:instrText>
      </w:r>
      <w:r w:rsidR="00721A97">
        <w:fldChar w:fldCharType="begin">
          <w:fldData xml:space="preserve">PEVuZE5vdGU+PENpdGU+PEF1dGhvcj5PaHlhbWE8L0F1dGhvcj48WWVhcj4yMDE4PC9ZZWFyPjxS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</w:fldData>
        </w:fldChar>
      </w:r>
      <w:r w:rsidR="00721A97">
        <w:instrText xml:space="preserve"> ADDIN EN.CITE.DATA </w:instrText>
      </w:r>
      <w:r w:rsidR="00721A97">
        <w:fldChar w:fldCharType="end"/>
      </w:r>
      <w:r w:rsidR="00DC628C" w:rsidRPr="00E659FF">
        <w:fldChar w:fldCharType="separate"/>
      </w:r>
      <w:r w:rsidR="00721A97">
        <w:rPr>
          <w:noProof/>
        </w:rPr>
        <w:t>(53)</w:t>
      </w:r>
      <w:r w:rsidR="00DC628C" w:rsidRPr="00E659FF">
        <w:fldChar w:fldCharType="end"/>
      </w:r>
      <w:r w:rsidR="000F1836" w:rsidRPr="00E659FF">
        <w:t xml:space="preserve">. </w:t>
      </w:r>
      <w:r w:rsidRPr="00E659FF">
        <w:t xml:space="preserve">Rho-kinase </w:t>
      </w:r>
      <w:r w:rsidR="00193FEF" w:rsidRPr="00E659FF">
        <w:t>mediates</w:t>
      </w:r>
      <w:r w:rsidRPr="00E659FF">
        <w:t xml:space="preserve"> epicardial coronary spasm and microvascular spasm, especially in patients with microvascular dysfunction</w:t>
      </w:r>
      <w:r w:rsidR="000E17BD" w:rsidRPr="00E659FF">
        <w:fldChar w:fldCharType="begin"/>
      </w:r>
      <w:r w:rsidR="00721A97">
        <w:instrText xml:space="preserve"> ADDIN EN.CITE &lt;EndNote&gt;&lt;Cite&gt;&lt;Author&gt;Suda&lt;/Author&gt;&lt;Year&gt;2019&lt;/Year&gt;&lt;RecNum&gt;1581&lt;/RecNum&gt;&lt;DisplayText&gt;(54)&lt;/DisplayText&gt;&lt;record&gt;&lt;rec-number&gt;1581&lt;/rec-number&gt;&lt;foreign-keys&gt;&lt;key app="EN" db-id="drvazt921dewv6e95rdpwwe0a0d5fzarsezv" timestamp="1572994078"&gt;1581&lt;/key&gt;&lt;key app="ENWeb" db-id=""&gt;0&lt;/key&gt;&lt;/foreign-keys&gt;&lt;ref-type name="Journal Article"&gt;17&lt;/ref-type&gt;&lt;contributors&gt;&lt;authors&gt;&lt;author&gt;Suda, Akira&lt;/author&gt;&lt;author&gt;Takahashi, Jun&lt;/author&gt;&lt;author&gt;Hao, Kiyotaka&lt;/author&gt;&lt;author&gt;Kikuchi, Yoku&lt;/author&gt;&lt;author&gt;Shindo, Tomohiko&lt;/author&gt;&lt;author&gt;Ikeda, Shohei&lt;/author&gt;&lt;author&gt;Sato, Koichi&lt;/author&gt;&lt;author&gt;Sugisawa, Jun&lt;/author&gt;&lt;author&gt;Matsumoto, Yasuharu&lt;/author&gt;&lt;author&gt;Miyata, Satoshi&lt;/author&gt;&lt;author&gt;Sakata, Yasuhiko&lt;/author&gt;&lt;author&gt;Shimokawa, Hiroaki&lt;/author&gt;&lt;/authors&gt;&lt;/contributors&gt;&lt;titles&gt;&lt;title&gt;Coronary Functional Abnormalities in Patients With Angina and Nonobstructive Coronary Artery Disease&lt;/title&gt;&lt;secondary-title&gt;Journal of the American College of Cardiology&lt;/secondary-title&gt;&lt;/titles&gt;&lt;periodical&gt;&lt;full-title&gt;Journal of the American College of Cardiology&lt;/full-title&gt;&lt;abbr-1&gt;J. Am. Coll. Cardiol.&lt;/abbr-1&gt;&lt;abbr-2&gt;J Am Coll Cardiol&lt;/abbr-2&gt;&lt;/periodical&gt;&lt;pages&gt;2350-2360&lt;/pages&gt;&lt;volume&gt;74&lt;/volume&gt;&lt;number&gt;19&lt;/number&gt;&lt;section&gt;2350&lt;/section&gt;&lt;dates&gt;&lt;year&gt;2019&lt;/year&gt;&lt;/dates&gt;&lt;isbn&gt;07351097&lt;/isbn&gt;&lt;urls&gt;&lt;/urls&gt;&lt;electronic-resource-num&gt;10.1016/j.jacc.2019.08.1056&lt;/electronic-resource-num&gt;&lt;/record&gt;&lt;/Cite&gt;&lt;/EndNote&gt;</w:instrText>
      </w:r>
      <w:r w:rsidR="000E17BD" w:rsidRPr="00E659FF">
        <w:fldChar w:fldCharType="separate"/>
      </w:r>
      <w:r w:rsidR="00721A97">
        <w:rPr>
          <w:noProof/>
        </w:rPr>
        <w:t>(54)</w:t>
      </w:r>
      <w:r w:rsidR="000E17BD" w:rsidRPr="00E659FF">
        <w:fldChar w:fldCharType="end"/>
      </w:r>
      <w:r w:rsidRPr="00E659FF">
        <w:t xml:space="preserve">. </w:t>
      </w:r>
      <w:r w:rsidR="00F72A76" w:rsidRPr="00E659FF">
        <w:t xml:space="preserve">Autonomic imbalance, hyperventilation and platelet activation are potential triggers. </w:t>
      </w:r>
      <w:r w:rsidR="000F1836" w:rsidRPr="00E659FF">
        <w:t>Ethnic differences in coronary spasm, such as in Japanese patients</w:t>
      </w:r>
      <w:r w:rsidR="00DC628C" w:rsidRPr="00E659FF">
        <w:t xml:space="preserve"> </w:t>
      </w:r>
      <w:r w:rsidR="00DC628C" w:rsidRPr="00E659FF">
        <w:fldChar w:fldCharType="begin">
          <w:fldData xml:space="preserve">PEVuZE5vdGU+PENpdGU+PEF1dGhvcj5PaHlhbWE8L0F1dGhvcj48WWVhcj4yMDE4PC9ZZWFyPjxS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</w:fldData>
        </w:fldChar>
      </w:r>
      <w:r w:rsidR="00721A97">
        <w:instrText xml:space="preserve"> ADDIN EN.CITE </w:instrText>
      </w:r>
      <w:r w:rsidR="00721A97">
        <w:fldChar w:fldCharType="begin">
          <w:fldData xml:space="preserve">PEVuZE5vdGU+PENpdGU+PEF1dGhvcj5PaHlhbWE8L0F1dGhvcj48WWVhcj4yMDE4PC9ZZWFyPjxS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</w:fldData>
        </w:fldChar>
      </w:r>
      <w:r w:rsidR="00721A97">
        <w:instrText xml:space="preserve"> ADDIN EN.CITE.DATA </w:instrText>
      </w:r>
      <w:r w:rsidR="00721A97">
        <w:fldChar w:fldCharType="end"/>
      </w:r>
      <w:r w:rsidR="00DC628C" w:rsidRPr="00E659FF">
        <w:fldChar w:fldCharType="separate"/>
      </w:r>
      <w:r w:rsidR="00721A97">
        <w:rPr>
          <w:noProof/>
        </w:rPr>
        <w:t>(53)</w:t>
      </w:r>
      <w:r w:rsidR="00DC628C" w:rsidRPr="00E659FF">
        <w:fldChar w:fldCharType="end"/>
      </w:r>
      <w:r w:rsidR="000F1836" w:rsidRPr="00E659FF">
        <w:t xml:space="preserve">, reflect an expansion of the personalized medicine concept. </w:t>
      </w:r>
    </w:p>
    <w:p w14:paraId="3CD9A50B" w14:textId="35F83F80" w:rsidR="000F594D" w:rsidRPr="00E659FF" w:rsidRDefault="000F594D" w:rsidP="000F594D">
      <w:pPr>
        <w:pStyle w:val="BodyText"/>
      </w:pPr>
      <w:r w:rsidRPr="00E659FF">
        <w:t>Endothelial dysfunction typically precedes and causes atherosclerosis. Endothelium-derived nitric oxide mainly mediates vasodilatation of the conduit epicardial coronary arteries whereas endothelium-derived hyperpolarizing (EDH) factor(s) -mediated responses determine endothelium-dependent vasodilatation of resistance arteries (e.g. coronary microvessels) [for review</w:t>
      </w:r>
      <w:r w:rsidR="00C6301A" w:rsidRPr="00E659FF">
        <w:fldChar w:fldCharType="begin"/>
      </w:r>
      <w:r w:rsidR="00721A97">
        <w:instrText xml:space="preserve"> ADDIN EN.CITE &lt;EndNote&gt;&lt;Cite&gt;&lt;Author&gt;Sechtem&lt;/Author&gt;&lt;Year&gt;2020&lt;/Year&gt;&lt;RecNum&gt;1613&lt;/RecNum&gt;&lt;DisplayText&gt;(55)&lt;/DisplayText&gt;&lt;record&gt;&lt;rec-number&gt;1613&lt;/rec-number&gt;&lt;foreign-keys&gt;&lt;key app="EN" db-id="drvazt921dewv6e95rdpwwe0a0d5fzarsezv" timestamp="1580630124"&gt;1613&lt;/key&gt;&lt;/foreign-keys&gt;&lt;ref-type name="Journal Article"&gt;17&lt;/ref-type&gt;&lt;contributors&gt;&lt;authors&gt;&lt;author&gt;Sechtem, U.&lt;/author&gt;&lt;author&gt;Brown, D. L.&lt;/author&gt;&lt;author&gt;Godo, S.&lt;/author&gt;&lt;author&gt;Lanza, G. A.&lt;/author&gt;&lt;author&gt;Shimokawa, H.&lt;/author&gt;&lt;author&gt;Sidik, N.&lt;/author&gt;&lt;/authors&gt;&lt;/contributors&gt;&lt;auth-address&gt;Department of Cardiology, Robert Bosch Krankenhaus, Stuttgart, Germany.&amp;#xD;Cardiovascular Division, Washington University School of Medicine, St Louis, USA.&amp;#xD;Department of Cardiovascular Medicine, Tohoku University Graduate School of Medicine, Sendai, Japan.&amp;#xD;Fondazione Policlinico Universitario A. Gemelli IRCCS, Universita Cattolica del Sacro Cuore, Cardiology Institute, Roma, Italy.&amp;#xD;University of Glasgow, Golden Jubilee National Hospital, Glasgow, UK.&lt;/auth-address&gt;&lt;titles&gt;&lt;title&gt;Coronary microvascular dysfunction in stable ischaemic heart disease (NOCAD and OCAD)&lt;/title&gt;&lt;secondary-title&gt;Cardiovasc Res&lt;/secondary-title&gt;&lt;/titles&gt;&lt;periodical&gt;&lt;full-title&gt;Cardiovascular Research&lt;/full-title&gt;&lt;abbr-1&gt;Cardiovasc. Res.&lt;/abbr-1&gt;&lt;abbr-2&gt;Cardiovasc Res&lt;/abbr-2&gt;&lt;/periodical&gt;&lt;edition&gt;2020/01/21&lt;/edition&gt;&lt;dates&gt;&lt;year&gt;2020&lt;/year&gt;&lt;pub-dates&gt;&lt;date&gt;Jan 20&lt;/date&gt;&lt;/pub-dates&gt;&lt;/dates&gt;&lt;isbn&gt;0008-6363&lt;/isbn&gt;&lt;accession-num&gt;31958128&lt;/accession-num&gt;&lt;urls&gt;&lt;/urls&gt;&lt;electronic-resource-num&gt;10.1093/cvr/cvaa005&lt;/electronic-resource-num&gt;&lt;remote-database-provider&gt;NLM&lt;/remote-database-provider&gt;&lt;language&gt;eng&lt;/language&gt;&lt;/record&gt;&lt;/Cite&gt;&lt;/EndNote&gt;</w:instrText>
      </w:r>
      <w:r w:rsidR="00C6301A" w:rsidRPr="00E659FF">
        <w:fldChar w:fldCharType="separate"/>
      </w:r>
      <w:r w:rsidR="00721A97">
        <w:rPr>
          <w:noProof/>
        </w:rPr>
        <w:t>(55)</w:t>
      </w:r>
      <w:r w:rsidR="00C6301A" w:rsidRPr="00E659FF">
        <w:fldChar w:fldCharType="end"/>
      </w:r>
      <w:r w:rsidRPr="00E659FF">
        <w:t xml:space="preserve">]. Endothelial dysfunction is associated with vascular risk factors, including diabetes mellitus and circulating inhibitors of nitric oxide synthase, as reflected by serum concentrations of asymmetric dimethylarginine (ADMA) </w:t>
      </w:r>
      <w:r w:rsidR="00C6301A" w:rsidRPr="00E659FF">
        <w:fldChar w:fldCharType="begin">
          <w:fldData xml:space="preserve">PEVuZE5vdGU+PENpdGU+PEF1dGhvcj5TYXJhPC9BdXRob3I+PFllYXI+MjAxNTwvWWVhcj48UmVj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</w:fldData>
        </w:fldChar>
      </w:r>
      <w:r w:rsidR="00721A97">
        <w:instrText xml:space="preserve"> ADDIN EN.CITE </w:instrText>
      </w:r>
      <w:r w:rsidR="00721A97">
        <w:fldChar w:fldCharType="begin">
          <w:fldData xml:space="preserve">PEVuZE5vdGU+PENpdGU+PEF1dGhvcj5TYXJhPC9BdXRob3I+PFllYXI+MjAxNTwvWWVhcj48UmVj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</w:fldData>
        </w:fldChar>
      </w:r>
      <w:r w:rsidR="00721A97">
        <w:instrText xml:space="preserve"> ADDIN EN.CITE.DATA </w:instrText>
      </w:r>
      <w:r w:rsidR="00721A97">
        <w:fldChar w:fldCharType="end"/>
      </w:r>
      <w:r w:rsidR="00C6301A" w:rsidRPr="00E659FF">
        <w:fldChar w:fldCharType="separate"/>
      </w:r>
      <w:r w:rsidR="00721A97">
        <w:rPr>
          <w:noProof/>
        </w:rPr>
        <w:t>(13,56)</w:t>
      </w:r>
      <w:r w:rsidR="00C6301A" w:rsidRPr="00E659FF">
        <w:fldChar w:fldCharType="end"/>
      </w:r>
      <w:r w:rsidRPr="00E659FF">
        <w:t>, and low endothelial shear stress</w:t>
      </w:r>
      <w:r w:rsidR="00C6301A" w:rsidRPr="00E659FF">
        <w:fldChar w:fldCharType="begin"/>
      </w:r>
      <w:r w:rsidR="00721A97">
        <w:instrText xml:space="preserve"> ADDIN EN.CITE &lt;EndNote&gt;&lt;Cite&gt;&lt;Author&gt;Kumar&lt;/Author&gt;&lt;Year&gt;2018&lt;/Year&gt;&lt;RecNum&gt;1288&lt;/RecNum&gt;&lt;DisplayText&gt;(57)&lt;/DisplayText&gt;&lt;record&gt;&lt;rec-number&gt;1288&lt;/rec-number&gt;&lt;foreign-keys&gt;&lt;key app="EN" db-id="drvazt921dewv6e95rdpwwe0a0d5fzarsezv" timestamp="1538147854"&gt;1288&lt;/key&gt;&lt;/foreign-keys&gt;&lt;ref-type name="Journal Article"&gt;17&lt;/ref-type&gt;&lt;contributors&gt;&lt;authors&gt;&lt;author&gt;Kumar, Arnav&lt;/author&gt;&lt;author&gt;Hung, Olivia Y.&lt;/author&gt;&lt;author&gt;Piccinelli, Marina&lt;/author&gt;&lt;author&gt;Eshtehardi, Parham&lt;/author&gt;&lt;author&gt;Corban, Michel T.&lt;/author&gt;&lt;author&gt;Sternheim, David&lt;/author&gt;&lt;author&gt;Yang, Boyi&lt;/author&gt;&lt;author&gt;Lefieux, Adrien&lt;/author&gt;&lt;author&gt;Molony, David S.&lt;/author&gt;&lt;author&gt;Thompson, Elizabeth W.&lt;/author&gt;&lt;author&gt;Zeng, Wenjie&lt;/author&gt;&lt;author&gt;Bouchi, Yasir&lt;/author&gt;&lt;author&gt;Gupta, Sonu&lt;/author&gt;&lt;author&gt;Hosseini, Hossein&lt;/author&gt;&lt;author&gt;Raad, Mohamad&lt;/author&gt;&lt;author&gt;Ko, Yi-An&lt;/author&gt;&lt;author&gt;Liu, Chang&lt;/author&gt;&lt;author&gt;McDaniel, Michael C.&lt;/author&gt;&lt;author&gt;Gogas, Bill D.&lt;/author&gt;&lt;author&gt;Douglas, John S.&lt;/author&gt;&lt;author&gt;Quyyumi, Arshed A.&lt;/author&gt;&lt;author&gt;Giddens, Don P.&lt;/author&gt;&lt;author&gt;Veneziani, Alessandro&lt;/author&gt;&lt;author&gt;Samady, Habib&lt;/author&gt;&lt;/authors&gt;&lt;/contributors&gt;&lt;titles&gt;&lt;title&gt;Low Coronary Wall Shear Stress Is Associated With Severe Endothelial Dysfunction in Patients With Nonobstructive Coronary Artery Disease&lt;/title&gt;&lt;secondary-title&gt;JACC: Cardiovascular Interventions&lt;/secondary-title&gt;&lt;/titles&gt;&lt;periodical&gt;&lt;full-title&gt;JACC: Cardiovascular Interventions&lt;/full-title&gt;&lt;abbr-1&gt;JACC Cardiovasc. Interv.&lt;/abbr-1&gt;&lt;abbr-2&gt;JACC Cardiovasc Interv&lt;/abbr-2&gt;&lt;/periodical&gt;&lt;dates&gt;&lt;year&gt;2018&lt;/year&gt;&lt;/dates&gt;&lt;isbn&gt;19368798&lt;/isbn&gt;&lt;urls&gt;&lt;/urls&gt;&lt;electronic-resource-num&gt;10.1016/j.jcin.2018.07.004&lt;/electronic-resource-num&gt;&lt;/record&gt;&lt;/Cite&gt;&lt;/EndNote&gt;</w:instrText>
      </w:r>
      <w:r w:rsidR="00C6301A" w:rsidRPr="00E659FF">
        <w:fldChar w:fldCharType="separate"/>
      </w:r>
      <w:r w:rsidR="00721A97">
        <w:rPr>
          <w:noProof/>
        </w:rPr>
        <w:t>(57)</w:t>
      </w:r>
      <w:r w:rsidR="00C6301A" w:rsidRPr="00E659FF">
        <w:fldChar w:fldCharType="end"/>
      </w:r>
      <w:r w:rsidRPr="00E659FF">
        <w:t xml:space="preserve">. The pathophysiology of endothelial dysfunction e.g. redox imbalance, is distinct from vasospasm (rho-kinase-induced myosin light chain phosphorylation) </w:t>
      </w:r>
      <w:r w:rsidR="00C6301A" w:rsidRPr="00E659FF">
        <w:fldChar w:fldCharType="begin"/>
      </w:r>
      <w:r w:rsidR="00721A97">
        <w:instrText xml:space="preserve"> ADDIN EN.CITE &lt;EndNote&gt;&lt;Cite&gt;&lt;Author&gt;Sechtem&lt;/Author&gt;&lt;Year&gt;2020&lt;/Year&gt;&lt;RecNum&gt;1613&lt;/RecNum&gt;&lt;DisplayText&gt;(55)&lt;/DisplayText&gt;&lt;record&gt;&lt;rec-number&gt;1613&lt;/rec-number&gt;&lt;foreign-keys&gt;&lt;key app="EN" db-id="drvazt921dewv6e95rdpwwe0a0d5fzarsezv" timestamp="1580630124"&gt;1613&lt;/key&gt;&lt;/foreign-keys&gt;&lt;ref-type name="Journal Article"&gt;17&lt;/ref-type&gt;&lt;contributors&gt;&lt;authors&gt;&lt;author&gt;Sechtem, U.&lt;/author&gt;&lt;author&gt;Brown, D. L.&lt;/author&gt;&lt;author&gt;Godo, S.&lt;/author&gt;&lt;author&gt;Lanza, G. A.&lt;/author&gt;&lt;author&gt;Shimokawa, H.&lt;/author&gt;&lt;author&gt;Sidik, N.&lt;/author&gt;&lt;/authors&gt;&lt;/contributors&gt;&lt;auth-address&gt;Department of Cardiology, Robert Bosch Krankenhaus, Stuttgart, Germany.&amp;#xD;Cardiovascular Division, Washington University School of Medicine, St Louis, USA.&amp;#xD;Department of Cardiovascular Medicine, Tohoku University Graduate School of Medicine, Sendai, Japan.&amp;#xD;Fondazione Policlinico Universitario A. Gemelli IRCCS, Universita Cattolica del Sacro Cuore, Cardiology Institute, Roma, Italy.&amp;#xD;University of Glasgow, Golden Jubilee National Hospital, Glasgow, UK.&lt;/auth-address&gt;&lt;titles&gt;&lt;title&gt;Coronary microvascular dysfunction in stable ischaemic heart disease (NOCAD and OCAD)&lt;/title&gt;&lt;secondary-title&gt;Cardiovasc Res&lt;/secondary-title&gt;&lt;/titles&gt;&lt;periodical&gt;&lt;full-title&gt;Cardiovascular Research&lt;/full-title&gt;&lt;abbr-1&gt;Cardiovasc. Res.&lt;/abbr-1&gt;&lt;abbr-2&gt;Cardiovasc Res&lt;/abbr-2&gt;&lt;/periodical&gt;&lt;edition&gt;2020/01/21&lt;/edition&gt;&lt;dates&gt;&lt;year&gt;2020&lt;/year&gt;&lt;pub-dates&gt;&lt;date&gt;Jan 20&lt;/date&gt;&lt;/pub-dates&gt;&lt;/dates&gt;&lt;isbn&gt;0008-6363&lt;/isbn&gt;&lt;accession-num&gt;31958128&lt;/accession-num&gt;&lt;urls&gt;&lt;/urls&gt;&lt;electronic-resource-num&gt;10.1093/cvr/cvaa005&lt;/electronic-resource-num&gt;&lt;remote-database-provider&gt;NLM&lt;/remote-database-provider&gt;&lt;language&gt;eng&lt;/language&gt;&lt;/record&gt;&lt;/Cite&gt;&lt;/EndNote&gt;</w:instrText>
      </w:r>
      <w:r w:rsidR="00C6301A" w:rsidRPr="00E659FF">
        <w:fldChar w:fldCharType="separate"/>
      </w:r>
      <w:r w:rsidR="00721A97">
        <w:rPr>
          <w:noProof/>
        </w:rPr>
        <w:t>(55)</w:t>
      </w:r>
      <w:r w:rsidR="00C6301A" w:rsidRPr="00E659FF">
        <w:fldChar w:fldCharType="end"/>
      </w:r>
      <w:r w:rsidRPr="00E659FF">
        <w:t xml:space="preserve">. Coronary endothelial dysfunction is therapeutic target for lifestyle and pharmacological interventions, notably statins and ACE inhibitors. </w:t>
      </w:r>
    </w:p>
    <w:p w14:paraId="049D6FB8" w14:textId="01A8AA5C" w:rsidR="000F594D" w:rsidRPr="00E659FF" w:rsidRDefault="000F594D" w:rsidP="000F594D">
      <w:pPr>
        <w:pStyle w:val="BodyText"/>
      </w:pPr>
      <w:r w:rsidRPr="00E659FF">
        <w:t xml:space="preserve">Endothelial function of the coronary artery may be defined according to the method used. If assessed using coronary angiography, endothelial dysfunction is defined as a decrease in one or more segments of an epicardial coronary artery luminal diameter of &gt;20% after intracoronary infusion of </w:t>
      </w:r>
      <w:r w:rsidR="003F484D">
        <w:t xml:space="preserve">low doses of </w:t>
      </w:r>
      <w:r w:rsidRPr="00E659FF">
        <w:t>acetylcholine</w:t>
      </w:r>
      <w:r w:rsidR="00C6301A" w:rsidRPr="00E659FF">
        <w:fldChar w:fldCharType="begin">
          <w:fldData xml:space="preserve">PEVuZE5vdGU+PENpdGU+PEF1dGhvcj5MZWU8L0F1dGhvcj48WWVhcj4yMDE1PC9ZZWFyPjxSZWNO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</w:fldData>
        </w:fldChar>
      </w:r>
      <w:r w:rsidR="00721A97">
        <w:instrText xml:space="preserve"> ADDIN EN.CITE </w:instrText>
      </w:r>
      <w:r w:rsidR="00721A97">
        <w:fldChar w:fldCharType="begin">
          <w:fldData xml:space="preserve">PEVuZE5vdGU+PENpdGU+PEF1dGhvcj5MZWU8L0F1dGhvcj48WWVhcj4yMDE1PC9ZZWFyPjxSZWNO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</w:fldData>
        </w:fldChar>
      </w:r>
      <w:r w:rsidR="00721A97">
        <w:instrText xml:space="preserve"> ADDIN EN.CITE.DATA </w:instrText>
      </w:r>
      <w:r w:rsidR="00721A97">
        <w:fldChar w:fldCharType="end"/>
      </w:r>
      <w:r w:rsidR="00C6301A" w:rsidRPr="00E659FF">
        <w:fldChar w:fldCharType="separate"/>
      </w:r>
      <w:r w:rsidR="00721A97">
        <w:rPr>
          <w:noProof/>
        </w:rPr>
        <w:t>(58)</w:t>
      </w:r>
      <w:r w:rsidR="00C6301A" w:rsidRPr="00E659FF">
        <w:fldChar w:fldCharType="end"/>
      </w:r>
      <w:r w:rsidR="00C6301A" w:rsidRPr="00E659FF">
        <w:t xml:space="preserve">. </w:t>
      </w:r>
      <w:r w:rsidRPr="00E659FF">
        <w:t xml:space="preserve">Normal endothelial function may be defined as normal [%Δ coronary artery diameter (acetylcholine) &gt;20%], mild endothelial dysfunction [%Δ diameter (acetylcholine) 20% to −20%], and severe endothelial dysfunction [%Δ coronary diameter </w:t>
      </w:r>
      <w:r w:rsidRPr="00E659FF">
        <w:lastRenderedPageBreak/>
        <w:t>(acetylcholine) &lt;−20%]</w:t>
      </w:r>
      <w:r w:rsidR="00C6301A" w:rsidRPr="00E659FF">
        <w:fldChar w:fldCharType="begin">
          <w:fldData xml:space="preserve">PEVuZE5vdGU+PENpdGU+PEF1dGhvcj5TdXdhaWRpPC9BdXRob3I+PFllYXI+MjAwMDwvWWVhcj48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</w:fldData>
        </w:fldChar>
      </w:r>
      <w:r w:rsidR="00721A97">
        <w:instrText xml:space="preserve"> ADDIN EN.CITE </w:instrText>
      </w:r>
      <w:r w:rsidR="00721A97">
        <w:fldChar w:fldCharType="begin">
          <w:fldData xml:space="preserve">PEVuZE5vdGU+PENpdGU+PEF1dGhvcj5TdXdhaWRpPC9BdXRob3I+PFllYXI+MjAwMDwvWWVhcj48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</w:fldData>
        </w:fldChar>
      </w:r>
      <w:r w:rsidR="00721A97">
        <w:instrText xml:space="preserve"> ADDIN EN.CITE.DATA </w:instrText>
      </w:r>
      <w:r w:rsidR="00721A97">
        <w:fldChar w:fldCharType="end"/>
      </w:r>
      <w:r w:rsidR="00C6301A" w:rsidRPr="00E659FF">
        <w:fldChar w:fldCharType="separate"/>
      </w:r>
      <w:r w:rsidR="00721A97">
        <w:rPr>
          <w:noProof/>
        </w:rPr>
        <w:t>(59)</w:t>
      </w:r>
      <w:r w:rsidR="00C6301A" w:rsidRPr="00E659FF">
        <w:fldChar w:fldCharType="end"/>
      </w:r>
      <w:r w:rsidRPr="00E659FF">
        <w:t>. Endothelium-dependent epicardial vasomotion can also be assessed by calculating the percentage in coronary cross-sectional area (CSA) change in response to intracoronary acetylcholine (change in epicardial CSA &gt;0% is considered normal)</w:t>
      </w:r>
      <w:r w:rsidR="00C6301A" w:rsidRPr="00E659FF">
        <w:fldChar w:fldCharType="begin"/>
      </w:r>
      <w:r w:rsidR="00C6301A" w:rsidRPr="00E659FF">
        <w:instrText xml:space="preserve"> ADDIN EN.CITE &lt;EndNote&gt;&lt;Cite&gt;&lt;Author&gt;AlBadri&lt;/Author&gt;&lt;Year&gt;2019&lt;/Year&gt;&lt;RecNum&gt;1393&lt;/RecNum&gt;&lt;DisplayText&gt;(16)&lt;/DisplayText&gt;&lt;record&gt;&lt;rec-number&gt;1393&lt;/rec-number&gt;&lt;foreign-keys&gt;&lt;key app="EN" db-id="drvazt921dewv6e95rdpwwe0a0d5fzarsezv" timestamp="1549959010"&gt;1393&lt;/key&gt;&lt;/foreign-keys&gt;&lt;ref-type name="Journal Article"&gt;17&lt;/ref-type&gt;&lt;contributors&gt;&lt;authors&gt;&lt;author&gt;AlBadri, Ahmed&lt;/author&gt;&lt;author&gt;Bairey Merz, C. Noel&lt;/author&gt;&lt;author&gt;Johnson, B. Delia&lt;/author&gt;&lt;author&gt;Wei, Janet&lt;/author&gt;&lt;author&gt;Mehta, Puja K.&lt;/author&gt;&lt;author&gt;Cook-Wiens, Galen&lt;/author&gt;&lt;author&gt;Reis, Steven E.&lt;/author&gt;&lt;author&gt;Kelsey, Sheryl F.&lt;/author&gt;&lt;author&gt;Bittner, Vera&lt;/author&gt;&lt;author&gt;Sopko, George&lt;/author&gt;&lt;author&gt;Shaw, Leslee J.&lt;/author&gt;&lt;author&gt;Pepine, Carl J.&lt;/author&gt;&lt;author&gt;Ahmed, Bina&lt;/author&gt;&lt;/authors&gt;&lt;/contributors&gt;&lt;titles&gt;&lt;title&gt;Impact of Abnormal Coronary Reactivity on Long-Term Clinical Outcomes in Women&lt;/title&gt;&lt;secondary-title&gt;Journal of the American College of Cardiology&lt;/secondary-title&gt;&lt;/titles&gt;&lt;periodical&gt;&lt;full-title&gt;Journal of the American College of Cardiology&lt;/full-title&gt;&lt;abbr-1&gt;J. Am. Coll. Cardiol.&lt;/abbr-1&gt;&lt;abbr-2&gt;J Am Coll Cardiol&lt;/abbr-2&gt;&lt;/periodical&gt;&lt;pages&gt;684-693&lt;/pages&gt;&lt;volume&gt;73&lt;/volume&gt;&lt;number&gt;6&lt;/number&gt;&lt;section&gt;684&lt;/section&gt;&lt;dates&gt;&lt;year&gt;2019&lt;/year&gt;&lt;/dates&gt;&lt;isbn&gt;07351097&lt;/isbn&gt;&lt;urls&gt;&lt;/urls&gt;&lt;electronic-resource-num&gt;10.1016/j.jacc.2018.11.040&lt;/electronic-resource-num&gt;&lt;/record&gt;&lt;/Cite&gt;&lt;/EndNote&gt;</w:instrText>
      </w:r>
      <w:r w:rsidR="00C6301A" w:rsidRPr="00E659FF">
        <w:fldChar w:fldCharType="separate"/>
      </w:r>
      <w:r w:rsidR="00C6301A" w:rsidRPr="00E659FF">
        <w:rPr>
          <w:noProof/>
        </w:rPr>
        <w:t>(16)</w:t>
      </w:r>
      <w:r w:rsidR="00C6301A" w:rsidRPr="00E659FF">
        <w:fldChar w:fldCharType="end"/>
      </w:r>
      <w:r w:rsidR="00C6301A" w:rsidRPr="00E659FF">
        <w:t>.</w:t>
      </w:r>
    </w:p>
    <w:p w14:paraId="26D38C5C" w14:textId="1C4BEA2D" w:rsidR="000F594D" w:rsidRDefault="000F594D" w:rsidP="000F594D">
      <w:pPr>
        <w:pStyle w:val="BodyText"/>
      </w:pPr>
      <w:r w:rsidRPr="00E659FF">
        <w:t xml:space="preserve">Endothelial dysfunction may also be described according to changes in coronary blood flow (CBF) in response to infusion of acetylcholine </w:t>
      </w:r>
      <w:r w:rsidR="00C6301A" w:rsidRPr="00E659FF">
        <w:fldChar w:fldCharType="begin">
          <w:fldData xml:space="preserve">PEVuZE5vdGU+PENpdGU+PEF1dGhvcj5TdXdhaWRpPC9BdXRob3I+PFllYXI+MjAwMDwvWWVhcj48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</w:fldData>
        </w:fldChar>
      </w:r>
      <w:r w:rsidR="00721A97">
        <w:instrText xml:space="preserve"> ADDIN EN.CITE </w:instrText>
      </w:r>
      <w:r w:rsidR="00721A97">
        <w:fldChar w:fldCharType="begin">
          <w:fldData xml:space="preserve">PEVuZE5vdGU+PENpdGU+PEF1dGhvcj5TdXdhaWRpPC9BdXRob3I+PFllYXI+MjAwMDwvWWVhcj48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</w:fldData>
        </w:fldChar>
      </w:r>
      <w:r w:rsidR="00721A97">
        <w:instrText xml:space="preserve"> ADDIN EN.CITE.DATA </w:instrText>
      </w:r>
      <w:r w:rsidR="00721A97">
        <w:fldChar w:fldCharType="end"/>
      </w:r>
      <w:r w:rsidR="00C6301A" w:rsidRPr="00E659FF">
        <w:fldChar w:fldCharType="separate"/>
      </w:r>
      <w:r w:rsidR="00721A97">
        <w:rPr>
          <w:noProof/>
        </w:rPr>
        <w:t>(16,59)</w:t>
      </w:r>
      <w:r w:rsidR="00C6301A" w:rsidRPr="00E659FF">
        <w:fldChar w:fldCharType="end"/>
      </w:r>
      <w:r w:rsidRPr="00E659FF">
        <w:t>. Normal coronary endothelium-dependent function is defined as a Doppler-derived increase in CBF of ≥50%, i.e., a ratio of &gt;1.5 in response to acetylcholine, calculated by dividing the CBF after 10</w:t>
      </w:r>
      <w:r w:rsidRPr="00E659FF">
        <w:rPr>
          <w:vertAlign w:val="superscript"/>
        </w:rPr>
        <w:t>−4</w:t>
      </w:r>
      <w:r w:rsidRPr="00E659FF">
        <w:t xml:space="preserve"> mol/L acetylcholine (18.2 μg/mL) by the baseline. Endothelial dysfunction can be further classified as mild (0 - &lt;50% change in CBF) or severe (&lt;0% change in CBF). Impaired coronary endothelium-independent function can be defined as a ratio of flow velocity to adenosine </w:t>
      </w:r>
      <w:r w:rsidR="00C6301A" w:rsidRPr="00E659FF">
        <w:t xml:space="preserve">with cutoffs varying from </w:t>
      </w:r>
      <w:r w:rsidRPr="00E659FF">
        <w:t>≤</w:t>
      </w:r>
      <w:r w:rsidR="00C6301A" w:rsidRPr="00E659FF">
        <w:t xml:space="preserve"> </w:t>
      </w:r>
      <w:r w:rsidRPr="00E659FF">
        <w:t>2.</w:t>
      </w:r>
      <w:r w:rsidR="00C6301A" w:rsidRPr="00E659FF">
        <w:t>0 to 2.</w:t>
      </w:r>
      <w:r w:rsidRPr="00E659FF">
        <w:t>5</w:t>
      </w:r>
      <w:r w:rsidR="00F81739" w:rsidRPr="00E659FF">
        <w:t>.</w:t>
      </w:r>
      <w:r w:rsidR="00F81739" w:rsidRPr="00E659FF">
        <w:fldChar w:fldCharType="begin">
          <w:fldData xml:space="preserve">PEVuZE5vdGU+PENpdGU+PEF1dGhvcj5BbEJhZHJpPC9BdXRob3I+PFllYXI+MjAxOTwvWWVhcj48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=
</w:fldData>
        </w:fldChar>
      </w:r>
      <w:r w:rsidR="00721A97">
        <w:instrText xml:space="preserve"> ADDIN EN.CITE </w:instrText>
      </w:r>
      <w:r w:rsidR="00721A97">
        <w:fldChar w:fldCharType="begin">
          <w:fldData xml:space="preserve">PEVuZE5vdGU+PENpdGU+PEF1dGhvcj5BbEJhZHJpPC9BdXRob3I+PFllYXI+MjAxOTwvWWVhcj48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=
</w:fldData>
        </w:fldChar>
      </w:r>
      <w:r w:rsidR="00721A97">
        <w:instrText xml:space="preserve"> ADDIN EN.CITE.DATA </w:instrText>
      </w:r>
      <w:r w:rsidR="00721A97">
        <w:fldChar w:fldCharType="end"/>
      </w:r>
      <w:r w:rsidR="00F81739" w:rsidRPr="00E659FF">
        <w:fldChar w:fldCharType="separate"/>
      </w:r>
      <w:r w:rsidR="00721A97">
        <w:rPr>
          <w:noProof/>
        </w:rPr>
        <w:t>(16,60)</w:t>
      </w:r>
      <w:r w:rsidR="00F81739" w:rsidRPr="00E659FF">
        <w:fldChar w:fldCharType="end"/>
      </w:r>
      <w:r w:rsidR="007D0AB0">
        <w:t>.</w:t>
      </w:r>
    </w:p>
    <w:p w14:paraId="257718E3" w14:textId="77777777" w:rsidR="0076557F" w:rsidRDefault="006F1822" w:rsidP="0076557F">
      <w:pPr>
        <w:pStyle w:val="BodyText"/>
      </w:pPr>
      <w:r>
        <w:t xml:space="preserve">Coronary endothelial dysfunction revealed by acetylcholine reactivity testing in the catheter laboratory is associated with inducible myocardial ischemia determined by injection of </w:t>
      </w:r>
      <w:r w:rsidRPr="000E5597">
        <w:t>99mTc sestamibi</w:t>
      </w:r>
      <w:r>
        <w:t xml:space="preserve"> and SPECT imaging </w:t>
      </w:r>
      <w:r>
        <w:fldChar w:fldCharType="begin"/>
      </w:r>
      <w:r w:rsidR="00721A97">
        <w:instrText xml:space="preserve"> ADDIN EN.CITE &lt;EndNote&gt;&lt;Cite&gt;&lt;Author&gt;Hasdai&lt;/Author&gt;&lt;Year&gt;1997&lt;/Year&gt;&lt;RecNum&gt;1627&lt;/RecNum&gt;&lt;DisplayText&gt;(61)&lt;/DisplayText&gt;&lt;record&gt;&lt;rec-number&gt;1627&lt;/rec-number&gt;&lt;foreign-keys&gt;&lt;key app="EN" db-id="drvazt921dewv6e95rdpwwe0a0d5fzarsezv" timestamp="1587288257"&gt;1627&lt;/key&gt;&lt;/foreign-keys&gt;&lt;ref-type name="Journal Article"&gt;17&lt;/ref-type&gt;&lt;contributors&gt;&lt;authors&gt;&lt;author&gt;Hasdai, David&lt;/author&gt;&lt;author&gt;Gibbons Raymond, J.&lt;/author&gt;&lt;author&gt;Holmes David, R.&lt;/author&gt;&lt;author&gt;Higano Stuart, T.&lt;/author&gt;&lt;author&gt;Lerman, Amir&lt;/author&gt;&lt;/authors&gt;&lt;/contributors&gt;&lt;titles&gt;&lt;title&gt;Coronary Endothelial Dysfunction in Humans Is Associated With Myocardial Perfusion Defects&lt;/title&gt;&lt;secondary-title&gt;Circulation&lt;/secondary-title&gt;&lt;/titles&gt;&lt;periodical&gt;&lt;full-title&gt;Circulation&lt;/full-title&gt;&lt;abbr-1&gt;Circulation&lt;/abbr-1&gt;&lt;abbr-2&gt;Circulation&lt;/abbr-2&gt;&lt;/periodical&gt;&lt;pages&gt;3390-3395&lt;/pages&gt;&lt;volume&gt;96&lt;/volume&gt;&lt;number&gt;10&lt;/number&gt;&lt;dates&gt;&lt;year&gt;1997&lt;/year&gt;&lt;pub-dates&gt;&lt;date&gt;1997/11/18&lt;/date&gt;&lt;/pub-dates&gt;&lt;/dates&gt;&lt;publisher&gt;American Heart Association&lt;/publisher&gt;&lt;urls&gt;&lt;related-urls&gt;&lt;url&gt;https://doi.org/10.1161/01.CIR.96.10.3390&lt;/url&gt;&lt;/related-urls&gt;&lt;/urls&gt;&lt;electronic-resource-num&gt;10.1161/01.CIR.96.10.3390&lt;/electronic-resource-num&gt;&lt;access-date&gt;2020/04/19&lt;/access-date&gt;&lt;/record&gt;&lt;/Cite&gt;&lt;/EndNote&gt;</w:instrText>
      </w:r>
      <w:r>
        <w:fldChar w:fldCharType="separate"/>
      </w:r>
      <w:r w:rsidR="00721A97">
        <w:rPr>
          <w:noProof/>
        </w:rPr>
        <w:t>(61)</w:t>
      </w:r>
      <w:r>
        <w:fldChar w:fldCharType="end"/>
      </w:r>
      <w:r>
        <w:t xml:space="preserve">. In a study of 299 patients undergoing coronary angiography and endothelial function testing, 60 patients had normal endothelial function and 239 had abnormal endothelial function. </w:t>
      </w:r>
      <w:r w:rsidRPr="0045760F">
        <w:t xml:space="preserve">When stratifying patients by the presence or absence of endothelial dysfunction, in those with </w:t>
      </w:r>
      <w:r>
        <w:t>preserved endothelial function, troponin I concentrations</w:t>
      </w:r>
      <w:r w:rsidRPr="0045760F">
        <w:t xml:space="preserve"> were higher</w:t>
      </w:r>
      <w:r>
        <w:t xml:space="preserve"> in patients who developed major adverse cardiovascular events during </w:t>
      </w:r>
      <w:r w:rsidRPr="0045760F">
        <w:t xml:space="preserve">7.0 ± 0.3 years </w:t>
      </w:r>
      <w:r>
        <w:t xml:space="preserve">follow-up </w:t>
      </w:r>
      <w:r w:rsidRPr="0045760F">
        <w:t>when compared to patients who did not (1.35 ng/L [IQR, 1.1-2.1 ng/L] vs 0.7 ng/L [IQR, 0.7-1.1 ng/L]; P=.02)</w:t>
      </w:r>
      <w:r>
        <w:t xml:space="preserve"> </w:t>
      </w:r>
      <w:r>
        <w:fldChar w:fldCharType="begin">
          <w:fldData xml:space="preserve">PEVuZE5vdGU+PENpdGU+PEF1dGhvcj5FbCBTYWJiYWdoPC9BdXRob3I+PFllYXI+MjAxODwvWWVh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==
</w:fldData>
        </w:fldChar>
      </w:r>
      <w:r w:rsidR="00721A97">
        <w:instrText xml:space="preserve"> ADDIN EN.CITE </w:instrText>
      </w:r>
      <w:r w:rsidR="00721A97">
        <w:fldChar w:fldCharType="begin">
          <w:fldData xml:space="preserve">PEVuZE5vdGU+PENpdGU+PEF1dGhvcj5FbCBTYWJiYWdoPC9BdXRob3I+PFllYXI+MjAxODwvWWVh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==
</w:fldData>
        </w:fldChar>
      </w:r>
      <w:r w:rsidR="00721A97">
        <w:instrText xml:space="preserve"> ADDIN EN.CITE.DATA </w:instrText>
      </w:r>
      <w:r w:rsidR="00721A97">
        <w:fldChar w:fldCharType="end"/>
      </w:r>
      <w:r>
        <w:fldChar w:fldCharType="separate"/>
      </w:r>
      <w:r w:rsidR="00721A97">
        <w:rPr>
          <w:noProof/>
        </w:rPr>
        <w:t>(62)</w:t>
      </w:r>
      <w:r>
        <w:fldChar w:fldCharType="end"/>
      </w:r>
      <w:r>
        <w:t xml:space="preserve">. These findings are important because coronary endothelial dysfunction is a modifiable, therapeutic target for lifestyle interventions and medical therapy (statin, ACE-I), and a clinical strategy based on endothelial function testing may improve quality of life </w:t>
      </w:r>
      <w:r>
        <w:fldChar w:fldCharType="begin"/>
      </w:r>
      <w:r>
        <w:instrText xml:space="preserve"> ADDIN EN.CITE &lt;EndNote&gt;&lt;Cite&gt;&lt;Author&gt;Reriani&lt;/Author&gt;&lt;Year&gt;2019&lt;/Year&gt;&lt;RecNum&gt;1629&lt;/RecNum&gt;&lt;DisplayText&gt;(22)&lt;/DisplayText&gt;&lt;record&gt;&lt;rec-number&gt;1629&lt;/rec-number&gt;&lt;foreign-keys&gt;&lt;key app="EN" db-id="drvazt921dewv6e95rdpwwe0a0d5fzarsezv" timestamp="1587288869"&gt;1629&lt;/key&gt;&lt;/foreign-keys&gt;&lt;ref-type name="Journal Article"&gt;17&lt;/ref-type&gt;&lt;contributors&gt;&lt;authors&gt;&lt;author&gt;Reriani, M.&lt;/author&gt;&lt;author&gt;Flammer, A. J.&lt;/author&gt;&lt;author&gt;Duhe, J.&lt;/author&gt;&lt;author&gt;Li, J.&lt;/author&gt;&lt;author&gt;Gulati, R.&lt;/author&gt;&lt;author&gt;Rihal, C. S.&lt;/author&gt;&lt;author&gt;Lennon, R.&lt;/author&gt;&lt;author&gt;Tilford, J. M.&lt;/author&gt;&lt;author&gt;Prasad, A.&lt;/author&gt;&lt;author&gt;Lerman, L. O.&lt;/author&gt;&lt;author&gt;Lerman, A.&lt;/author&gt;&lt;/authors&gt;&lt;/contributors&gt;&lt;auth-address&gt;Division of Cardiovascular Medicine, Mayo Clinic College of Medicine, Rochester, Minnesota, USA.&amp;#xD;Division of General Internal Medicine, Mayo Clinic College of Medicine, Rochester, Minnesota, USA.&amp;#xD;Division of Biomedical Statistics and Informatics, Mayo Clinic College of Medicine, Rochester, Minnesota, USA.&amp;#xD;Division of Nephrology, Mayo Clinic College of Medicine, Rochester, Minnesota, USA.&lt;/auth-address&gt;&lt;titles&gt;&lt;title&gt;Coronary endothelial function testing may improve long-term quality of life in subjects with microvascular coronary endothelial dysfunction&lt;/title&gt;&lt;secondary-title&gt;Open Heart&lt;/secondary-title&gt;&lt;/titles&gt;&lt;periodical&gt;&lt;full-title&gt;Open Heart&lt;/full-title&gt;&lt;/periodical&gt;&lt;pages&gt;e000870&lt;/pages&gt;&lt;volume&gt;6&lt;/volume&gt;&lt;number&gt;1&lt;/number&gt;&lt;edition&gt;2019/03/01&lt;/edition&gt;&lt;keywords&gt;&lt;keyword&gt;angina&lt;/keyword&gt;&lt;keyword&gt;microvascular endothelial function&lt;/keyword&gt;&lt;keyword&gt;quality of life&lt;/keyword&gt;&lt;/keywords&gt;&lt;dates&gt;&lt;year&gt;2019&lt;/year&gt;&lt;/dates&gt;&lt;isbn&gt;2053-3624 (Print)&amp;#xD;2053-3624 (Linking)&lt;/isbn&gt;&lt;accession-num&gt;30815267&lt;/accession-num&gt;&lt;urls&gt;&lt;related-urls&gt;&lt;url&gt;https://www.ncbi.nlm.nih.gov/pubmed/30815267&lt;/url&gt;&lt;/related-urls&gt;&lt;/urls&gt;&lt;custom2&gt;PMC6361373&lt;/custom2&gt;&lt;electronic-resource-num&gt;10.1136/openhrt-2018-000870&lt;/electronic-resource-num&gt;&lt;/record&gt;&lt;/Cite&gt;&lt;/EndNote&gt;</w:instrText>
      </w:r>
      <w:r>
        <w:fldChar w:fldCharType="separate"/>
      </w:r>
      <w:r>
        <w:rPr>
          <w:noProof/>
        </w:rPr>
        <w:t>(22)</w:t>
      </w:r>
      <w:r>
        <w:fldChar w:fldCharType="end"/>
      </w:r>
      <w:r>
        <w:t>. Two trials</w:t>
      </w:r>
      <w:r w:rsidRPr="00245DF1">
        <w:t xml:space="preserve"> of </w:t>
      </w:r>
      <w:r>
        <w:t>endothelin (</w:t>
      </w:r>
      <w:r w:rsidRPr="00245DF1">
        <w:t>ET</w:t>
      </w:r>
      <w:r>
        <w:t>)</w:t>
      </w:r>
      <w:r w:rsidRPr="00245DF1">
        <w:t>-1 receptor antagonists in patients with microvasc</w:t>
      </w:r>
      <w:r>
        <w:t xml:space="preserve">ular angina reported favorable results </w:t>
      </w:r>
      <w:r>
        <w:fldChar w:fldCharType="begin">
          <w:fldData xml:space="preserve">PEVuZE5vdGU+PENpdGU+PEF1dGhvcj5Kb2huc29uPC9BdXRob3I+PFllYXI+MjAxMzwvWWVhcj48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</w:fldData>
        </w:fldChar>
      </w:r>
      <w:r w:rsidR="00721A97">
        <w:instrText xml:space="preserve"> ADDIN EN.CITE </w:instrText>
      </w:r>
      <w:r w:rsidR="00721A97">
        <w:fldChar w:fldCharType="begin">
          <w:fldData xml:space="preserve">PEVuZE5vdGU+PENpdGU+PEF1dGhvcj5Kb2huc29uPC9BdXRob3I+PFllYXI+MjAxMzwvWWVhcj48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</w:fldData>
        </w:fldChar>
      </w:r>
      <w:r w:rsidR="00721A97">
        <w:instrText xml:space="preserve"> ADDIN EN.CITE.DATA </w:instrText>
      </w:r>
      <w:r w:rsidR="00721A97">
        <w:fldChar w:fldCharType="end"/>
      </w:r>
      <w:r>
        <w:fldChar w:fldCharType="separate"/>
      </w:r>
      <w:r w:rsidR="00721A97">
        <w:rPr>
          <w:noProof/>
        </w:rPr>
        <w:t>(63,64)</w:t>
      </w:r>
      <w:r>
        <w:fldChar w:fldCharType="end"/>
      </w:r>
      <w:r w:rsidRPr="006D3CD3">
        <w:t>.</w:t>
      </w:r>
      <w:r>
        <w:t xml:space="preserve"> The potential for patient benefits with ET receptor antagonist therapy is currently </w:t>
      </w:r>
      <w:r>
        <w:lastRenderedPageBreak/>
        <w:t>being evaluated in a precision medicine trial of zibotentan in microvascular angina (</w:t>
      </w:r>
      <w:r w:rsidRPr="006D3CD3">
        <w:t>NCT04097314</w:t>
      </w:r>
      <w:r>
        <w:t>)</w:t>
      </w:r>
      <w:r w:rsidR="0076557F">
        <w:t>.</w:t>
      </w:r>
    </w:p>
    <w:p w14:paraId="67A87C02" w14:textId="423BE0DB" w:rsidR="00C84A9B" w:rsidRPr="00E659FF" w:rsidRDefault="00DB45D6" w:rsidP="000E17BD">
      <w:pPr>
        <w:pStyle w:val="Title"/>
      </w:pPr>
      <w:r w:rsidRPr="00E659FF">
        <w:t>How to assess coronary vascular dysfunction in the catheter laboratory</w:t>
      </w:r>
      <w:r w:rsidR="00615A60" w:rsidRPr="00E659FF">
        <w:t>?</w:t>
      </w:r>
    </w:p>
    <w:p w14:paraId="45AA576E" w14:textId="77777777" w:rsidR="009472BE" w:rsidRPr="00E659FF" w:rsidRDefault="009472BE" w:rsidP="009472BE">
      <w:pPr>
        <w:pStyle w:val="Heading3"/>
      </w:pPr>
      <w:r w:rsidRPr="00E659FF">
        <w:t>Set-up</w:t>
      </w:r>
    </w:p>
    <w:p w14:paraId="32E8F6B8" w14:textId="3A107C09" w:rsidR="00D76249" w:rsidRPr="00E659FF" w:rsidRDefault="00213B0C" w:rsidP="00DC628C">
      <w:pPr>
        <w:pStyle w:val="BodyText"/>
      </w:pPr>
      <w:r w:rsidRPr="00E659FF">
        <w:t xml:space="preserve">The purpose of this section is to give practical guidance </w:t>
      </w:r>
      <w:r w:rsidR="0047125A" w:rsidRPr="00E659FF">
        <w:t xml:space="preserve">to clinicians </w:t>
      </w:r>
      <w:r w:rsidRPr="00E659FF">
        <w:t xml:space="preserve">on </w:t>
      </w:r>
      <w:r w:rsidR="0047125A" w:rsidRPr="00E659FF">
        <w:t xml:space="preserve">how to assess </w:t>
      </w:r>
      <w:r w:rsidRPr="00E659FF">
        <w:t xml:space="preserve">coronary vascular function in the catheter laboratory (Table </w:t>
      </w:r>
      <w:r w:rsidR="000F1F1E" w:rsidRPr="00E659FF">
        <w:t>2</w:t>
      </w:r>
      <w:r w:rsidRPr="00E659FF">
        <w:t>)</w:t>
      </w:r>
      <w:r w:rsidR="001E45E1" w:rsidRPr="00E659FF">
        <w:t xml:space="preserve"> </w:t>
      </w:r>
      <w:r w:rsidR="003618F1" w:rsidRPr="00E659FF">
        <w:fldChar w:fldCharType="begin">
          <w:fldData xml:space="preserve">PEVuZE5vdGU+PENpdGU+PEF1dGhvcj5SYWRpY288L0F1dGhvcj48WWVhcj4yMDE0PC9ZZWFyPjxS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</w:fldData>
        </w:fldChar>
      </w:r>
      <w:r w:rsidR="00721A97">
        <w:instrText xml:space="preserve"> ADDIN EN.CITE </w:instrText>
      </w:r>
      <w:r w:rsidR="00721A97">
        <w:fldChar w:fldCharType="begin">
          <w:fldData xml:space="preserve">PEVuZE5vdGU+PENpdGU+PEF1dGhvcj5SYWRpY288L0F1dGhvcj48WWVhcj4yMDE0PC9ZZWFyPjxS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</w:fldData>
        </w:fldChar>
      </w:r>
      <w:r w:rsidR="00721A97">
        <w:instrText xml:space="preserve"> ADDIN EN.CITE.DATA </w:instrText>
      </w:r>
      <w:r w:rsidR="00721A97">
        <w:fldChar w:fldCharType="end"/>
      </w:r>
      <w:r w:rsidR="003618F1" w:rsidRPr="00E659FF">
        <w:fldChar w:fldCharType="separate"/>
      </w:r>
      <w:r w:rsidR="00721A97">
        <w:rPr>
          <w:noProof/>
        </w:rPr>
        <w:t>(65,66)</w:t>
      </w:r>
      <w:r w:rsidR="003618F1" w:rsidRPr="00E659FF">
        <w:fldChar w:fldCharType="end"/>
      </w:r>
      <w:r w:rsidRPr="00E659FF">
        <w:t xml:space="preserve">. </w:t>
      </w:r>
      <w:r w:rsidR="009036CD" w:rsidRPr="00E659FF">
        <w:t xml:space="preserve">A step-by-step guide is illustrated in Figure </w:t>
      </w:r>
      <w:r w:rsidR="0022652A" w:rsidRPr="00E659FF">
        <w:t>2</w:t>
      </w:r>
      <w:r w:rsidR="009036CD" w:rsidRPr="00E659FF">
        <w:t xml:space="preserve">. </w:t>
      </w:r>
      <w:r w:rsidR="00B6731A" w:rsidRPr="00E659FF">
        <w:t xml:space="preserve">Vasoactive medications should be withheld for </w:t>
      </w:r>
      <w:r w:rsidR="0084091D" w:rsidRPr="00E659FF">
        <w:t xml:space="preserve">at least </w:t>
      </w:r>
      <w:r w:rsidR="00B6731A" w:rsidRPr="00E659FF">
        <w:t xml:space="preserve">24 hours. </w:t>
      </w:r>
      <w:r w:rsidR="006827C4" w:rsidRPr="00E659FF">
        <w:t>C</w:t>
      </w:r>
      <w:r w:rsidR="002371F7" w:rsidRPr="00E659FF">
        <w:t xml:space="preserve">oronary vascular function </w:t>
      </w:r>
      <w:r w:rsidR="006827C4" w:rsidRPr="00E659FF">
        <w:t>can</w:t>
      </w:r>
      <w:r w:rsidR="002371F7" w:rsidRPr="00E659FF">
        <w:t xml:space="preserve"> be assessed </w:t>
      </w:r>
      <w:r w:rsidR="006827C4" w:rsidRPr="00E659FF">
        <w:t>by a trained cardiologist using</w:t>
      </w:r>
      <w:r w:rsidR="006A776C" w:rsidRPr="00E659FF">
        <w:t xml:space="preserve"> </w:t>
      </w:r>
      <w:r w:rsidR="00F17017" w:rsidRPr="00E659FF">
        <w:t>invasive</w:t>
      </w:r>
      <w:r w:rsidR="006A776C" w:rsidRPr="00E659FF">
        <w:t xml:space="preserve"> </w:t>
      </w:r>
      <w:r w:rsidR="006827C4" w:rsidRPr="00E659FF">
        <w:t>techniques</w:t>
      </w:r>
      <w:r w:rsidR="006A776C" w:rsidRPr="00E659FF">
        <w:t xml:space="preserve">. </w:t>
      </w:r>
      <w:r w:rsidR="00256BC7" w:rsidRPr="00E659FF">
        <w:t xml:space="preserve">Radial artery access generally works well. A cocktail of intra-arterial vasodilator drugs to prevent radial artery spasm may confound subsequent measurements of coronary function. </w:t>
      </w:r>
      <w:r w:rsidR="0084091D" w:rsidRPr="00E659FF">
        <w:t>We generally</w:t>
      </w:r>
      <w:r w:rsidR="00256BC7" w:rsidRPr="00E659FF">
        <w:t xml:space="preserve"> </w:t>
      </w:r>
      <w:r w:rsidR="0084091D" w:rsidRPr="00E659FF">
        <w:t>avoid use of intra-arterial calcium channel antagonists and longer acting nitrates (e.g.</w:t>
      </w:r>
      <w:r w:rsidR="00256BC7" w:rsidRPr="00E659FF">
        <w:t xml:space="preserve"> </w:t>
      </w:r>
      <w:r w:rsidR="001A1AF7" w:rsidRPr="00E659FF">
        <w:t xml:space="preserve">verapamil and </w:t>
      </w:r>
      <w:r w:rsidR="008828B2" w:rsidRPr="00E659FF">
        <w:t>isosorbide dinitrate</w:t>
      </w:r>
      <w:r w:rsidR="0084091D" w:rsidRPr="00E659FF">
        <w:t>)</w:t>
      </w:r>
      <w:r w:rsidR="008828B2" w:rsidRPr="00E659FF">
        <w:t xml:space="preserve">. Glyceryl trinitrate has a short half-life and is preferred. </w:t>
      </w:r>
      <w:r w:rsidR="00D76249" w:rsidRPr="00E659FF">
        <w:t xml:space="preserve">Standard coronary catheters </w:t>
      </w:r>
      <w:r w:rsidR="00FF1DA0" w:rsidRPr="00E659FF">
        <w:t>can</w:t>
      </w:r>
      <w:r w:rsidR="00D76249" w:rsidRPr="00E659FF">
        <w:t xml:space="preserve"> be used</w:t>
      </w:r>
      <w:r w:rsidR="0084091D" w:rsidRPr="00E659FF">
        <w:t xml:space="preserve"> although </w:t>
      </w:r>
      <w:r w:rsidR="0047125A" w:rsidRPr="00E659FF">
        <w:t xml:space="preserve">the </w:t>
      </w:r>
      <w:r w:rsidR="0084091D" w:rsidRPr="00E659FF">
        <w:t xml:space="preserve">benefits of </w:t>
      </w:r>
      <w:r w:rsidR="0047125A" w:rsidRPr="00E659FF">
        <w:t xml:space="preserve">a </w:t>
      </w:r>
      <w:r w:rsidR="0084091D" w:rsidRPr="00E659FF">
        <w:t>smaller arteriotomy and guide catheters (5</w:t>
      </w:r>
      <w:r w:rsidR="00F7683A" w:rsidRPr="00E659FF">
        <w:t xml:space="preserve"> </w:t>
      </w:r>
      <w:r w:rsidR="0084091D" w:rsidRPr="00E659FF">
        <w:t>F</w:t>
      </w:r>
      <w:r w:rsidR="00F7683A" w:rsidRPr="00E659FF">
        <w:t>r</w:t>
      </w:r>
      <w:r w:rsidR="0084091D" w:rsidRPr="00E659FF">
        <w:t>) include reduced radial spasm and reduced risk of vascular injury</w:t>
      </w:r>
      <w:r w:rsidR="00D76249" w:rsidRPr="00E659FF">
        <w:t>.</w:t>
      </w:r>
    </w:p>
    <w:p w14:paraId="306193B3" w14:textId="77777777" w:rsidR="008629E3" w:rsidRPr="00E659FF" w:rsidRDefault="008629E3" w:rsidP="008629E3">
      <w:pPr>
        <w:pStyle w:val="Heading3"/>
      </w:pPr>
      <w:r w:rsidRPr="00E659FF">
        <w:t>Coronary angiogram</w:t>
      </w:r>
    </w:p>
    <w:p w14:paraId="2A6C0F26" w14:textId="7EDD9BF2" w:rsidR="008629E3" w:rsidRPr="00E659FF" w:rsidRDefault="008629E3" w:rsidP="00DC628C">
      <w:pPr>
        <w:pStyle w:val="BodyText"/>
      </w:pPr>
      <w:r w:rsidRPr="00E659FF">
        <w:t xml:space="preserve">The cardiologist </w:t>
      </w:r>
      <w:r w:rsidR="008D7C42" w:rsidRPr="00E659FF">
        <w:t xml:space="preserve">visually </w:t>
      </w:r>
      <w:r w:rsidRPr="00E659FF">
        <w:t>assess</w:t>
      </w:r>
      <w:r w:rsidR="008D7C42" w:rsidRPr="00E659FF">
        <w:t>es</w:t>
      </w:r>
      <w:r w:rsidRPr="00E659FF">
        <w:t xml:space="preserve"> antegrade flow of contrast media </w:t>
      </w:r>
      <w:r w:rsidR="008D7C42" w:rsidRPr="00E659FF">
        <w:t xml:space="preserve">during cine-angiography. </w:t>
      </w:r>
      <w:r w:rsidRPr="00E659FF">
        <w:t>Semi-quantitative analysis may be undertaken by calculating the Thrombolysis in Myocardial Infarcti</w:t>
      </w:r>
      <w:r w:rsidR="001E45E1" w:rsidRPr="00E659FF">
        <w:t>on (TIMI) frame count [</w:t>
      </w:r>
      <w:r w:rsidR="00F7683A" w:rsidRPr="00E659FF">
        <w:t>49</w:t>
      </w:r>
      <w:r w:rsidRPr="00E659FF">
        <w:t xml:space="preserve">]. </w:t>
      </w:r>
      <w:r w:rsidR="00962DCC" w:rsidRPr="00E659FF">
        <w:t>In patients with unobstructed epicardial coronaries, a</w:t>
      </w:r>
      <w:r w:rsidRPr="00E659FF">
        <w:t xml:space="preserve"> </w:t>
      </w:r>
      <w:r w:rsidR="00541039" w:rsidRPr="00E659FF">
        <w:t xml:space="preserve">corrected </w:t>
      </w:r>
      <w:r w:rsidRPr="00E659FF">
        <w:t>TIMI frame count &gt;</w:t>
      </w:r>
      <w:r w:rsidR="00541039" w:rsidRPr="00E659FF">
        <w:t xml:space="preserve">27 (images acquired at 30 frames/sec) </w:t>
      </w:r>
      <w:r w:rsidR="001A1AF7" w:rsidRPr="00E659FF">
        <w:t>suggests</w:t>
      </w:r>
      <w:r w:rsidRPr="00E659FF">
        <w:t xml:space="preserve"> microvascular angina due to impaired resting flow (coronary slow-flow phenomenon</w:t>
      </w:r>
      <w:r w:rsidR="00E4534E" w:rsidRPr="00E659FF">
        <w:t xml:space="preserve"> - CSFP</w:t>
      </w:r>
      <w:r w:rsidRPr="00E659FF">
        <w:t xml:space="preserve">) </w:t>
      </w:r>
      <w:r w:rsidR="003618F1" w:rsidRPr="00E659FF">
        <w:fldChar w:fldCharType="begin"/>
      </w:r>
      <w:r w:rsidR="00721A97">
        <w:instrText xml:space="preserve"> ADDIN EN.CITE &lt;EndNote&gt;&lt;Cite&gt;&lt;Author&gt;Beltrame&lt;/Author&gt;&lt;Year&gt;2003&lt;/Year&gt;&lt;RecNum&gt;698&lt;/RecNum&gt;&lt;DisplayText&gt;(67)&lt;/DisplayText&gt;&lt;record&gt;&lt;rec-number&gt;698&lt;/rec-number&gt;&lt;foreign-keys&gt;&lt;key app="EN" db-id="drvazt921dewv6e95rdpwwe0a0d5fzarsezv" timestamp="1497787369"&gt;698&lt;/key&gt;&lt;/foreign-keys&gt;&lt;ref-type name="Journal Article"&gt;17&lt;/ref-type&gt;&lt;contributors&gt;&lt;authors&gt;&lt;author&gt;Beltrame, John F.&lt;/author&gt;&lt;author&gt;Limaye, Sananand B.&lt;/author&gt;&lt;author&gt;Wuttke, Ronald D.&lt;/author&gt;&lt;author&gt;Horowitz, John D.&lt;/author&gt;&lt;/authors&gt;&lt;/contributors&gt;&lt;titles&gt;&lt;title&gt;Coronary hemodynamic and metabolic studies of the coronary slow flow phenomenon&lt;/title&gt;&lt;secondary-title&gt;American Heart Journal&lt;/secondary-title&gt;&lt;/titles&gt;&lt;periodical&gt;&lt;full-title&gt;American Heart Journal&lt;/full-title&gt;&lt;abbr-1&gt;Am. Heart J.&lt;/abbr-1&gt;&lt;abbr-2&gt;Am Heart J&lt;/abbr-2&gt;&lt;/periodical&gt;&lt;pages&gt;84-90&lt;/pages&gt;&lt;volume&gt;146&lt;/volume&gt;&lt;number&gt;1&lt;/number&gt;&lt;dates&gt;&lt;year&gt;2003&lt;/year&gt;&lt;/dates&gt;&lt;isbn&gt;00028703&lt;/isbn&gt;&lt;urls&gt;&lt;/urls&gt;&lt;electronic-resource-num&gt;10.1016/s0002-8703(03)00124-8&lt;/electronic-resource-num&gt;&lt;/record&gt;&lt;/Cite&gt;&lt;/EndNote&gt;</w:instrText>
      </w:r>
      <w:r w:rsidR="003618F1" w:rsidRPr="00E659FF">
        <w:fldChar w:fldCharType="separate"/>
      </w:r>
      <w:r w:rsidR="00721A97">
        <w:rPr>
          <w:noProof/>
        </w:rPr>
        <w:t>(67)</w:t>
      </w:r>
      <w:r w:rsidR="003618F1" w:rsidRPr="00E659FF">
        <w:fldChar w:fldCharType="end"/>
      </w:r>
      <w:r w:rsidRPr="00E659FF">
        <w:t>.</w:t>
      </w:r>
      <w:r w:rsidR="008D7C42" w:rsidRPr="00E659FF">
        <w:t xml:space="preserve"> Slow</w:t>
      </w:r>
      <w:r w:rsidR="001A1AF7" w:rsidRPr="00E659FF">
        <w:t>-</w:t>
      </w:r>
      <w:r w:rsidR="008D7C42" w:rsidRPr="00E659FF">
        <w:t>flow points to an increase in vascular resistance under resting conditions</w:t>
      </w:r>
      <w:r w:rsidR="00E4534E" w:rsidRPr="00E659FF">
        <w:t xml:space="preserve"> and is typically seen in male smokers and </w:t>
      </w:r>
      <w:r w:rsidR="00E4534E" w:rsidRPr="00E659FF">
        <w:lastRenderedPageBreak/>
        <w:t>may be implicated in propensity to acute coronary syndromes</w:t>
      </w:r>
      <w:r w:rsidR="000E17BD" w:rsidRPr="00E659FF">
        <w:t xml:space="preserve"> </w:t>
      </w:r>
      <w:r w:rsidR="000E17BD" w:rsidRPr="00E659FF">
        <w:fldChar w:fldCharType="begin"/>
      </w:r>
      <w:r w:rsidR="00721A97">
        <w:instrText xml:space="preserve"> ADDIN EN.CITE &lt;EndNote&gt;&lt;Cite&gt;&lt;Author&gt;Beltrame&lt;/Author&gt;&lt;Year&gt;2002&lt;/Year&gt;&lt;RecNum&gt;462&lt;/RecNum&gt;&lt;DisplayText&gt;(68)&lt;/DisplayText&gt;&lt;record&gt;&lt;rec-number&gt;462&lt;/rec-number&gt;&lt;foreign-keys&gt;&lt;key app="EN" db-id="drvazt921dewv6e95rdpwwe0a0d5fzarsezv" timestamp="1479666483"&gt;462&lt;/key&gt;&lt;/foreign-keys&gt;&lt;ref-type name="Journal Article"&gt;17&lt;/ref-type&gt;&lt;contributors&gt;&lt;authors&gt;&lt;author&gt;Beltrame, J. F.&lt;/author&gt;&lt;author&gt;Limaye, S. B.&lt;/author&gt;&lt;author&gt;Horowitz, J. D.&lt;/author&gt;&lt;/authors&gt;&lt;/contributors&gt;&lt;auth-address&gt;Cardiology Unit, North Western Adelaide Health Service, Queen Elizabeth Hospital Campus, Adelaide University, 28 Woodville Road, Woodville South, SA 5011, Australia. john.beltrane@adelaide.edu.au&lt;/auth-address&gt;&lt;titles&gt;&lt;title&gt;The coronary slow flow phenomenon--a new coronary microvascular disorder&lt;/title&gt;&lt;secondary-title&gt;Cardiology&lt;/secondary-title&gt;&lt;/titles&gt;&lt;periodical&gt;&lt;full-title&gt;Cardiology&lt;/full-title&gt;&lt;abbr-1&gt;Cardiology&lt;/abbr-1&gt;&lt;abbr-2&gt;Cardiology&lt;/abbr-2&gt;&lt;/periodical&gt;&lt;pages&gt;197-202&lt;/pages&gt;&lt;volume&gt;97&lt;/volume&gt;&lt;number&gt;4&lt;/number&gt;&lt;keywords&gt;&lt;keyword&gt;Adult&lt;/keyword&gt;&lt;keyword&gt;Aged&lt;/keyword&gt;&lt;keyword&gt;Australia&lt;/keyword&gt;&lt;keyword&gt;Blood Flow Velocity/*physiology&lt;/keyword&gt;&lt;keyword&gt;Case-Control Studies&lt;/keyword&gt;&lt;keyword&gt;Coronary Angiography&lt;/keyword&gt;&lt;keyword&gt;Coronary Circulation/*physiology&lt;/keyword&gt;&lt;keyword&gt;Coronary Disease/*physiopathology/radiography&lt;/keyword&gt;&lt;keyword&gt;Coronary Vessels/physiopathology&lt;/keyword&gt;&lt;keyword&gt;Electrocardiography&lt;/keyword&gt;&lt;keyword&gt;Female&lt;/keyword&gt;&lt;keyword&gt;Follow-Up Studies&lt;/keyword&gt;&lt;keyword&gt;Humans&lt;/keyword&gt;&lt;keyword&gt;Male&lt;/keyword&gt;&lt;keyword&gt;Middle Aged&lt;/keyword&gt;&lt;keyword&gt;Ventricular Dysfunction, Left/physiopathology/radiography&lt;/keyword&gt;&lt;/keywords&gt;&lt;dates&gt;&lt;year&gt;2002&lt;/year&gt;&lt;/dates&gt;&lt;isbn&gt;0008-6312 (Print)&amp;#xD;0008-6312 (Linking)&lt;/isbn&gt;&lt;accession-num&gt;12145474&lt;/accession-num&gt;&lt;urls&gt;&lt;related-urls&gt;&lt;url&gt;https://www.ncbi.nlm.nih.gov/pubmed/12145474&lt;/url&gt;&lt;/related-urls&gt;&lt;/urls&gt;&lt;custom2&gt;12145474&lt;/custom2&gt;&lt;/record&gt;&lt;/Cite&gt;&lt;/EndNote&gt;</w:instrText>
      </w:r>
      <w:r w:rsidR="000E17BD" w:rsidRPr="00E659FF">
        <w:fldChar w:fldCharType="separate"/>
      </w:r>
      <w:r w:rsidR="00721A97">
        <w:rPr>
          <w:noProof/>
        </w:rPr>
        <w:t>(68)</w:t>
      </w:r>
      <w:r w:rsidR="000E17BD" w:rsidRPr="00E659FF">
        <w:fldChar w:fldCharType="end"/>
      </w:r>
      <w:r w:rsidR="000E17BD" w:rsidRPr="00E659FF">
        <w:t>.</w:t>
      </w:r>
    </w:p>
    <w:p w14:paraId="071EEB76" w14:textId="3975354B" w:rsidR="008629E3" w:rsidRPr="00E659FF" w:rsidRDefault="008629E3" w:rsidP="00DC628C">
      <w:pPr>
        <w:pStyle w:val="BodyText"/>
      </w:pPr>
      <w:r w:rsidRPr="00E659FF">
        <w:t xml:space="preserve">We typically use a diagnostic JR4 (Judkins right) catheter to </w:t>
      </w:r>
      <w:r w:rsidR="008D7C42" w:rsidRPr="00E659FF">
        <w:t>perform angiography of the</w:t>
      </w:r>
      <w:r w:rsidRPr="00E659FF">
        <w:t xml:space="preserve"> right coronary </w:t>
      </w:r>
      <w:r w:rsidR="008D7C42" w:rsidRPr="00E659FF">
        <w:t xml:space="preserve">artery </w:t>
      </w:r>
      <w:r w:rsidRPr="00E659FF">
        <w:t xml:space="preserve">before crossing the aortic valve to measure left ventricular end-diastolic pressure. </w:t>
      </w:r>
      <w:r w:rsidR="001A1AF7" w:rsidRPr="00E659FF">
        <w:t>E</w:t>
      </w:r>
      <w:r w:rsidRPr="00E659FF">
        <w:t xml:space="preserve">levated </w:t>
      </w:r>
      <w:r w:rsidR="003A6930" w:rsidRPr="00E659FF">
        <w:t>left ventricular end-diastolic pressure (</w:t>
      </w:r>
      <w:r w:rsidRPr="00E659FF">
        <w:t>LVEDP</w:t>
      </w:r>
      <w:r w:rsidR="003A6930" w:rsidRPr="00E659FF">
        <w:t>)</w:t>
      </w:r>
      <w:r w:rsidRPr="00E659FF">
        <w:t xml:space="preserve"> may reflect heart failure which </w:t>
      </w:r>
      <w:r w:rsidR="00EC31CC" w:rsidRPr="00E659FF">
        <w:t xml:space="preserve">is one possible adverse sequela in the </w:t>
      </w:r>
      <w:r w:rsidR="001A1AF7" w:rsidRPr="00E659FF">
        <w:t>course</w:t>
      </w:r>
      <w:r w:rsidRPr="00E659FF">
        <w:t xml:space="preserve"> of </w:t>
      </w:r>
      <w:r w:rsidR="005C4A58" w:rsidRPr="00E659FF">
        <w:t xml:space="preserve">coronary vasomotor disorders </w:t>
      </w:r>
      <w:r w:rsidR="003618F1" w:rsidRPr="00E659FF">
        <w:fldChar w:fldCharType="begin">
          <w:fldData xml:space="preserve">PEVuZE5vdGU+PENpdGU+PEF1dGhvcj5DcmVhPC9BdXRob3I+PFllYXI+MjAxNjwvWWVhcj48UmVj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</w:fldData>
        </w:fldChar>
      </w:r>
      <w:r w:rsidR="00721A97">
        <w:instrText xml:space="preserve"> ADDIN EN.CITE </w:instrText>
      </w:r>
      <w:r w:rsidR="00721A97">
        <w:fldChar w:fldCharType="begin">
          <w:fldData xml:space="preserve">PEVuZE5vdGU+PENpdGU+PEF1dGhvcj5DcmVhPC9BdXRob3I+PFllYXI+MjAxNjwvWWVhcj48UmVj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</w:fldData>
        </w:fldChar>
      </w:r>
      <w:r w:rsidR="00721A97">
        <w:instrText xml:space="preserve"> ADDIN EN.CITE.DATA </w:instrText>
      </w:r>
      <w:r w:rsidR="00721A97">
        <w:fldChar w:fldCharType="end"/>
      </w:r>
      <w:r w:rsidR="003618F1" w:rsidRPr="00E659FF">
        <w:fldChar w:fldCharType="separate"/>
      </w:r>
      <w:r w:rsidR="00721A97">
        <w:rPr>
          <w:noProof/>
        </w:rPr>
        <w:t>(69)</w:t>
      </w:r>
      <w:r w:rsidR="003618F1" w:rsidRPr="00E659FF">
        <w:fldChar w:fldCharType="end"/>
      </w:r>
      <w:r w:rsidRPr="00E659FF">
        <w:t xml:space="preserve">. We then use a </w:t>
      </w:r>
      <w:r w:rsidR="00EC31CC" w:rsidRPr="00E659FF">
        <w:t xml:space="preserve">left coronary </w:t>
      </w:r>
      <w:r w:rsidRPr="00E659FF">
        <w:t>guiding catheter with reasonable support (e.g</w:t>
      </w:r>
      <w:r w:rsidR="00440A2E" w:rsidRPr="00E659FF">
        <w:t>.</w:t>
      </w:r>
      <w:r w:rsidRPr="00E659FF">
        <w:t xml:space="preserve"> </w:t>
      </w:r>
      <w:r w:rsidR="00EC31CC" w:rsidRPr="00E659FF">
        <w:t xml:space="preserve">JL3.5 or </w:t>
      </w:r>
      <w:r w:rsidRPr="00E659FF">
        <w:t xml:space="preserve">EBU3.5 – extra back up) which permits reproducible transit time injections and good intubation of the left main for </w:t>
      </w:r>
      <w:r w:rsidR="00F516B2" w:rsidRPr="00E659FF">
        <w:t xml:space="preserve">acetylcholine </w:t>
      </w:r>
      <w:r w:rsidRPr="00E659FF">
        <w:t>infusions.</w:t>
      </w:r>
      <w:r w:rsidR="00EC31CC" w:rsidRPr="00E659FF">
        <w:t xml:space="preserve"> In </w:t>
      </w:r>
      <w:r w:rsidR="001A1AF7" w:rsidRPr="00E659FF">
        <w:t xml:space="preserve">choosing </w:t>
      </w:r>
      <w:r w:rsidR="00EC31CC" w:rsidRPr="00E659FF">
        <w:t xml:space="preserve">a guiding catheter, we exercise caution to ensure co-axial coronary intubation and avoidance of pressure damping to avoid injury of the vascular wall. </w:t>
      </w:r>
    </w:p>
    <w:p w14:paraId="3AE6946F" w14:textId="69CBE901" w:rsidR="008629E3" w:rsidRPr="00E659FF" w:rsidRDefault="00A12E5B" w:rsidP="00352773">
      <w:pPr>
        <w:pStyle w:val="Heading2"/>
      </w:pPr>
      <w:r w:rsidRPr="00E659FF">
        <w:t>Interventional</w:t>
      </w:r>
      <w:r w:rsidR="008629E3" w:rsidRPr="00E659FF">
        <w:t xml:space="preserve"> diagnostic procedure</w:t>
      </w:r>
    </w:p>
    <w:p w14:paraId="113990A0" w14:textId="0CB6DBBB" w:rsidR="00C44BF2" w:rsidRPr="00E659FF" w:rsidRDefault="006A776C" w:rsidP="00DC628C">
      <w:pPr>
        <w:pStyle w:val="BodyText"/>
      </w:pPr>
      <w:r w:rsidRPr="00E659FF">
        <w:t xml:space="preserve">The </w:t>
      </w:r>
      <w:r w:rsidR="00A12E5B" w:rsidRPr="00E659FF">
        <w:t>IDP</w:t>
      </w:r>
      <w:r w:rsidRPr="00E659FF">
        <w:t xml:space="preserve"> </w:t>
      </w:r>
      <w:r w:rsidR="005E6FF2" w:rsidRPr="00E659FF">
        <w:t>is a combinatory technique involving</w:t>
      </w:r>
      <w:r w:rsidRPr="00E659FF">
        <w:t xml:space="preserve"> </w:t>
      </w:r>
      <w:r w:rsidR="005E6FF2" w:rsidRPr="00E659FF">
        <w:t>direct invasive measurements of coronary vascular function initially with a</w:t>
      </w:r>
      <w:r w:rsidRPr="00E659FF">
        <w:t xml:space="preserve"> diagnostic guidewire</w:t>
      </w:r>
      <w:r w:rsidR="006827C4" w:rsidRPr="00E659FF">
        <w:t xml:space="preserve"> </w:t>
      </w:r>
      <w:r w:rsidR="005E6FF2" w:rsidRPr="00E659FF">
        <w:t>then</w:t>
      </w:r>
      <w:r w:rsidRPr="00E659FF">
        <w:t xml:space="preserve"> </w:t>
      </w:r>
      <w:r w:rsidR="00934B2F">
        <w:t>acetylcholine</w:t>
      </w:r>
      <w:r w:rsidRPr="00E659FF">
        <w:t xml:space="preserve"> </w:t>
      </w:r>
      <w:r w:rsidR="005E6FF2" w:rsidRPr="00E659FF">
        <w:t xml:space="preserve">reactivity </w:t>
      </w:r>
      <w:r w:rsidRPr="00E659FF">
        <w:t>test</w:t>
      </w:r>
      <w:r w:rsidR="005E6FF2" w:rsidRPr="00E659FF">
        <w:t>ing</w:t>
      </w:r>
      <w:r w:rsidR="00F17017" w:rsidRPr="00E659FF">
        <w:t xml:space="preserve"> (Table</w:t>
      </w:r>
      <w:r w:rsidR="000F1F1E" w:rsidRPr="00E659FF">
        <w:t>s 1 &amp;</w:t>
      </w:r>
      <w:r w:rsidR="0084091D" w:rsidRPr="00E659FF">
        <w:t xml:space="preserve"> 2</w:t>
      </w:r>
      <w:r w:rsidR="003726AB" w:rsidRPr="00E659FF">
        <w:t xml:space="preserve">; Figure </w:t>
      </w:r>
      <w:r w:rsidR="0022652A" w:rsidRPr="00E659FF">
        <w:t>1</w:t>
      </w:r>
      <w:r w:rsidR="00F17017" w:rsidRPr="00E659FF">
        <w:t>)</w:t>
      </w:r>
      <w:r w:rsidRPr="00E659FF">
        <w:t xml:space="preserve">. </w:t>
      </w:r>
      <w:r w:rsidR="004A166E" w:rsidRPr="00E659FF">
        <w:t xml:space="preserve">As a practical guide, following acquisition of the coronary angiogram, we recommend the </w:t>
      </w:r>
      <w:r w:rsidR="00A12E5B" w:rsidRPr="00E659FF">
        <w:t>IDP</w:t>
      </w:r>
      <w:r w:rsidR="004A166E" w:rsidRPr="00E659FF">
        <w:t xml:space="preserve"> should </w:t>
      </w:r>
      <w:r w:rsidR="00D832AF" w:rsidRPr="00E659FF">
        <w:t>initially focus on</w:t>
      </w:r>
      <w:r w:rsidR="004A166E" w:rsidRPr="00E659FF">
        <w:t xml:space="preserve"> </w:t>
      </w:r>
      <w:r w:rsidR="00D832AF" w:rsidRPr="00E659FF">
        <w:t>use of</w:t>
      </w:r>
      <w:r w:rsidR="004A166E" w:rsidRPr="00E659FF">
        <w:t xml:space="preserve"> a diagnostic guidewire </w:t>
      </w:r>
      <w:r w:rsidR="00D832AF" w:rsidRPr="00E659FF">
        <w:t>and</w:t>
      </w:r>
      <w:r w:rsidR="004A166E" w:rsidRPr="00E659FF">
        <w:t xml:space="preserve"> then, where appropriate and feasible, </w:t>
      </w:r>
      <w:r w:rsidR="001A6F21">
        <w:t>acetylcholine</w:t>
      </w:r>
      <w:r w:rsidR="004A166E" w:rsidRPr="00E659FF">
        <w:t xml:space="preserve"> vasoreactivity testing</w:t>
      </w:r>
      <w:r w:rsidR="00D832AF" w:rsidRPr="00E659FF">
        <w:t xml:space="preserve">. </w:t>
      </w:r>
      <w:r w:rsidR="00C44BF2" w:rsidRPr="00E659FF">
        <w:t xml:space="preserve">There is no </w:t>
      </w:r>
      <w:r w:rsidR="005E6FF2" w:rsidRPr="00E659FF">
        <w:t>firm consensus on the approach</w:t>
      </w:r>
      <w:r w:rsidR="004F6B5C" w:rsidRPr="00E659FF">
        <w:t xml:space="preserve"> </w:t>
      </w:r>
      <w:r w:rsidR="00F7683A" w:rsidRPr="00E659FF">
        <w:t>[</w:t>
      </w:r>
      <w:r w:rsidR="003618F1" w:rsidRPr="00E659FF">
        <w:fldChar w:fldCharType="begin">
          <w:fldData xml:space="preserve">PEVuZE5vdGU+PENpdGU+PEF1dGhvcj5Pbmc8L0F1dGhvcj48WWVhcj4yMDE4PC9ZZWFyPjxSZWNO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</w:fldData>
        </w:fldChar>
      </w:r>
      <w:r w:rsidR="00721A97">
        <w:instrText xml:space="preserve"> ADDIN EN.CITE </w:instrText>
      </w:r>
      <w:r w:rsidR="00721A97">
        <w:fldChar w:fldCharType="begin">
          <w:fldData xml:space="preserve">PEVuZE5vdGU+PENpdGU+PEF1dGhvcj5Pbmc8L0F1dGhvcj48WWVhcj4yMDE4PC9ZZWFyPjxSZWNO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</w:fldData>
        </w:fldChar>
      </w:r>
      <w:r w:rsidR="00721A97">
        <w:instrText xml:space="preserve"> ADDIN EN.CITE.DATA </w:instrText>
      </w:r>
      <w:r w:rsidR="00721A97">
        <w:fldChar w:fldCharType="end"/>
      </w:r>
      <w:r w:rsidR="003618F1" w:rsidRPr="00E659FF">
        <w:fldChar w:fldCharType="separate"/>
      </w:r>
      <w:r w:rsidR="00721A97">
        <w:rPr>
          <w:noProof/>
        </w:rPr>
        <w:t>(9,60)</w:t>
      </w:r>
      <w:r w:rsidR="003618F1" w:rsidRPr="00E659FF">
        <w:fldChar w:fldCharType="end"/>
      </w:r>
      <w:r w:rsidR="004F6B5C" w:rsidRPr="00E659FF">
        <w:t>]</w:t>
      </w:r>
      <w:r w:rsidR="005E6FF2" w:rsidRPr="00E659FF">
        <w:t xml:space="preserve">. </w:t>
      </w:r>
      <w:r w:rsidR="00C767EE" w:rsidRPr="00C767EE">
        <w:t>We advocate this diagnostic sequence since, should vasospasm occur following intracoronary infusion of acetylcholine, the assessment of resting physiology becomes confounded by elevated sympathetic drive. An alternative approach sees vasospasm provocation first before assessment of CFR. This approach is advocated by some who have concerns about coronary vasospasm testing if short acting nitrate is initially administered e.g. to prevent vasospasm if using radial artery access, or to optimize coronary angiography. This point is diagnostically relevant in the case of a potential false negative test result</w:t>
      </w:r>
      <w:r w:rsidR="00015042">
        <w:t>.</w:t>
      </w:r>
    </w:p>
    <w:p w14:paraId="4CE83CD4" w14:textId="77777777" w:rsidR="008629E3" w:rsidRPr="00E659FF" w:rsidRDefault="008629E3" w:rsidP="008629E3">
      <w:pPr>
        <w:pStyle w:val="Heading3"/>
      </w:pPr>
      <w:r w:rsidRPr="00E659FF">
        <w:lastRenderedPageBreak/>
        <w:t xml:space="preserve">Diagnostic guidewire </w:t>
      </w:r>
    </w:p>
    <w:p w14:paraId="047261DE" w14:textId="096607E4" w:rsidR="008629E3" w:rsidRPr="00E659FF" w:rsidRDefault="008629E3" w:rsidP="00DC628C">
      <w:pPr>
        <w:pStyle w:val="BodyText"/>
      </w:pPr>
      <w:r w:rsidRPr="00E659FF">
        <w:t xml:space="preserve">The guidewire procedure is performed as an adjunct to coronary angiography. The </w:t>
      </w:r>
      <w:r w:rsidR="00A12E5B" w:rsidRPr="00E659FF">
        <w:t>IDP</w:t>
      </w:r>
      <w:r w:rsidRPr="00E659FF">
        <w:t xml:space="preserve"> should be focused to </w:t>
      </w:r>
      <w:r w:rsidR="00B92027" w:rsidRPr="00E659FF">
        <w:t xml:space="preserve">a </w:t>
      </w:r>
      <w:r w:rsidRPr="00E659FF">
        <w:t xml:space="preserve">single major coronary artery to limit the duration of the procedure. Additional studies in </w:t>
      </w:r>
      <w:r w:rsidR="002C314A">
        <w:t>a second</w:t>
      </w:r>
      <w:r w:rsidRPr="00E659FF">
        <w:t xml:space="preserve"> coronary arter</w:t>
      </w:r>
      <w:r w:rsidR="002C314A">
        <w:t>y</w:t>
      </w:r>
      <w:r w:rsidRPr="00E659FF">
        <w:t xml:space="preserve"> may be appropriate if the initial tests are negative and clinical suspicion is high. </w:t>
      </w:r>
    </w:p>
    <w:p w14:paraId="332134C0" w14:textId="364CA628" w:rsidR="008629E3" w:rsidRPr="00E659FF" w:rsidRDefault="008629E3" w:rsidP="00DC628C">
      <w:pPr>
        <w:pStyle w:val="BodyText"/>
      </w:pPr>
      <w:r w:rsidRPr="00E659FF">
        <w:t>The left anterior descending coronary artery is usually preferred as the pre-specified target vessel</w:t>
      </w:r>
      <w:r w:rsidR="005E6FF2" w:rsidRPr="00E659FF">
        <w:t xml:space="preserve"> reflecting its subtended myocardial mass and coronary dominance</w:t>
      </w:r>
      <w:r w:rsidR="009D5689" w:rsidRPr="00E659FF">
        <w:t xml:space="preserve"> (Table 2)</w:t>
      </w:r>
      <w:r w:rsidR="00440A2E" w:rsidRPr="00E659FF">
        <w:t xml:space="preserve">, and this artery is in our experience typically reactive to the effects of </w:t>
      </w:r>
      <w:r w:rsidR="00F516B2" w:rsidRPr="00E659FF">
        <w:t>acetylcholine</w:t>
      </w:r>
      <w:r w:rsidRPr="00E659FF">
        <w:t xml:space="preserve">. If technical factors, such as tortuous coronary anatomy, preclude instrumentation of this artery then the circumflex or right coronary artery should be assessed. Intravenous heparin (50–70 U/kg) should be administered </w:t>
      </w:r>
      <w:r w:rsidR="00FA7993" w:rsidRPr="00E659FF">
        <w:t xml:space="preserve">to achieve therapeutic anticoagulation (activated clotting time </w:t>
      </w:r>
      <w:r w:rsidR="00B92027" w:rsidRPr="00E659FF">
        <w:t>~</w:t>
      </w:r>
      <w:r w:rsidR="00FA7993" w:rsidRPr="00E659FF">
        <w:t>250 s) before coronary instrumentation</w:t>
      </w:r>
      <w:r w:rsidRPr="00E659FF">
        <w:t xml:space="preserve">. </w:t>
      </w:r>
      <w:r w:rsidR="00FA7993" w:rsidRPr="00E659FF">
        <w:t xml:space="preserve">Diagnostic options include coronary thermodilution using a </w:t>
      </w:r>
      <w:r w:rsidRPr="00E659FF">
        <w:t xml:space="preserve">pressure-temperature sensor guidewire (PressureWire X™, Abbott Vascular, Santa Clara, CA) or a Doppler </w:t>
      </w:r>
      <w:r w:rsidR="00FA7993" w:rsidRPr="00E659FF">
        <w:t xml:space="preserve">technique </w:t>
      </w:r>
      <w:r w:rsidRPr="00E659FF">
        <w:t>(Combo</w:t>
      </w:r>
      <w:r w:rsidR="00F5378F" w:rsidRPr="00E659FF">
        <w:t>W</w:t>
      </w:r>
      <w:r w:rsidRPr="00E659FF">
        <w:t xml:space="preserve">ire XT or Flowire, Philips Volcano Corporation, San Diego, CA). The ComboWire </w:t>
      </w:r>
      <w:r w:rsidR="006D7AD6" w:rsidRPr="00E659FF">
        <w:t xml:space="preserve">XT </w:t>
      </w:r>
      <w:r w:rsidRPr="00E659FF">
        <w:t>connects to the ComboMap system (Philips</w:t>
      </w:r>
      <w:r w:rsidR="006D7AD6" w:rsidRPr="00E659FF">
        <w:t>, Eindhoven</w:t>
      </w:r>
      <w:r w:rsidRPr="00E659FF">
        <w:t xml:space="preserve">). </w:t>
      </w:r>
    </w:p>
    <w:p w14:paraId="7A2EA431" w14:textId="0629198B" w:rsidR="009472BE" w:rsidRPr="00E659FF" w:rsidRDefault="00366B65" w:rsidP="00DC628C">
      <w:pPr>
        <w:pStyle w:val="BodyText"/>
      </w:pPr>
      <w:r w:rsidRPr="00E659FF">
        <w:t>Typically</w:t>
      </w:r>
      <w:r w:rsidR="006D7AD6" w:rsidRPr="00E659FF">
        <w:t>,</w:t>
      </w:r>
      <w:r w:rsidRPr="00E659FF">
        <w:t xml:space="preserve"> </w:t>
      </w:r>
      <w:r w:rsidR="009B5D10" w:rsidRPr="00E659FF">
        <w:t>intra</w:t>
      </w:r>
      <w:r w:rsidR="00FA7993" w:rsidRPr="00E659FF">
        <w:t>-</w:t>
      </w:r>
      <w:r w:rsidR="009B5D10" w:rsidRPr="00E659FF">
        <w:t>arterial</w:t>
      </w:r>
      <w:r w:rsidRPr="00E659FF">
        <w:t xml:space="preserve"> </w:t>
      </w:r>
      <w:r w:rsidR="0070359E" w:rsidRPr="00E659FF">
        <w:t>glyceryl trinitrate (</w:t>
      </w:r>
      <w:r w:rsidRPr="00E659FF">
        <w:t>GTN</w:t>
      </w:r>
      <w:r w:rsidR="0070359E" w:rsidRPr="00E659FF">
        <w:t>)</w:t>
      </w:r>
      <w:r w:rsidRPr="00E659FF">
        <w:t xml:space="preserve"> is given </w:t>
      </w:r>
      <w:r w:rsidR="00105C1D">
        <w:t>routinely during coronary angiography</w:t>
      </w:r>
      <w:r w:rsidRPr="00E659FF">
        <w:t xml:space="preserve"> although we suggest using 200mcg or less. The half-life of GTN is around two minutes and thus after 10 minutes, only 3% of the medica</w:t>
      </w:r>
      <w:r w:rsidR="00FA7993" w:rsidRPr="00E659FF">
        <w:t>tion is active</w:t>
      </w:r>
      <w:r w:rsidR="0070359E" w:rsidRPr="00E659FF">
        <w:t>,</w:t>
      </w:r>
      <w:r w:rsidR="00FA7993" w:rsidRPr="00E659FF">
        <w:t xml:space="preserve"> therefore</w:t>
      </w:r>
      <w:r w:rsidRPr="00E659FF">
        <w:t xml:space="preserve"> unlikely to suppress a false positive test for epicardial vasospasm</w:t>
      </w:r>
      <w:r w:rsidR="003618F1" w:rsidRPr="00E659FF">
        <w:t xml:space="preserve"> </w:t>
      </w:r>
      <w:r w:rsidR="003618F1" w:rsidRPr="00E659FF">
        <w:fldChar w:fldCharType="begin"/>
      </w:r>
      <w:r w:rsidR="00721A97">
        <w:instrText xml:space="preserve"> ADDIN EN.CITE &lt;EndNote&gt;&lt;Cite&gt;&lt;Author&gt;Hashimoto&lt;/Author&gt;&lt;Year&gt;2003&lt;/Year&gt;&lt;RecNum&gt;1551&lt;/RecNum&gt;&lt;DisplayText&gt;(70)&lt;/DisplayText&gt;&lt;record&gt;&lt;rec-number&gt;1551&lt;/rec-number&gt;&lt;foreign-keys&gt;&lt;key app="EN" db-id="drvazt921dewv6e95rdpwwe0a0d5fzarsezv" timestamp="1568138460"&gt;1551&lt;/key&gt;&lt;/foreign-keys&gt;&lt;ref-type name="Journal Article"&gt;17&lt;/ref-type&gt;&lt;contributors&gt;&lt;authors&gt;&lt;author&gt;Hashimoto, S.&lt;/author&gt;&lt;author&gt;Kobayashi, A.&lt;/author&gt;&lt;/authors&gt;&lt;/contributors&gt;&lt;auth-address&gt;Department of Intensive Care and Anesthesiology, Kyoto Prefectural University of Medicine, Kyoto, Japan. satoru@koto.kpu-m.ac.jp&lt;/auth-address&gt;&lt;titles&gt;&lt;title&gt;Clinical pharmacokinetics and pharmacodynamics of glyceryl trinitrate and its metabolites&lt;/title&gt;&lt;secondary-title&gt;Clin Pharmacokinet&lt;/secondary-title&gt;&lt;/titles&gt;&lt;periodical&gt;&lt;full-title&gt;Clinical Pharmacokinetics&lt;/full-title&gt;&lt;abbr-1&gt;Clin. Pharmacokinet.&lt;/abbr-1&gt;&lt;abbr-2&gt;Clin Pharmacokinet&lt;/abbr-2&gt;&lt;/periodical&gt;&lt;pages&gt;205-21&lt;/pages&gt;&lt;volume&gt;42&lt;/volume&gt;&lt;number&gt;3&lt;/number&gt;&lt;edition&gt;2003/02/27&lt;/edition&gt;&lt;keywords&gt;&lt;keyword&gt;Administration, Topical&lt;/keyword&gt;&lt;keyword&gt;Aging/metabolism&lt;/keyword&gt;&lt;keyword&gt;Biotransformation&lt;/keyword&gt;&lt;keyword&gt;Exercise&lt;/keyword&gt;&lt;keyword&gt;Humans&lt;/keyword&gt;&lt;keyword&gt;Models, Biological&lt;/keyword&gt;&lt;keyword&gt;Nitroglycerin/metabolism/*pharmacokinetics/*pharmacology&lt;/keyword&gt;&lt;keyword&gt;Posture/physiology&lt;/keyword&gt;&lt;keyword&gt;Temperature&lt;/keyword&gt;&lt;keyword&gt;Vasodilator Agents/metabolism/*pharmacokinetics/*pharmacology&lt;/keyword&gt;&lt;/keywords&gt;&lt;dates&gt;&lt;year&gt;2003&lt;/year&gt;&lt;/dates&gt;&lt;isbn&gt;0312-5963 (Print)&amp;#xD;0312-5963 (Linking)&lt;/isbn&gt;&lt;accession-num&gt;12603173&lt;/accession-num&gt;&lt;urls&gt;&lt;related-urls&gt;&lt;url&gt;https://www.ncbi.nlm.nih.gov/pubmed/12603173&lt;/url&gt;&lt;/related-urls&gt;&lt;/urls&gt;&lt;electronic-resource-num&gt;10.2165/00003088-200342030-00001&lt;/electronic-resource-num&gt;&lt;/record&gt;&lt;/Cite&gt;&lt;/EndNote&gt;</w:instrText>
      </w:r>
      <w:r w:rsidR="003618F1" w:rsidRPr="00E659FF">
        <w:fldChar w:fldCharType="separate"/>
      </w:r>
      <w:r w:rsidR="00721A97">
        <w:rPr>
          <w:noProof/>
        </w:rPr>
        <w:t>(70)</w:t>
      </w:r>
      <w:r w:rsidR="003618F1" w:rsidRPr="00E659FF">
        <w:fldChar w:fldCharType="end"/>
      </w:r>
      <w:r w:rsidRPr="00E659FF">
        <w:t xml:space="preserve">. </w:t>
      </w:r>
      <w:r w:rsidR="008629E3" w:rsidRPr="00E659FF">
        <w:t xml:space="preserve">The usual approach to inducing steady-state hyperemia is by use of intravenous adenosine (140 μg/kg/min) administered via a large peripheral vein. </w:t>
      </w:r>
      <w:r w:rsidR="00603E7A" w:rsidRPr="00E659FF">
        <w:t xml:space="preserve">Intravenous adenosine </w:t>
      </w:r>
      <w:r w:rsidR="007525F1" w:rsidRPr="00E659FF">
        <w:t>activat</w:t>
      </w:r>
      <w:r w:rsidR="00256BC7" w:rsidRPr="00E659FF">
        <w:t>es</w:t>
      </w:r>
      <w:r w:rsidR="007525F1" w:rsidRPr="00E659FF">
        <w:t xml:space="preserve"> </w:t>
      </w:r>
      <w:r w:rsidR="00256BC7" w:rsidRPr="00E659FF">
        <w:t xml:space="preserve">vascular </w:t>
      </w:r>
      <w:r w:rsidR="007525F1" w:rsidRPr="00E659FF">
        <w:t>A2 receptors</w:t>
      </w:r>
      <w:r w:rsidR="00603E7A" w:rsidRPr="00E659FF">
        <w:t xml:space="preserve"> </w:t>
      </w:r>
      <w:r w:rsidR="00256BC7" w:rsidRPr="00E659FF">
        <w:t xml:space="preserve">leading to </w:t>
      </w:r>
      <w:bookmarkStart w:id="6" w:name="_Hlk24827309"/>
      <w:r w:rsidR="008629E3" w:rsidRPr="00E659FF">
        <w:t xml:space="preserve">predominantly </w:t>
      </w:r>
      <w:bookmarkEnd w:id="6"/>
      <w:r w:rsidR="008629E3" w:rsidRPr="00E659FF">
        <w:t>non-</w:t>
      </w:r>
      <w:r w:rsidR="00603E7A" w:rsidRPr="00E659FF">
        <w:t>endothelium dependent vasodilat</w:t>
      </w:r>
      <w:r w:rsidR="004F6B5C" w:rsidRPr="00E659FF">
        <w:t>ion</w:t>
      </w:r>
      <w:r w:rsidR="004B384F" w:rsidRPr="00E659FF">
        <w:t xml:space="preserve"> although there may also be a lesser component of endothelial-dependent vasodilation</w:t>
      </w:r>
      <w:r w:rsidR="004F6B5C" w:rsidRPr="00E659FF">
        <w:t xml:space="preserve"> </w:t>
      </w:r>
      <w:r w:rsidR="003618F1" w:rsidRPr="00E659FF">
        <w:lastRenderedPageBreak/>
        <w:fldChar w:fldCharType="begin">
          <w:fldData xml:space="preserve">PEVuZE5vdGU+PENpdGU+PEF1dGhvcj5MYXlsYW5kPC9BdXRob3I+PFllYXI+MjAxMzwvWWVhcj48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</w:fldData>
        </w:fldChar>
      </w:r>
      <w:r w:rsidR="00721A97">
        <w:instrText xml:space="preserve"> ADDIN EN.CITE </w:instrText>
      </w:r>
      <w:r w:rsidR="00721A97">
        <w:fldChar w:fldCharType="begin">
          <w:fldData xml:space="preserve">PEVuZE5vdGU+PENpdGU+PEF1dGhvcj5MYXlsYW5kPC9BdXRob3I+PFllYXI+MjAxMzwvWWVhcj48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</w:fldData>
        </w:fldChar>
      </w:r>
      <w:r w:rsidR="00721A97">
        <w:instrText xml:space="preserve"> ADDIN EN.CITE.DATA </w:instrText>
      </w:r>
      <w:r w:rsidR="00721A97">
        <w:fldChar w:fldCharType="end"/>
      </w:r>
      <w:r w:rsidR="003618F1" w:rsidRPr="00E659FF">
        <w:fldChar w:fldCharType="separate"/>
      </w:r>
      <w:r w:rsidR="00721A97">
        <w:rPr>
          <w:noProof/>
        </w:rPr>
        <w:t>(71)</w:t>
      </w:r>
      <w:r w:rsidR="003618F1" w:rsidRPr="00E659FF">
        <w:fldChar w:fldCharType="end"/>
      </w:r>
      <w:r w:rsidR="00256BC7" w:rsidRPr="00E659FF">
        <w:t>.</w:t>
      </w:r>
      <w:r w:rsidR="00603E7A" w:rsidRPr="00E659FF">
        <w:t xml:space="preserve"> </w:t>
      </w:r>
      <w:r w:rsidR="001C0FA6" w:rsidRPr="00E659FF">
        <w:t xml:space="preserve">Intracoronary </w:t>
      </w:r>
      <w:r w:rsidR="004F6B5C" w:rsidRPr="00E659FF">
        <w:t xml:space="preserve">bolus injection of </w:t>
      </w:r>
      <w:r w:rsidR="00B92027" w:rsidRPr="00E659FF">
        <w:t>adenosine (up to 200</w:t>
      </w:r>
      <w:r w:rsidR="006D7AD6" w:rsidRPr="00E659FF">
        <w:t xml:space="preserve"> </w:t>
      </w:r>
      <w:r w:rsidR="00B92027" w:rsidRPr="00E659FF">
        <w:t xml:space="preserve">µg) or </w:t>
      </w:r>
      <w:r w:rsidR="004F6B5C" w:rsidRPr="00E659FF">
        <w:t>nicorandil (</w:t>
      </w:r>
      <w:r w:rsidR="001C0FA6" w:rsidRPr="00E659FF">
        <w:t>2 mg) is an alternative option to assess endothelium-independent vasodilatation</w:t>
      </w:r>
      <w:r w:rsidR="004F6B5C" w:rsidRPr="00E659FF">
        <w:t xml:space="preserve"> [40]</w:t>
      </w:r>
      <w:r w:rsidR="001C0FA6" w:rsidRPr="00E659FF">
        <w:t xml:space="preserve">. </w:t>
      </w:r>
      <w:r w:rsidR="00256BC7" w:rsidRPr="00E659FF">
        <w:t>The adenosine infusion is given for 2 – 3 minutes and while mild symptoms are common, it is generally well tol</w:t>
      </w:r>
      <w:r w:rsidR="004F6B5C" w:rsidRPr="00E659FF">
        <w:t>erated</w:t>
      </w:r>
      <w:r w:rsidR="00256BC7" w:rsidRPr="00E659FF">
        <w:t xml:space="preserve">. </w:t>
      </w:r>
      <w:r w:rsidR="00603E7A" w:rsidRPr="00E659FF">
        <w:t xml:space="preserve">Hemodynamic markers of coronary hyperemia are: (1) </w:t>
      </w:r>
      <w:r w:rsidR="00AA5371" w:rsidRPr="00E659FF">
        <w:t>“</w:t>
      </w:r>
      <w:r w:rsidR="00603E7A" w:rsidRPr="00E659FF">
        <w:t>ventricul</w:t>
      </w:r>
      <w:r w:rsidR="00A374AC" w:rsidRPr="00E659FF">
        <w:t>ar</w:t>
      </w:r>
      <w:r w:rsidR="00603E7A" w:rsidRPr="00E659FF">
        <w:t>i</w:t>
      </w:r>
      <w:r w:rsidR="00F5378F" w:rsidRPr="00E659FF">
        <w:t>z</w:t>
      </w:r>
      <w:r w:rsidR="00603E7A" w:rsidRPr="00E659FF">
        <w:t>ation</w:t>
      </w:r>
      <w:r w:rsidR="00AA5371" w:rsidRPr="00E659FF">
        <w:t>”</w:t>
      </w:r>
      <w:r w:rsidR="00603E7A" w:rsidRPr="00E659FF">
        <w:t xml:space="preserve"> of the distal pressure waveform, (2) disappearance of distal dicrotic pressure notch, </w:t>
      </w:r>
      <w:r w:rsidR="00FA7993" w:rsidRPr="00E659FF">
        <w:t xml:space="preserve">and </w:t>
      </w:r>
      <w:r w:rsidR="00603E7A" w:rsidRPr="00E659FF">
        <w:t>(3) separation of mea</w:t>
      </w:r>
      <w:r w:rsidR="004F6B5C" w:rsidRPr="00E659FF">
        <w:t>n aortic and distal pressures</w:t>
      </w:r>
      <w:r w:rsidR="006B726F" w:rsidRPr="00E659FF">
        <w:fldChar w:fldCharType="begin">
          <w:fldData xml:space="preserve">PEVuZE5vdGU+PENpdGU+PEF1dGhvcj5Nb2RpPC9BdXRob3I+PFllYXI+MjAxODwvWWVhcj48UmVj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</w:fldData>
        </w:fldChar>
      </w:r>
      <w:r w:rsidR="00721A97">
        <w:instrText xml:space="preserve"> ADDIN EN.CITE </w:instrText>
      </w:r>
      <w:r w:rsidR="00721A97">
        <w:fldChar w:fldCharType="begin">
          <w:fldData xml:space="preserve">PEVuZE5vdGU+PENpdGU+PEF1dGhvcj5Nb2RpPC9BdXRob3I+PFllYXI+MjAxODwvWWVhcj48UmVj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</w:fldData>
        </w:fldChar>
      </w:r>
      <w:r w:rsidR="00721A97">
        <w:instrText xml:space="preserve"> ADDIN EN.CITE.DATA </w:instrText>
      </w:r>
      <w:r w:rsidR="00721A97">
        <w:fldChar w:fldCharType="end"/>
      </w:r>
      <w:r w:rsidR="006B726F" w:rsidRPr="00E659FF">
        <w:fldChar w:fldCharType="separate"/>
      </w:r>
      <w:r w:rsidR="00721A97">
        <w:rPr>
          <w:noProof/>
        </w:rPr>
        <w:t>(72)</w:t>
      </w:r>
      <w:r w:rsidR="006B726F" w:rsidRPr="00E659FF">
        <w:fldChar w:fldCharType="end"/>
      </w:r>
      <w:r w:rsidR="006B726F" w:rsidRPr="00E659FF">
        <w:t xml:space="preserve">. </w:t>
      </w:r>
      <w:r w:rsidR="00603E7A" w:rsidRPr="00E659FF">
        <w:t>Changes in heart rate, blood pressure, and rate-pressure product are less reliable m</w:t>
      </w:r>
      <w:r w:rsidR="004F6B5C" w:rsidRPr="00E659FF">
        <w:t xml:space="preserve">easures of coronary hyperemia </w:t>
      </w:r>
      <w:r w:rsidR="00371EB8" w:rsidRPr="00E659FF">
        <w:fldChar w:fldCharType="begin">
          <w:fldData xml:space="preserve">PEVuZE5vdGU+PENpdGU+PEF1dGhvcj5LZXJuPC9BdXRob3I+PFllYXI+MjAwNjwvWWVhcj48UmVj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</w:fldData>
        </w:fldChar>
      </w:r>
      <w:r w:rsidR="00721A97">
        <w:instrText xml:space="preserve"> ADDIN EN.CITE </w:instrText>
      </w:r>
      <w:r w:rsidR="00721A97">
        <w:fldChar w:fldCharType="begin">
          <w:fldData xml:space="preserve">PEVuZE5vdGU+PENpdGU+PEF1dGhvcj5LZXJuPC9BdXRob3I+PFllYXI+MjAwNjwvWWVhcj48UmVj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</w:fldData>
        </w:fldChar>
      </w:r>
      <w:r w:rsidR="00721A97">
        <w:instrText xml:space="preserve"> ADDIN EN.CITE.DATA </w:instrText>
      </w:r>
      <w:r w:rsidR="00721A97">
        <w:fldChar w:fldCharType="end"/>
      </w:r>
      <w:r w:rsidR="00371EB8" w:rsidRPr="00E659FF">
        <w:fldChar w:fldCharType="separate"/>
      </w:r>
      <w:r w:rsidR="00721A97">
        <w:rPr>
          <w:noProof/>
        </w:rPr>
        <w:t>(73)</w:t>
      </w:r>
      <w:r w:rsidR="00371EB8" w:rsidRPr="00E659FF">
        <w:fldChar w:fldCharType="end"/>
      </w:r>
      <w:r w:rsidR="0048058F" w:rsidRPr="00E659FF">
        <w:t xml:space="preserve">. </w:t>
      </w:r>
    </w:p>
    <w:p w14:paraId="1347EEC0" w14:textId="77777777" w:rsidR="000A6974" w:rsidRPr="00E659FF" w:rsidRDefault="000A6974" w:rsidP="000A6974">
      <w:pPr>
        <w:pStyle w:val="Heading3"/>
      </w:pPr>
      <w:r w:rsidRPr="00E659FF">
        <w:t>Coronary thermodilution</w:t>
      </w:r>
    </w:p>
    <w:p w14:paraId="499EFD3D" w14:textId="54B03244" w:rsidR="000A6974" w:rsidRPr="00E659FF" w:rsidRDefault="007312D7" w:rsidP="00DC628C">
      <w:pPr>
        <w:pStyle w:val="BodyText"/>
      </w:pPr>
      <w:r w:rsidRPr="00E659FF">
        <w:t>The principle of coronary thermo</w:t>
      </w:r>
      <w:r w:rsidR="004C332E" w:rsidRPr="00E659FF">
        <w:t>dilution is that transit time</w:t>
      </w:r>
      <w:r w:rsidR="00F40123" w:rsidRPr="00E659FF">
        <w:t>, derived from a bolus</w:t>
      </w:r>
      <w:r w:rsidR="00712C16" w:rsidRPr="00E659FF">
        <w:t xml:space="preserve"> intracoronary</w:t>
      </w:r>
      <w:r w:rsidR="00F40123" w:rsidRPr="00E659FF">
        <w:t xml:space="preserve"> injectate of normal saline administered at room temperature</w:t>
      </w:r>
      <w:r w:rsidR="004C332E" w:rsidRPr="00E659FF">
        <w:t xml:space="preserve"> </w:t>
      </w:r>
      <w:r w:rsidR="00F40123" w:rsidRPr="00E659FF">
        <w:t xml:space="preserve">to mix with blood at body temperature, </w:t>
      </w:r>
      <w:r w:rsidR="004C332E" w:rsidRPr="00E659FF">
        <w:t>represents</w:t>
      </w:r>
      <w:r w:rsidRPr="00E659FF">
        <w:t xml:space="preserve"> the inverse of </w:t>
      </w:r>
      <w:r w:rsidR="00712C16" w:rsidRPr="00E659FF">
        <w:t xml:space="preserve">coronary </w:t>
      </w:r>
      <w:r w:rsidR="00786DC2" w:rsidRPr="00E659FF">
        <w:t xml:space="preserve">blood </w:t>
      </w:r>
      <w:r w:rsidRPr="00E659FF">
        <w:t>flow</w:t>
      </w:r>
      <w:r w:rsidR="001627D8" w:rsidRPr="00E659FF">
        <w:t xml:space="preserve"> </w:t>
      </w:r>
      <w:r w:rsidR="006B726F" w:rsidRPr="00E659FF">
        <w:fldChar w:fldCharType="begin"/>
      </w:r>
      <w:r w:rsidR="00721A97">
        <w:instrText xml:space="preserve"> ADDIN EN.CITE &lt;EndNote&gt;&lt;Cite&gt;&lt;Author&gt;Pijls&lt;/Author&gt;&lt;Year&gt;2002&lt;/Year&gt;&lt;RecNum&gt;581&lt;/RecNum&gt;&lt;DisplayText&gt;(74)&lt;/DisplayText&gt;&lt;record&gt;&lt;rec-number&gt;581&lt;/rec-number&gt;&lt;foreign-keys&gt;&lt;key app="EN" db-id="drvazt921dewv6e95rdpwwe0a0d5fzarsezv" timestamp="1491683414"&gt;581&lt;/key&gt;&lt;/foreign-keys&gt;&lt;ref-type name="Journal Article"&gt;17&lt;/ref-type&gt;&lt;contributors&gt;&lt;authors&gt;&lt;author&gt;Pijls, N. H. J.&lt;/author&gt;&lt;/authors&gt;&lt;/contributors&gt;&lt;titles&gt;&lt;title&gt;Coronary Thermodilution to Assess Flow Reserve: Validation in Humans&lt;/title&gt;&lt;secondary-title&gt;Circulation&lt;/secondary-title&gt;&lt;/titles&gt;&lt;periodical&gt;&lt;full-title&gt;Circulation&lt;/full-title&gt;&lt;abbr-1&gt;Circulation&lt;/abbr-1&gt;&lt;abbr-2&gt;Circulation&lt;/abbr-2&gt;&lt;/periodical&gt;&lt;pages&gt;2482-2486&lt;/pages&gt;&lt;volume&gt;105&lt;/volume&gt;&lt;number&gt;21&lt;/number&gt;&lt;dates&gt;&lt;year&gt;2002&lt;/year&gt;&lt;/dates&gt;&lt;isbn&gt;00097322&amp;#xD;15244539&lt;/isbn&gt;&lt;urls&gt;&lt;/urls&gt;&lt;electronic-resource-num&gt;10.1161/01.cir.0000017199.09457.3d&lt;/electronic-resource-num&gt;&lt;/record&gt;&lt;/Cite&gt;&lt;/EndNote&gt;</w:instrText>
      </w:r>
      <w:r w:rsidR="006B726F" w:rsidRPr="00E659FF">
        <w:fldChar w:fldCharType="separate"/>
      </w:r>
      <w:r w:rsidR="00721A97">
        <w:rPr>
          <w:noProof/>
        </w:rPr>
        <w:t>(74)</w:t>
      </w:r>
      <w:r w:rsidR="006B726F" w:rsidRPr="00E659FF">
        <w:fldChar w:fldCharType="end"/>
      </w:r>
      <w:r w:rsidRPr="00E659FF">
        <w:t xml:space="preserve">. </w:t>
      </w:r>
      <w:r w:rsidR="00FD12BE" w:rsidRPr="00E659FF">
        <w:t>From a practical perspective, t</w:t>
      </w:r>
      <w:r w:rsidR="009F2667" w:rsidRPr="00E659FF">
        <w:t>he diagnostic guidewire connect</w:t>
      </w:r>
      <w:r w:rsidR="00670069" w:rsidRPr="00E659FF">
        <w:t>s</w:t>
      </w:r>
      <w:r w:rsidR="009F2667" w:rsidRPr="00E659FF">
        <w:t xml:space="preserve"> wirelessly to transmit data to a personal computer using dedicated analysis software (Coroventis™, Uppsala, Sweden). </w:t>
      </w:r>
      <w:r w:rsidR="00D26C08" w:rsidRPr="00E659FF">
        <w:t xml:space="preserve">The </w:t>
      </w:r>
      <w:r w:rsidR="000A6974" w:rsidRPr="00E659FF">
        <w:t>guide</w:t>
      </w:r>
      <w:r w:rsidR="00D26C08" w:rsidRPr="00E659FF">
        <w:t xml:space="preserve">wire sensor tip is positioned at the tip of the guiding catheter and the pressure measurement from the wire is equalized with that of the guiding catheter. </w:t>
      </w:r>
      <w:r w:rsidR="00803144" w:rsidRPr="00E659FF">
        <w:t xml:space="preserve">The guiding catheter should be co-axial with the long axis of the coronary artery to ensure effective </w:t>
      </w:r>
      <w:r w:rsidR="00F74169" w:rsidRPr="00E659FF">
        <w:t xml:space="preserve">delivery and mixing of saline. </w:t>
      </w:r>
      <w:r w:rsidR="00D26C08" w:rsidRPr="00E659FF">
        <w:t xml:space="preserve">The sensor is then positioned in the distal third of the coronary artery followed by 3 intra-coronary injections of saline (3 ml) at room temperature. The mean transit time is measured with each bolus and averaged to calculate the resting mean transit time. </w:t>
      </w:r>
      <w:r w:rsidR="000A6974" w:rsidRPr="00E659FF">
        <w:t>When steady-state hyperemia is achieved</w:t>
      </w:r>
      <w:r w:rsidR="009472BE" w:rsidRPr="00E659FF">
        <w:t xml:space="preserve"> by pharmacological stress testing</w:t>
      </w:r>
      <w:r w:rsidR="000A6974" w:rsidRPr="00E659FF">
        <w:t xml:space="preserve">, </w:t>
      </w:r>
      <w:r w:rsidR="00D26C08" w:rsidRPr="00E659FF">
        <w:t xml:space="preserve">3 </w:t>
      </w:r>
      <w:r w:rsidR="001A1AF7" w:rsidRPr="00E659FF">
        <w:t xml:space="preserve">additional </w:t>
      </w:r>
      <w:r w:rsidR="00D26C08" w:rsidRPr="00E659FF">
        <w:t xml:space="preserve">injections of 3 mL of room temperature saline are performed. The transit time is automatically measured after each set of injections and averaged to calculate the hyperemic mean transit time. Simultaneous measurements of mean aortic pressure (by guiding catheter) and mean distal coronary pressure (by pressure wire) are also made during maximal hyperemia. </w:t>
      </w:r>
    </w:p>
    <w:p w14:paraId="4D57B982" w14:textId="3516AB30" w:rsidR="00886665" w:rsidRPr="00E659FF" w:rsidRDefault="00D26C08" w:rsidP="00DC628C">
      <w:pPr>
        <w:pStyle w:val="BodyText"/>
      </w:pPr>
      <w:r w:rsidRPr="00E659FF">
        <w:lastRenderedPageBreak/>
        <w:t>CFR is calculated using thermodilution as resting mean transit time divided by hyperemic mean transit time (abnormal CFR is defined as ≤2</w:t>
      </w:r>
      <w:r w:rsidR="00CC37DD" w:rsidRPr="00E659FF">
        <w:t>.0</w:t>
      </w:r>
      <w:r w:rsidRPr="00E659FF">
        <w:t>)</w:t>
      </w:r>
      <w:r w:rsidR="006B726F" w:rsidRPr="00E659FF">
        <w:t>.</w:t>
      </w:r>
      <w:r w:rsidR="001627D8" w:rsidRPr="00E659FF">
        <w:t xml:space="preserve"> </w:t>
      </w:r>
      <w:r w:rsidR="006B726F" w:rsidRPr="00E659FF">
        <w:fldChar w:fldCharType="begin">
          <w:fldData xml:space="preserve">PEVuZE5vdGU+PENpdGU+PEF1dGhvcj5Pbmc8L0F1dGhvcj48WWVhcj4yMDE4PC9ZZWFyPjxSZWNO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</w:fldData>
        </w:fldChar>
      </w:r>
      <w:r w:rsidR="00721A97">
        <w:instrText xml:space="preserve"> ADDIN EN.CITE </w:instrText>
      </w:r>
      <w:r w:rsidR="00721A97">
        <w:fldChar w:fldCharType="begin">
          <w:fldData xml:space="preserve">PEVuZE5vdGU+PENpdGU+PEF1dGhvcj5Pbmc8L0F1dGhvcj48WWVhcj4yMDE4PC9ZZWFyPjxSZWNO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</w:fldData>
        </w:fldChar>
      </w:r>
      <w:r w:rsidR="00721A97">
        <w:instrText xml:space="preserve"> ADDIN EN.CITE.DATA </w:instrText>
      </w:r>
      <w:r w:rsidR="00721A97">
        <w:fldChar w:fldCharType="end"/>
      </w:r>
      <w:r w:rsidR="006B726F" w:rsidRPr="00E659FF">
        <w:fldChar w:fldCharType="separate"/>
      </w:r>
      <w:r w:rsidR="00721A97">
        <w:rPr>
          <w:noProof/>
        </w:rPr>
        <w:t>(60,75)</w:t>
      </w:r>
      <w:r w:rsidR="006B726F" w:rsidRPr="00E659FF">
        <w:fldChar w:fldCharType="end"/>
      </w:r>
      <w:r w:rsidR="00886665" w:rsidRPr="00E659FF">
        <w:t xml:space="preserve"> The index of microvascular resistance (IMR) is calculated as the product of distal coronary pressure at maximal hyperemia multiplied by the hyperemic mean transit time </w:t>
      </w:r>
      <w:r w:rsidR="00886665" w:rsidRPr="00E659FF">
        <w:fldChar w:fldCharType="begin">
          <w:fldData xml:space="preserve">PEVuZE5vdGU+PENpdGU+PEF1dGhvcj5GZWFyb248L0F1dGhvcj48WWVhcj4yMDAzPC9ZZWFyPjxS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</w:fldData>
        </w:fldChar>
      </w:r>
      <w:r w:rsidR="00721A97">
        <w:instrText xml:space="preserve"> ADDIN EN.CITE </w:instrText>
      </w:r>
      <w:r w:rsidR="00721A97">
        <w:fldChar w:fldCharType="begin">
          <w:fldData xml:space="preserve">PEVuZE5vdGU+PENpdGU+PEF1dGhvcj5GZWFyb248L0F1dGhvcj48WWVhcj4yMDAzPC9ZZWFyPjxS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</w:fldData>
        </w:fldChar>
      </w:r>
      <w:r w:rsidR="00721A97">
        <w:instrText xml:space="preserve"> ADDIN EN.CITE.DATA </w:instrText>
      </w:r>
      <w:r w:rsidR="00721A97">
        <w:fldChar w:fldCharType="end"/>
      </w:r>
      <w:r w:rsidR="00886665" w:rsidRPr="00E659FF">
        <w:fldChar w:fldCharType="separate"/>
      </w:r>
      <w:r w:rsidR="00721A97">
        <w:rPr>
          <w:noProof/>
        </w:rPr>
        <w:t>(76)</w:t>
      </w:r>
      <w:r w:rsidR="00886665" w:rsidRPr="00E659FF">
        <w:fldChar w:fldCharType="end"/>
      </w:r>
      <w:r w:rsidR="00886665" w:rsidRPr="00E659FF">
        <w:t>. IMR has a weak correlation with the subtended myocardial mass leading some to propose vessel specific cut offs. A guiding catheter must also be intubated well within the left main coronary artery to ensure reproducible coronary transit time estimates.  The normal values for IMR and CFR have been challenging to define. The normal range of IMR is considered to be &lt;25, based on three studies evaluating IMR in different populations.</w:t>
      </w:r>
      <w:r w:rsidR="00886665" w:rsidRPr="00E659FF">
        <w:fldChar w:fldCharType="begin">
          <w:fldData xml:space="preserve">PEVuZE5vdGU+PENpdGU+PEF1dGhvcj5GZWFyb248L0F1dGhvcj48WWVhcj4yMDE3PC9ZZWFyPjxS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OTM5LTQ1PC9wYWdlcz48dm9sdW1lPjU8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</w:fldData>
        </w:fldChar>
      </w:r>
      <w:r w:rsidR="00721A97">
        <w:instrText xml:space="preserve"> ADDIN EN.CITE </w:instrText>
      </w:r>
      <w:r w:rsidR="00721A97">
        <w:fldChar w:fldCharType="begin">
          <w:fldData xml:space="preserve">PEVuZE5vdGU+PENpdGU+PEF1dGhvcj5GZWFyb248L0F1dGhvcj48WWVhcj4yMDE3PC9ZZWFyPjxS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OTM5LTQ1PC9wYWdlcz48dm9sdW1lPjU8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</w:fldData>
        </w:fldChar>
      </w:r>
      <w:r w:rsidR="00721A97">
        <w:instrText xml:space="preserve"> ADDIN EN.CITE.DATA </w:instrText>
      </w:r>
      <w:r w:rsidR="00721A97">
        <w:fldChar w:fldCharType="end"/>
      </w:r>
      <w:r w:rsidR="00886665" w:rsidRPr="00E659FF">
        <w:fldChar w:fldCharType="separate"/>
      </w:r>
      <w:r w:rsidR="00721A97">
        <w:rPr>
          <w:noProof/>
        </w:rPr>
        <w:t>(77-80)</w:t>
      </w:r>
      <w:r w:rsidR="00886665" w:rsidRPr="00E659FF">
        <w:fldChar w:fldCharType="end"/>
      </w:r>
      <w:r w:rsidR="00886665" w:rsidRPr="00E659FF">
        <w:t xml:space="preserve"> The only truly ‘healthy’ population used to validate IMR was 20 subjects who underwent IMR testing prior to ablation for supraventricular rhythm disturbance. In this study, Solberg et al noted the upper limit of the estimated 95% percentile for IMR in 20 healthy controls to be 27 (95% CI 21 – 34). The authors stated that if a larger cohort of controls was used this upper limit would likely be reduced. More recently, an IMR ≥ 18 was identified as the optimal cut off for the prediction of MACE events </w:t>
      </w:r>
      <w:r w:rsidR="009958EB" w:rsidRPr="00E659FF">
        <w:t xml:space="preserve">in </w:t>
      </w:r>
      <w:r w:rsidR="00886665" w:rsidRPr="00E659FF">
        <w:t xml:space="preserve">an Asian population of INOCA subjects </w:t>
      </w:r>
      <w:r w:rsidR="00886665" w:rsidRPr="00E659FF">
        <w:fldChar w:fldCharType="begin"/>
      </w:r>
      <w:r w:rsidR="00721A97">
        <w:instrText xml:space="preserve"> ADDIN EN.CITE &lt;EndNote&gt;&lt;Cite&gt;&lt;Author&gt;Suda&lt;/Author&gt;&lt;Year&gt;2019&lt;/Year&gt;&lt;RecNum&gt;1581&lt;/RecNum&gt;&lt;DisplayText&gt;(54)&lt;/DisplayText&gt;&lt;record&gt;&lt;rec-number&gt;1581&lt;/rec-number&gt;&lt;foreign-keys&gt;&lt;key app="EN" db-id="drvazt921dewv6e95rdpwwe0a0d5fzarsezv" timestamp="1572994078"&gt;1581&lt;/key&gt;&lt;key app="ENWeb" db-id=""&gt;0&lt;/key&gt;&lt;/foreign-keys&gt;&lt;ref-type name="Journal Article"&gt;17&lt;/ref-type&gt;&lt;contributors&gt;&lt;authors&gt;&lt;author&gt;Suda, Akira&lt;/author&gt;&lt;author&gt;Takahashi, Jun&lt;/author&gt;&lt;author&gt;Hao, Kiyotaka&lt;/author&gt;&lt;author&gt;Kikuchi, Yoku&lt;/author&gt;&lt;author&gt;Shindo, Tomohiko&lt;/author&gt;&lt;author&gt;Ikeda, Shohei&lt;/author&gt;&lt;author&gt;Sato, Koichi&lt;/author&gt;&lt;author&gt;Sugisawa, Jun&lt;/author&gt;&lt;author&gt;Matsumoto, Yasuharu&lt;/author&gt;&lt;author&gt;Miyata, Satoshi&lt;/author&gt;&lt;author&gt;Sakata, Yasuhiko&lt;/author&gt;&lt;author&gt;Shimokawa, Hiroaki&lt;/author&gt;&lt;/authors&gt;&lt;/contributors&gt;&lt;titles&gt;&lt;title&gt;Coronary Functional Abnormalities in Patients With Angina and Nonobstructive Coronary Artery Disease&lt;/title&gt;&lt;secondary-title&gt;Journal of the American College of Cardiology&lt;/secondary-title&gt;&lt;/titles&gt;&lt;periodical&gt;&lt;full-title&gt;Journal of the American College of Cardiology&lt;/full-title&gt;&lt;abbr-1&gt;J. Am. Coll. Cardiol.&lt;/abbr-1&gt;&lt;abbr-2&gt;J Am Coll Cardiol&lt;/abbr-2&gt;&lt;/periodical&gt;&lt;pages&gt;2350-2360&lt;/pages&gt;&lt;volume&gt;74&lt;/volume&gt;&lt;number&gt;19&lt;/number&gt;&lt;section&gt;2350&lt;/section&gt;&lt;dates&gt;&lt;year&gt;2019&lt;/year&gt;&lt;/dates&gt;&lt;isbn&gt;07351097&lt;/isbn&gt;&lt;urls&gt;&lt;/urls&gt;&lt;electronic-resource-num&gt;10.1016/j.jacc.2019.08.1056&lt;/electronic-resource-num&gt;&lt;/record&gt;&lt;/Cite&gt;&lt;/EndNote&gt;</w:instrText>
      </w:r>
      <w:r w:rsidR="00886665" w:rsidRPr="00E659FF">
        <w:fldChar w:fldCharType="separate"/>
      </w:r>
      <w:r w:rsidR="00721A97">
        <w:rPr>
          <w:noProof/>
        </w:rPr>
        <w:t>(54)</w:t>
      </w:r>
      <w:r w:rsidR="00886665" w:rsidRPr="00E659FF">
        <w:fldChar w:fldCharType="end"/>
      </w:r>
      <w:r w:rsidR="00886665" w:rsidRPr="00E659FF">
        <w:t>.</w:t>
      </w:r>
    </w:p>
    <w:p w14:paraId="7365DD8E" w14:textId="1139A963" w:rsidR="00434FBF" w:rsidRPr="00E659FF" w:rsidRDefault="00941ED7" w:rsidP="00DC628C">
      <w:pPr>
        <w:pStyle w:val="BodyText"/>
      </w:pPr>
      <w:r w:rsidRPr="00E659FF">
        <w:t xml:space="preserve">Flow-limiting coronary disease </w:t>
      </w:r>
      <w:r w:rsidR="00886665" w:rsidRPr="00E659FF">
        <w:t xml:space="preserve">may be calculated during the same setting of adenosine induced hyperemia simultaneously from the </w:t>
      </w:r>
      <w:r w:rsidR="00D26C08" w:rsidRPr="00E659FF">
        <w:t xml:space="preserve">ratio of mean distal coronary pressure to mean aortic pressure at maximal hyperemia - abnormal FFR is defined as ≤0.80 </w:t>
      </w:r>
      <w:r w:rsidR="006B726F" w:rsidRPr="00E659FF">
        <w:fldChar w:fldCharType="begin">
          <w:fldData xml:space="preserve">PEVuZE5vdGU+PENpdGU+PEF1dGhvcj5QYXRlbDwvQXV0aG9yPjxZZWFyPjIwMTc8L1llYXI+PFJl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</w:fldData>
        </w:fldChar>
      </w:r>
      <w:r w:rsidR="00C6301A" w:rsidRPr="00E659FF">
        <w:instrText xml:space="preserve"> ADDIN EN.CITE </w:instrText>
      </w:r>
      <w:r w:rsidR="00C6301A" w:rsidRPr="00E659FF">
        <w:fldChar w:fldCharType="begin">
          <w:fldData xml:space="preserve">PEVuZE5vdGU+PENpdGU+PEF1dGhvcj5QYXRlbDwvQXV0aG9yPjxZZWFyPjIwMTc8L1llYXI+PFJl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</w:fldData>
        </w:fldChar>
      </w:r>
      <w:r w:rsidR="00C6301A" w:rsidRPr="00E659FF">
        <w:instrText xml:space="preserve"> ADDIN EN.CITE.DATA </w:instrText>
      </w:r>
      <w:r w:rsidR="00C6301A" w:rsidRPr="00E659FF">
        <w:fldChar w:fldCharType="end"/>
      </w:r>
      <w:r w:rsidR="006B726F" w:rsidRPr="00E659FF">
        <w:fldChar w:fldCharType="separate"/>
      </w:r>
      <w:r w:rsidR="006B726F" w:rsidRPr="00E659FF">
        <w:rPr>
          <w:noProof/>
        </w:rPr>
        <w:t>(33)</w:t>
      </w:r>
      <w:r w:rsidR="006B726F" w:rsidRPr="00E659FF">
        <w:fldChar w:fldCharType="end"/>
      </w:r>
      <w:r w:rsidR="006B726F" w:rsidRPr="00E659FF">
        <w:t xml:space="preserve"> </w:t>
      </w:r>
      <w:r w:rsidR="00670069" w:rsidRPr="00E659FF">
        <w:t xml:space="preserve">or a </w:t>
      </w:r>
      <w:r w:rsidR="001F70B7">
        <w:t>NHPR</w:t>
      </w:r>
      <w:r w:rsidR="006B726F" w:rsidRPr="00E659FF">
        <w:fldChar w:fldCharType="begin">
          <w:fldData xml:space="preserve">PEVuZE5vdGU+PENpdGU+PEF1dGhvcj5WYW4mYXBvczt0IFZlZXI8L0F1dGhvcj48WWVhcj4yMDE3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</w:fldData>
        </w:fldChar>
      </w:r>
      <w:r w:rsidR="00721A97">
        <w:instrText xml:space="preserve"> ADDIN EN.CITE </w:instrText>
      </w:r>
      <w:r w:rsidR="00721A97">
        <w:fldChar w:fldCharType="begin">
          <w:fldData xml:space="preserve">PEVuZE5vdGU+PENpdGU+PEF1dGhvcj5WYW4mYXBvczt0IFZlZXI8L0F1dGhvcj48WWVhcj4yMDE3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</w:fldData>
        </w:fldChar>
      </w:r>
      <w:r w:rsidR="00721A97">
        <w:instrText xml:space="preserve"> ADDIN EN.CITE.DATA </w:instrText>
      </w:r>
      <w:r w:rsidR="00721A97">
        <w:fldChar w:fldCharType="end"/>
      </w:r>
      <w:r w:rsidR="006B726F" w:rsidRPr="00E659FF">
        <w:fldChar w:fldCharType="separate"/>
      </w:r>
      <w:r w:rsidR="00721A97">
        <w:rPr>
          <w:noProof/>
        </w:rPr>
        <w:t>(81)</w:t>
      </w:r>
      <w:r w:rsidR="006B726F" w:rsidRPr="00E659FF">
        <w:fldChar w:fldCharType="end"/>
      </w:r>
      <w:r w:rsidR="00256BC7" w:rsidRPr="00E659FF">
        <w:t>.</w:t>
      </w:r>
      <w:r w:rsidR="00CC37DD" w:rsidRPr="00E659FF">
        <w:t xml:space="preserve"> We advocate a patient-centered approach to decision making. The binary thresholds of continuous data should be viewed within the context of the patient. </w:t>
      </w:r>
      <w:r w:rsidR="00FB7CD4" w:rsidRPr="00E659FF">
        <w:t>A</w:t>
      </w:r>
      <w:r w:rsidR="00CC37DD" w:rsidRPr="00E659FF">
        <w:t xml:space="preserve"> CFR between 2.0 – 2.5 reflects an impaired vasodilator reserve</w:t>
      </w:r>
      <w:r w:rsidR="00FB7CD4" w:rsidRPr="00E659FF">
        <w:t xml:space="preserve"> and may be considered a CFR ‘grey-zone’, as is </w:t>
      </w:r>
      <w:r w:rsidR="001A1AF7" w:rsidRPr="00E659FF">
        <w:t xml:space="preserve">also </w:t>
      </w:r>
      <w:r w:rsidR="00FB7CD4" w:rsidRPr="00E659FF">
        <w:t>the case for FFR (0.75 – 0.82)</w:t>
      </w:r>
      <w:r w:rsidR="00A201F2">
        <w:t>. CFR, IMR, NHPR/</w:t>
      </w:r>
      <w:r w:rsidR="00CC37DD" w:rsidRPr="00E659FF">
        <w:t>FFR have prognostic significance across the diagnostic range of their values.</w:t>
      </w:r>
      <w:r w:rsidR="00E4534E" w:rsidRPr="00E659FF">
        <w:t xml:space="preserve"> An accepted caveat of CFR measured by any modality is its inherent variability related to influence of resting hemodynamics. CFR is also affected by epicardial CAD so is not specific to </w:t>
      </w:r>
      <w:r w:rsidR="00E4534E" w:rsidRPr="00E659FF">
        <w:lastRenderedPageBreak/>
        <w:t>microcirculatory pathology.</w:t>
      </w:r>
    </w:p>
    <w:p w14:paraId="25F18CF8" w14:textId="77777777" w:rsidR="006A776C" w:rsidRPr="00E659FF" w:rsidRDefault="006A776C" w:rsidP="006A776C">
      <w:pPr>
        <w:pStyle w:val="Heading3"/>
      </w:pPr>
      <w:bookmarkStart w:id="7" w:name="_Hlk25729985"/>
      <w:r w:rsidRPr="00E659FF">
        <w:t>Pressure-</w:t>
      </w:r>
      <w:r w:rsidR="00D76249" w:rsidRPr="00E659FF">
        <w:t xml:space="preserve"> and </w:t>
      </w:r>
      <w:r w:rsidRPr="00E659FF">
        <w:t xml:space="preserve">flow </w:t>
      </w:r>
      <w:r w:rsidR="00D76249" w:rsidRPr="00E659FF">
        <w:t>measurements</w:t>
      </w:r>
    </w:p>
    <w:p w14:paraId="15C03BC7" w14:textId="7E22B4F0" w:rsidR="0076557F" w:rsidRDefault="00886665" w:rsidP="0076557F">
      <w:pPr>
        <w:pStyle w:val="BodyText"/>
      </w:pPr>
      <w:r w:rsidRPr="00E659FF">
        <w:t xml:space="preserve">The relative simplicity and </w:t>
      </w:r>
      <w:r w:rsidR="00E4534E" w:rsidRPr="00E659FF">
        <w:t xml:space="preserve">accessibility of thermodilution derived CFR and IMR </w:t>
      </w:r>
      <w:r w:rsidRPr="00E659FF">
        <w:t xml:space="preserve">are attractive however, </w:t>
      </w:r>
      <w:r w:rsidR="00E4534E" w:rsidRPr="00E659FF">
        <w:t xml:space="preserve">there are inherent limitations. </w:t>
      </w:r>
      <w:r w:rsidR="00A53D6C" w:rsidRPr="00E659FF">
        <w:t xml:space="preserve">The set-up conditions should be constant during the thermodilution measurements. Specifically, the guide catheter should be engaged without pressure damping and the position of the guidewire sensor should be constant to reduce variability in the saline transit times. </w:t>
      </w:r>
      <w:r w:rsidR="005861AF" w:rsidRPr="00E659FF">
        <w:t xml:space="preserve">Coronary vascular function can be assessed using a pressure-flow wire (Combowire XT Philips Volcano Corporation) or a Doppler wire to measure coronary flow velocity (Flowire; Philips Volcano Corporation) </w:t>
      </w:r>
      <w:r w:rsidR="005861AF" w:rsidRPr="00E659FF">
        <w:fldChar w:fldCharType="begin"/>
      </w:r>
      <w:r w:rsidR="00721A97">
        <w:instrText xml:space="preserve"> ADDIN EN.CITE &lt;EndNote&gt;&lt;Cite&gt;&lt;Author&gt;Widmer&lt;/Author&gt;&lt;Year&gt;2018&lt;/Year&gt;&lt;RecNum&gt;1328&lt;/RecNum&gt;&lt;DisplayText&gt;(66)&lt;/DisplayText&gt;&lt;record&gt;&lt;rec-number&gt;1328&lt;/rec-number&gt;&lt;foreign-keys&gt;&lt;key app="EN" db-id="drvazt921dewv6e95rdpwwe0a0d5fzarsezv" timestamp="1546448147"&gt;1328&lt;/key&gt;&lt;/foreign-keys&gt;&lt;ref-type name="Journal Article"&gt;17&lt;/ref-type&gt;&lt;contributors&gt;&lt;authors&gt;&lt;author&gt;Widmer, R. J.&lt;/author&gt;&lt;author&gt;Samuels, B.&lt;/author&gt;&lt;author&gt;Samady, H.&lt;/author&gt;&lt;author&gt;Price, M. J.&lt;/author&gt;&lt;author&gt;Jeremias, A.&lt;/author&gt;&lt;author&gt;Anderson, R. D.&lt;/author&gt;&lt;author&gt;Jaffer, F. A.&lt;/author&gt;&lt;author&gt;Escaned, J.&lt;/author&gt;&lt;author&gt;Davies, J.&lt;/author&gt;&lt;author&gt;Prasad, M.&lt;/author&gt;&lt;author&gt;Grines, C.&lt;/author&gt;&lt;author&gt;Lerman, A.&lt;/author&gt;&lt;/authors&gt;&lt;/contributors&gt;&lt;auth-address&gt;Mayo Clinic Department of Cardiovascular Medicine, Rochester, MN, USA.&lt;/auth-address&gt;&lt;titles&gt;&lt;title&gt;The functional assessment of patients with non-obstructive coronary artery disease: Expert review from an international microcirculation working group&lt;/title&gt;&lt;secondary-title&gt;EuroIntervention&lt;/secondary-title&gt;&lt;/titles&gt;&lt;periodical&gt;&lt;full-title&gt;EuroIntervention&lt;/full-title&gt;&lt;abbr-1&gt;EuroIntervention&lt;/abbr-1&gt;&lt;abbr-2&gt;EuroIntervention&lt;/abbr-2&gt;&lt;/periodical&gt;&lt;edition&gt;2018/12/19&lt;/edition&gt;&lt;dates&gt;&lt;year&gt;2018&lt;/year&gt;&lt;pub-dates&gt;&lt;date&gt;Dec 18&lt;/date&gt;&lt;/pub-dates&gt;&lt;/dates&gt;&lt;isbn&gt;1969-6213 (Electronic)&amp;#xD;1774-024X (Linking)&lt;/isbn&gt;&lt;accession-num&gt;30561368&lt;/accession-num&gt;&lt;urls&gt;&lt;related-urls&gt;&lt;url&gt;https://www.ncbi.nlm.nih.gov/pubmed/30561368&lt;/url&gt;&lt;/related-urls&gt;&lt;/urls&gt;&lt;electronic-resource-num&gt;10.4244/EIJ-D-18-00982&lt;/electronic-resource-num&gt;&lt;/record&gt;&lt;/Cite&gt;&lt;/EndNote&gt;</w:instrText>
      </w:r>
      <w:r w:rsidR="005861AF" w:rsidRPr="00E659FF">
        <w:fldChar w:fldCharType="separate"/>
      </w:r>
      <w:r w:rsidR="00721A97">
        <w:rPr>
          <w:noProof/>
        </w:rPr>
        <w:t>(66)</w:t>
      </w:r>
      <w:r w:rsidR="005861AF" w:rsidRPr="00E659FF">
        <w:fldChar w:fldCharType="end"/>
      </w:r>
      <w:r w:rsidR="005861AF" w:rsidRPr="00E659FF">
        <w:t xml:space="preserve">. </w:t>
      </w:r>
      <w:r w:rsidR="00E4534E" w:rsidRPr="00E659FF">
        <w:t>CFR assessed using thermodilution (CFR</w:t>
      </w:r>
      <w:r w:rsidR="00E4534E" w:rsidRPr="00E659FF">
        <w:rPr>
          <w:vertAlign w:val="subscript"/>
        </w:rPr>
        <w:t>therm</w:t>
      </w:r>
      <w:r w:rsidR="00E4534E" w:rsidRPr="00E659FF">
        <w:t>)</w:t>
      </w:r>
      <w:r w:rsidR="00E4534E" w:rsidRPr="00E659FF">
        <w:fldChar w:fldCharType="begin"/>
      </w:r>
      <w:r w:rsidR="00721A97">
        <w:instrText xml:space="preserve"> ADDIN EN.CITE &lt;EndNote&gt;&lt;Cite&gt;&lt;Author&gt;Everaars&lt;/Author&gt;&lt;Year&gt;2018&lt;/Year&gt;&lt;RecNum&gt;1309&lt;/RecNum&gt;&lt;DisplayText&gt;(82)&lt;/DisplayText&gt;&lt;record&gt;&lt;rec-number&gt;1309&lt;/rec-number&gt;&lt;foreign-keys&gt;&lt;key app="EN" db-id="drvazt921dewv6e95rdpwwe0a0d5fzarsezv" timestamp="1542055666"&gt;1309&lt;/key&gt;&lt;/foreign-keys&gt;&lt;ref-type name="Journal Article"&gt;17&lt;/ref-type&gt;&lt;contributors&gt;&lt;authors&gt;&lt;author&gt;Everaars, Henk&lt;/author&gt;&lt;author&gt;de Waard, Guus A.&lt;/author&gt;&lt;author&gt;Driessen, Roel S.&lt;/author&gt;&lt;author&gt;Danad, Ibrahim&lt;/author&gt;&lt;author&gt;van de Ven, Peter M.&lt;/author&gt;&lt;author&gt;Raijmakers, Pieter G.&lt;/author&gt;&lt;author&gt;Lammertsma, Adriaan A.&lt;/author&gt;&lt;author&gt;van Rossum, Albert C.&lt;/author&gt;&lt;author&gt;Knaapen, Paul&lt;/author&gt;&lt;author&gt;van Royen, Niels&lt;/author&gt;&lt;/authors&gt;&lt;/contributors&gt;&lt;titles&gt;&lt;title&gt;Doppler Flow Velocity and Thermodilution to Assess Coronary Flow Reserve&lt;/title&gt;&lt;secondary-title&gt;JACC: Cardiovascular Interventions&lt;/secondary-title&gt;&lt;/titles&gt;&lt;periodical&gt;&lt;full-title&gt;JACC: Cardiovascular Interventions&lt;/full-title&gt;&lt;abbr-1&gt;JACC Cardiovasc. Interv.&lt;/abbr-1&gt;&lt;abbr-2&gt;JACC Cardiovasc Interv&lt;/abbr-2&gt;&lt;/periodical&gt;&lt;pages&gt;2044-2054&lt;/pages&gt;&lt;volume&gt;11&lt;/volume&gt;&lt;number&gt;20&lt;/number&gt;&lt;section&gt;2044&lt;/section&gt;&lt;dates&gt;&lt;year&gt;2018&lt;/year&gt;&lt;/dates&gt;&lt;isbn&gt;19368798&lt;/isbn&gt;&lt;urls&gt;&lt;/urls&gt;&lt;electronic-resource-num&gt;10.1016/j.jcin.2018.07.011&lt;/electronic-resource-num&gt;&lt;/record&gt;&lt;/Cite&gt;&lt;/EndNote&gt;</w:instrText>
      </w:r>
      <w:r w:rsidR="00E4534E" w:rsidRPr="00E659FF">
        <w:fldChar w:fldCharType="separate"/>
      </w:r>
      <w:r w:rsidR="00721A97">
        <w:rPr>
          <w:noProof/>
        </w:rPr>
        <w:t>(82)</w:t>
      </w:r>
      <w:r w:rsidR="00E4534E" w:rsidRPr="00E659FF">
        <w:fldChar w:fldCharType="end"/>
      </w:r>
      <w:r w:rsidR="00E4534E" w:rsidRPr="00E659FF">
        <w:t xml:space="preserve"> slightly overestimates flow reserve at higher levels compared to CFR</w:t>
      </w:r>
      <w:r w:rsidR="008C69F9">
        <w:rPr>
          <w:vertAlign w:val="subscript"/>
        </w:rPr>
        <w:t>D</w:t>
      </w:r>
      <w:r w:rsidR="00E4534E" w:rsidRPr="00E659FF">
        <w:rPr>
          <w:vertAlign w:val="subscript"/>
        </w:rPr>
        <w:t>oppler</w:t>
      </w:r>
      <w:r w:rsidR="00E4534E" w:rsidRPr="00E659FF">
        <w:t>. D</w:t>
      </w:r>
      <w:r w:rsidRPr="00E659FF">
        <w:t>oppler derived hyperemic microvascular resistance (HMR) may be a closer correlate of microvascular function assessed non-invasively using cardiac magnetic resonance (myocardial perfusion reserve).</w:t>
      </w:r>
      <w:r w:rsidRPr="00E659FF">
        <w:fldChar w:fldCharType="begin">
          <w:fldData xml:space="preserve">PEVuZE5vdGU+PENpdGU+PEF1dGhvcj5XaWxsaWFtczwvQXV0aG9yPjxZZWFyPjIwMTg8L1llYXI+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</w:fldData>
        </w:fldChar>
      </w:r>
      <w:r w:rsidR="00B75B52">
        <w:instrText xml:space="preserve"> ADDIN EN.CITE </w:instrText>
      </w:r>
      <w:r w:rsidR="00B75B52">
        <w:fldChar w:fldCharType="begin">
          <w:fldData xml:space="preserve">PEVuZE5vdGU+PENpdGU+PEF1dGhvcj5XaWxsaWFtczwvQXV0aG9yPjxZZWFyPjIwMTg8L1llYXI+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</w:fldData>
        </w:fldChar>
      </w:r>
      <w:r w:rsidR="00B75B52">
        <w:instrText xml:space="preserve"> ADDIN EN.CITE.DATA </w:instrText>
      </w:r>
      <w:r w:rsidR="00B75B52">
        <w:fldChar w:fldCharType="end"/>
      </w:r>
      <w:r w:rsidRPr="00E659FF">
        <w:fldChar w:fldCharType="separate"/>
      </w:r>
      <w:r w:rsidR="00721A97">
        <w:rPr>
          <w:noProof/>
        </w:rPr>
        <w:t>(83)</w:t>
      </w:r>
      <w:r w:rsidRPr="00E659FF">
        <w:fldChar w:fldCharType="end"/>
      </w:r>
      <w:r w:rsidRPr="00E659FF">
        <w:t xml:space="preserve"> </w:t>
      </w:r>
      <w:r w:rsidR="00256BC7" w:rsidRPr="00E659FF">
        <w:t>S</w:t>
      </w:r>
      <w:r w:rsidR="00670069" w:rsidRPr="00E659FF">
        <w:t xml:space="preserve">imultaneous </w:t>
      </w:r>
      <w:r w:rsidR="00EA4155" w:rsidRPr="00E659FF">
        <w:t>measure</w:t>
      </w:r>
      <w:r w:rsidR="00670069" w:rsidRPr="00E659FF">
        <w:t>ment of</w:t>
      </w:r>
      <w:r w:rsidR="00EA4155" w:rsidRPr="00E659FF">
        <w:t xml:space="preserve"> co</w:t>
      </w:r>
      <w:r w:rsidR="009868C4" w:rsidRPr="00E659FF">
        <w:t xml:space="preserve">ronary flow velocity </w:t>
      </w:r>
      <w:r w:rsidR="00670069" w:rsidRPr="00E659FF">
        <w:t>reserve with</w:t>
      </w:r>
      <w:r w:rsidR="00EA4155" w:rsidRPr="00E659FF">
        <w:t xml:space="preserve"> pressure </w:t>
      </w:r>
      <w:r w:rsidR="00670069" w:rsidRPr="00E659FF">
        <w:t xml:space="preserve">enables </w:t>
      </w:r>
      <w:r w:rsidR="009868C4" w:rsidRPr="00E659FF">
        <w:t>myocardial resistance (</w:t>
      </w:r>
      <w:r w:rsidRPr="00E659FF">
        <w:t>HMR</w:t>
      </w:r>
      <w:r w:rsidR="008B21BB" w:rsidRPr="00E659FF">
        <w:t>)</w:t>
      </w:r>
      <w:r w:rsidR="00825CBB">
        <w:t xml:space="preserve"> to be calculated </w:t>
      </w:r>
      <w:r w:rsidRPr="00E659FF">
        <w:fldChar w:fldCharType="begin"/>
      </w:r>
      <w:r w:rsidR="00721A97">
        <w:instrText xml:space="preserve"> ADDIN EN.CITE &lt;EndNote&gt;&lt;Cite&gt;&lt;Author&gt;Frechen&lt;/Author&gt;&lt;Year&gt;2012&lt;/Year&gt;&lt;RecNum&gt;1451&lt;/RecNum&gt;&lt;DisplayText&gt;(84)&lt;/DisplayText&gt;&lt;record&gt;&lt;rec-number&gt;1451&lt;/rec-number&gt;&lt;foreign-keys&gt;&lt;key app="EN" db-id="drvazt921dewv6e95rdpwwe0a0d5fzarsezv" timestamp="1552047474"&gt;1451&lt;/key&gt;&lt;/foreign-keys&gt;&lt;ref-type name="Journal Article"&gt;17&lt;/ref-type&gt;&lt;contributors&gt;&lt;authors&gt;&lt;author&gt;Frechen, D.&lt;/author&gt;&lt;author&gt;Kruger, S.&lt;/author&gt;&lt;author&gt;Paetsch, I.&lt;/author&gt;&lt;author&gt;Kozerke, S.&lt;/author&gt;&lt;author&gt;Schnackenburg, B.&lt;/author&gt;&lt;author&gt;Frick, M.&lt;/author&gt;&lt;author&gt;Marx, N.&lt;/author&gt;&lt;author&gt;Jahnke, C.&lt;/author&gt;&lt;/authors&gt;&lt;/contributors&gt;&lt;titles&gt;&lt;title&gt;Pulmonary perfusion imaging: new insights into functional consequences of pulmonary embolism using a multicomponent cardiovascular magnetic resonance imaging protocol&lt;/title&gt;&lt;secondary-title&gt;J Am Coll Cardiol&lt;/secondary-title&gt;&lt;/titles&gt;&lt;periodical&gt;&lt;full-title&gt;Journal of the American College of Cardiology&lt;/full-title&gt;&lt;abbr-1&gt;J. Am. Coll. Cardiol.&lt;/abbr-1&gt;&lt;abbr-2&gt;J Am Coll Cardiol&lt;/abbr-2&gt;&lt;/periodical&gt;&lt;pages&gt;2335-7&lt;/pages&gt;&lt;volume&gt;60&lt;/volume&gt;&lt;number&gt;22&lt;/number&gt;&lt;edition&gt;2012/12/01&lt;/edition&gt;&lt;keywords&gt;&lt;keyword&gt;Adult&lt;/keyword&gt;&lt;keyword&gt;Aged&lt;/keyword&gt;&lt;keyword&gt;Aged, 80 and over&lt;/keyword&gt;&lt;keyword&gt;Cardiac Imaging Techniques/*methods&lt;/keyword&gt;&lt;keyword&gt;Female&lt;/keyword&gt;&lt;keyword&gt;Humans&lt;/keyword&gt;&lt;keyword&gt;Magnetic Resonance Imaging/*methods&lt;/keyword&gt;&lt;keyword&gt;Male&lt;/keyword&gt;&lt;keyword&gt;Middle Aged&lt;/keyword&gt;&lt;keyword&gt;Multidetector Computed Tomography/methods&lt;/keyword&gt;&lt;keyword&gt;Pulmonary Embolism/*diagnosis/*physiopathology&lt;/keyword&gt;&lt;/keywords&gt;&lt;dates&gt;&lt;year&gt;2012&lt;/year&gt;&lt;pub-dates&gt;&lt;date&gt;Dec 4&lt;/date&gt;&lt;/pub-dates&gt;&lt;/dates&gt;&lt;isbn&gt;1558-3597 (Electronic)&amp;#xD;0735-1097 (Linking)&lt;/isbn&gt;&lt;accession-num&gt;23194944&lt;/accession-num&gt;&lt;urls&gt;&lt;related-urls&gt;&lt;url&gt;https://www.ncbi.nlm.nih.gov/pubmed/23194944&lt;/url&gt;&lt;/related-urls&gt;&lt;/urls&gt;&lt;electronic-resource-num&gt;10.1016/j.jacc.2012.07.063&lt;/electronic-resource-num&gt;&lt;/record&gt;&lt;/Cite&gt;&lt;/EndNote&gt;</w:instrText>
      </w:r>
      <w:r w:rsidRPr="00E659FF">
        <w:fldChar w:fldCharType="separate"/>
      </w:r>
      <w:r w:rsidR="00721A97">
        <w:rPr>
          <w:noProof/>
        </w:rPr>
        <w:t>(84)</w:t>
      </w:r>
      <w:r w:rsidRPr="00E659FF">
        <w:fldChar w:fldCharType="end"/>
      </w:r>
      <w:r w:rsidR="00825CBB">
        <w:t>.</w:t>
      </w:r>
      <w:bookmarkEnd w:id="7"/>
    </w:p>
    <w:p w14:paraId="497E9990" w14:textId="6DE21804" w:rsidR="0076557F" w:rsidRDefault="0076557F" w:rsidP="0076557F">
      <w:pPr>
        <w:pStyle w:val="BodyText"/>
      </w:pPr>
      <w:r>
        <w:t>Selective, intra-co</w:t>
      </w:r>
      <w:r w:rsidRPr="00E659FF">
        <w:t>ronary infusion of acetylcholine</w:t>
      </w:r>
      <w:r>
        <w:t xml:space="preserve"> using a dedicated microcatheter may be preferred rather than infusing the acetylcholine through a guiding catheter</w:t>
      </w:r>
      <w:r w:rsidRPr="00E659FF">
        <w:t xml:space="preserve"> </w:t>
      </w:r>
      <w:r w:rsidRPr="00E659FF">
        <w:fldChar w:fldCharType="begin"/>
      </w:r>
      <w:r>
        <w:instrText xml:space="preserve"> ADDIN EN.CITE &lt;EndNote&gt;&lt;Cite&gt;&lt;Author&gt;Widmer&lt;/Author&gt;&lt;Year&gt;2018&lt;/Year&gt;&lt;RecNum&gt;1328&lt;/RecNum&gt;&lt;DisplayText&gt;(66)&lt;/DisplayText&gt;&lt;record&gt;&lt;rec-number&gt;1328&lt;/rec-number&gt;&lt;foreign-keys&gt;&lt;key app="EN" db-id="drvazt921dewv6e95rdpwwe0a0d5fzarsezv" timestamp="1546448147"&gt;1328&lt;/key&gt;&lt;/foreign-keys&gt;&lt;ref-type name="Journal Article"&gt;17&lt;/ref-type&gt;&lt;contributors&gt;&lt;authors&gt;&lt;author&gt;Widmer, R. J.&lt;/author&gt;&lt;author&gt;Samuels, B.&lt;/author&gt;&lt;author&gt;Samady, H.&lt;/author&gt;&lt;author&gt;Price, M. J.&lt;/author&gt;&lt;author&gt;Jeremias, A.&lt;/author&gt;&lt;author&gt;Anderson, R. D.&lt;/author&gt;&lt;author&gt;Jaffer, F. A.&lt;/author&gt;&lt;author&gt;Escaned, J.&lt;/author&gt;&lt;author&gt;Davies, J.&lt;/author&gt;&lt;author&gt;Prasad, M.&lt;/author&gt;&lt;author&gt;Grines, C.&lt;/author&gt;&lt;author&gt;Lerman, A.&lt;/author&gt;&lt;/authors&gt;&lt;/contributors&gt;&lt;auth-address&gt;Mayo Clinic Department of Cardiovascular Medicine, Rochester, MN, USA.&lt;/auth-address&gt;&lt;titles&gt;&lt;title&gt;The functional assessment of patients with non-obstructive coronary artery disease: Expert review from an international microcirculation working group&lt;/title&gt;&lt;secondary-title&gt;EuroIntervention&lt;/secondary-title&gt;&lt;/titles&gt;&lt;periodical&gt;&lt;full-title&gt;EuroIntervention&lt;/full-title&gt;&lt;abbr-1&gt;EuroIntervention&lt;/abbr-1&gt;&lt;abbr-2&gt;EuroIntervention&lt;/abbr-2&gt;&lt;/periodical&gt;&lt;edition&gt;2018/12/19&lt;/edition&gt;&lt;dates&gt;&lt;year&gt;2018&lt;/year&gt;&lt;pub-dates&gt;&lt;date&gt;Dec 18&lt;/date&gt;&lt;/pub-dates&gt;&lt;/dates&gt;&lt;isbn&gt;1969-6213 (Electronic)&amp;#xD;1774-024X (Linking)&lt;/isbn&gt;&lt;accession-num&gt;30561368&lt;/accession-num&gt;&lt;urls&gt;&lt;related-urls&gt;&lt;url&gt;https://www.ncbi.nlm.nih.gov/pubmed/30561368&lt;/url&gt;&lt;/related-urls&gt;&lt;/urls&gt;&lt;electronic-resource-num&gt;10.4244/EIJ-D-18-00982&lt;/electronic-resource-num&gt;&lt;/record&gt;&lt;/Cite&gt;&lt;/EndNote&gt;</w:instrText>
      </w:r>
      <w:r w:rsidRPr="00E659FF">
        <w:fldChar w:fldCharType="separate"/>
      </w:r>
      <w:r>
        <w:rPr>
          <w:noProof/>
        </w:rPr>
        <w:t>(66)</w:t>
      </w:r>
      <w:r w:rsidRPr="00E659FF">
        <w:fldChar w:fldCharType="end"/>
      </w:r>
      <w:r w:rsidRPr="00E659FF">
        <w:t xml:space="preserve">. </w:t>
      </w:r>
      <w:r>
        <w:t xml:space="preserve">The advantage of using a microcatheter is the sub-selective infusion of acetylcholine and potentially, avoidance of pan-coronary vasospasm. The disadvantage of this approach is the additional coronary instrumentation, related risks of vascular injury and expense. We think there are pros and cons for using a microcatheter or not. In the end, operator preference and the diagnostic circumstances of the procedure should guide the approach on an individual patient basis. </w:t>
      </w:r>
    </w:p>
    <w:p w14:paraId="2339ECD4" w14:textId="2F73587B" w:rsidR="00EE3F52" w:rsidRDefault="0076557F" w:rsidP="0076557F">
      <w:pPr>
        <w:pStyle w:val="BodyText"/>
        <w:rPr>
          <w:rFonts w:asciiTheme="majorHAnsi" w:eastAsiaTheme="majorEastAsia" w:hAnsiTheme="majorHAnsi" w:cstheme="majorBidi"/>
          <w:i/>
          <w:szCs w:val="24"/>
        </w:rPr>
      </w:pPr>
      <w:r w:rsidRPr="00E659FF">
        <w:t xml:space="preserve">A Doppler wire may be used to measure coronary flow velocity during intra-coronary infusion of </w:t>
      </w:r>
      <w:r w:rsidRPr="00E659FF">
        <w:lastRenderedPageBreak/>
        <w:t xml:space="preserve">acetylcholine </w:t>
      </w:r>
      <w:r w:rsidRPr="00E659FF">
        <w:fldChar w:fldCharType="begin"/>
      </w:r>
      <w:r w:rsidRPr="00E659FF">
        <w:instrText xml:space="preserve"> ADDIN EN.CITE &lt;EndNote&gt;&lt;Cite&gt;&lt;Author&gt;Reriani&lt;/Author&gt;&lt;Year&gt;2019&lt;/Year&gt;&lt;RecNum&gt;1577&lt;/RecNum&gt;&lt;DisplayText&gt;(22)&lt;/DisplayText&gt;&lt;record&gt;&lt;rec-number&gt;1577&lt;/rec-number&gt;&lt;foreign-keys&gt;&lt;key app="EN" db-id="drvazt921dewv6e95rdpwwe0a0d5fzarsezv" timestamp="1571544459"&gt;1577&lt;/key&gt;&lt;key app="ENWeb" db-id=""&gt;0&lt;/key&gt;&lt;/foreign-keys&gt;&lt;ref-type name="Journal Article"&gt;17&lt;/ref-type&gt;&lt;contributors&gt;&lt;authors&gt;&lt;author&gt;Reriani, M.&lt;/author&gt;&lt;author&gt;Flammer, A. J.&lt;/author&gt;&lt;author&gt;Duhe, J.&lt;/author&gt;&lt;author&gt;Li, J.&lt;/author&gt;&lt;author&gt;Gulati, R.&lt;/author&gt;&lt;author&gt;Rihal, C. S.&lt;/author&gt;&lt;author&gt;Lennon, R.&lt;/author&gt;&lt;author&gt;Tilford, J. M.&lt;/author&gt;&lt;author&gt;Prasad, A.&lt;/author&gt;&lt;author&gt;Lerman, L. O.&lt;/author&gt;&lt;author&gt;Lerman, A.&lt;/author&gt;&lt;/authors&gt;&lt;/contributors&gt;&lt;auth-address&gt;Division of Cardiovascular Medicine, Mayo Clinic College of Medicine, Rochester, Minnesota, USA.&amp;#xD;Division of General Internal Medicine, Mayo Clinic College of Medicine, Rochester, Minnesota, USA.&amp;#xD;Division of Biomedical Statistics and Informatics, Mayo Clinic College of Medicine, Rochester, Minnesota, USA.&amp;#xD;Division of Nephrology, Mayo Clinic College of Medicine, Rochester, Minnesota, USA.&lt;/auth-address&gt;&lt;titles&gt;&lt;title&gt;Coronary endothelial function testing may improve long-term quality of life in subjects with microvascular coronary endothelial dysfunction&lt;/title&gt;&lt;secondary-title&gt;Open Heart&lt;/secondary-title&gt;&lt;/titles&gt;&lt;periodical&gt;&lt;full-title&gt;Open Heart&lt;/full-title&gt;&lt;/periodical&gt;&lt;pages&gt;e000870&lt;/pages&gt;&lt;volume&gt;6&lt;/volume&gt;&lt;number&gt;1&lt;/number&gt;&lt;edition&gt;2019/03/01&lt;/edition&gt;&lt;keywords&gt;&lt;keyword&gt;angina&lt;/keyword&gt;&lt;keyword&gt;microvascular endothelial function&lt;/keyword&gt;&lt;keyword&gt;quality of life&lt;/keyword&gt;&lt;/keywords&gt;&lt;dates&gt;&lt;year&gt;2019&lt;/year&gt;&lt;/dates&gt;&lt;isbn&gt;2053-3624 (Print)&amp;#xD;2053-3624 (Linking)&lt;/isbn&gt;&lt;accession-num&gt;30815267&lt;/accession-num&gt;&lt;urls&gt;&lt;related-urls&gt;&lt;url&gt;https://www.ncbi.nlm.nih.gov/pubmed/30815267&lt;/url&gt;&lt;/related-urls&gt;&lt;/urls&gt;&lt;custom2&gt;PMC6361373&lt;/custom2&gt;&lt;electronic-resource-num&gt;10.1136/openhrt-2018-000870&lt;/electronic-resource-num&gt;&lt;/record&gt;&lt;/Cite&gt;&lt;/EndNote&gt;</w:instrText>
      </w:r>
      <w:r w:rsidRPr="00E659FF">
        <w:fldChar w:fldCharType="separate"/>
      </w:r>
      <w:r w:rsidRPr="00E659FF">
        <w:rPr>
          <w:noProof/>
        </w:rPr>
        <w:t>(22)</w:t>
      </w:r>
      <w:r w:rsidRPr="00E659FF">
        <w:fldChar w:fldCharType="end"/>
      </w:r>
      <w:r w:rsidRPr="00E659FF">
        <w:t xml:space="preserve">. </w:t>
      </w:r>
      <w:r>
        <w:t>When using Doppler, t</w:t>
      </w:r>
      <w:r w:rsidRPr="00E659FF">
        <w:t xml:space="preserve">he infusion catheter </w:t>
      </w:r>
      <w:r>
        <w:t>is placed</w:t>
      </w:r>
      <w:r w:rsidRPr="00E659FF">
        <w:t xml:space="preserve"> in the proximal segment of the target artery and the Doppler wire </w:t>
      </w:r>
      <w:r>
        <w:t>is</w:t>
      </w:r>
      <w:r w:rsidRPr="00E659FF">
        <w:t xml:space="preserve"> sited in the mid- to distal segment. Since the Doppler wire is less flexible than a standard coronary guidewire, a ‘buddy wire’ or a microcatheter may be needed to safely advance the Doppler wire into the target artery</w:t>
      </w:r>
      <w:r>
        <w:t xml:space="preserve">. </w:t>
      </w:r>
      <w:r w:rsidRPr="00E659FF">
        <w:t>Coronary angiography is acquired to estimate the diameter of the coronary artery at baseline and after each infusion of acetylcholine. A projection with</w:t>
      </w:r>
      <w:r>
        <w:t>out foreshortening is essential</w:t>
      </w:r>
      <w:r w:rsidR="009868C4" w:rsidRPr="00E659FF">
        <w:t>.</w:t>
      </w:r>
      <w:r w:rsidR="001E5866" w:rsidRPr="00E659FF">
        <w:t xml:space="preserve"> </w:t>
      </w:r>
      <w:r w:rsidR="00EE3F52">
        <w:br w:type="page"/>
      </w:r>
    </w:p>
    <w:p w14:paraId="7913450C" w14:textId="01FEB387" w:rsidR="00941ED7" w:rsidRPr="00E659FF" w:rsidRDefault="00670069" w:rsidP="00EE3F52">
      <w:pPr>
        <w:pStyle w:val="Heading2"/>
      </w:pPr>
      <w:r w:rsidRPr="00E659FF">
        <w:lastRenderedPageBreak/>
        <w:t>Pharmacological</w:t>
      </w:r>
      <w:r w:rsidR="009F2667" w:rsidRPr="00E659FF">
        <w:t xml:space="preserve"> </w:t>
      </w:r>
      <w:r w:rsidRPr="00E659FF">
        <w:t>coronary reactivity testing</w:t>
      </w:r>
      <w:r w:rsidR="009F2667" w:rsidRPr="00E659FF">
        <w:t xml:space="preserve"> in the catheter laboratory: </w:t>
      </w:r>
    </w:p>
    <w:p w14:paraId="734CE534" w14:textId="7ECA6464" w:rsidR="00DA4FF5" w:rsidRPr="00E659FF" w:rsidRDefault="00DA4FF5" w:rsidP="00DC628C">
      <w:pPr>
        <w:pStyle w:val="BodyText"/>
      </w:pPr>
      <w:r w:rsidRPr="00E659FF">
        <w:t>Coronary vascular function is assessed by infusion of a vasoactive substance such as acetylcholine, substance P or ergonovine</w:t>
      </w:r>
      <w:r w:rsidR="00904E43" w:rsidRPr="00E659FF">
        <w:t xml:space="preserve"> </w:t>
      </w:r>
      <w:r w:rsidR="003D7911" w:rsidRPr="00E659FF">
        <w:fldChar w:fldCharType="begin">
          <w:fldData xml:space="preserve">PEVuZE5vdGU+PENpdGU+PEF1dGhvcj5SYWRpY288L0F1dGhvcj48WWVhcj4yMDE0PC9ZZWFyPjxS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</w:fldData>
        </w:fldChar>
      </w:r>
      <w:r w:rsidR="00721A97">
        <w:instrText xml:space="preserve"> ADDIN EN.CITE </w:instrText>
      </w:r>
      <w:r w:rsidR="00721A97">
        <w:fldChar w:fldCharType="begin">
          <w:fldData xml:space="preserve">PEVuZE5vdGU+PENpdGU+PEF1dGhvcj5SYWRpY288L0F1dGhvcj48WWVhcj4yMDE0PC9ZZWFyPjxS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</w:fldData>
        </w:fldChar>
      </w:r>
      <w:r w:rsidR="00721A97">
        <w:instrText xml:space="preserve"> ADDIN EN.CITE.DATA </w:instrText>
      </w:r>
      <w:r w:rsidR="00721A97">
        <w:fldChar w:fldCharType="end"/>
      </w:r>
      <w:r w:rsidR="003D7911" w:rsidRPr="00E659FF">
        <w:fldChar w:fldCharType="separate"/>
      </w:r>
      <w:r w:rsidR="00721A97">
        <w:rPr>
          <w:noProof/>
        </w:rPr>
        <w:t>(65)</w:t>
      </w:r>
      <w:r w:rsidR="003D7911" w:rsidRPr="00E659FF">
        <w:fldChar w:fldCharType="end"/>
      </w:r>
      <w:r w:rsidRPr="00E659FF">
        <w:t xml:space="preserve">. The </w:t>
      </w:r>
      <w:r w:rsidR="00392D48" w:rsidRPr="00E659FF">
        <w:t xml:space="preserve">physiological </w:t>
      </w:r>
      <w:r w:rsidR="006F50AD" w:rsidRPr="00E659FF">
        <w:t>alterations to vascular tone following intra-coronary infusion of</w:t>
      </w:r>
      <w:r w:rsidR="00392D48" w:rsidRPr="00E659FF">
        <w:t xml:space="preserve"> </w:t>
      </w:r>
      <w:r w:rsidRPr="00E659FF">
        <w:t xml:space="preserve">these substances </w:t>
      </w:r>
      <w:r w:rsidR="006F50AD" w:rsidRPr="00E659FF">
        <w:t xml:space="preserve">are determined by the </w:t>
      </w:r>
      <w:r w:rsidR="00F8252D" w:rsidRPr="00E659FF">
        <w:t xml:space="preserve">relative </w:t>
      </w:r>
      <w:r w:rsidR="006F50AD" w:rsidRPr="00E659FF">
        <w:t>function</w:t>
      </w:r>
      <w:r w:rsidR="00F8252D" w:rsidRPr="00E659FF">
        <w:t>s</w:t>
      </w:r>
      <w:r w:rsidR="006F50AD" w:rsidRPr="00E659FF">
        <w:t xml:space="preserve"> of the</w:t>
      </w:r>
      <w:r w:rsidRPr="00E659FF">
        <w:t xml:space="preserve"> endothelium and smooth muscle cells</w:t>
      </w:r>
      <w:r w:rsidR="00904E43" w:rsidRPr="00E659FF">
        <w:t xml:space="preserve"> </w:t>
      </w:r>
      <w:r w:rsidR="003D7911" w:rsidRPr="00E659FF">
        <w:fldChar w:fldCharType="begin">
          <w:fldData xml:space="preserve">PEVuZE5vdGU+PENpdGU+PEF1dGhvcj5RdXl5dW1pPC9BdXRob3I+PFllYXI+MTk5NTwvWWVhcj48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</w:fldData>
        </w:fldChar>
      </w:r>
      <w:r w:rsidR="00721A97">
        <w:instrText xml:space="preserve"> ADDIN EN.CITE </w:instrText>
      </w:r>
      <w:r w:rsidR="00721A97">
        <w:fldChar w:fldCharType="begin">
          <w:fldData xml:space="preserve">PEVuZE5vdGU+PENpdGU+PEF1dGhvcj5RdXl5dW1pPC9BdXRob3I+PFllYXI+MTk5NTwvWWVhcj48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</w:fldData>
        </w:fldChar>
      </w:r>
      <w:r w:rsidR="00721A97">
        <w:instrText xml:space="preserve"> ADDIN EN.CITE.DATA </w:instrText>
      </w:r>
      <w:r w:rsidR="00721A97">
        <w:fldChar w:fldCharType="end"/>
      </w:r>
      <w:r w:rsidR="003D7911" w:rsidRPr="00E659FF">
        <w:fldChar w:fldCharType="separate"/>
      </w:r>
      <w:r w:rsidR="00721A97">
        <w:rPr>
          <w:noProof/>
        </w:rPr>
        <w:t>(85)</w:t>
      </w:r>
      <w:r w:rsidR="003D7911" w:rsidRPr="00E659FF">
        <w:fldChar w:fldCharType="end"/>
      </w:r>
      <w:r w:rsidRPr="00E659FF">
        <w:t>. Vasodilatation reflects a dominant response mediated by endotheli</w:t>
      </w:r>
      <w:r w:rsidR="00AA5371" w:rsidRPr="00E659FF">
        <w:t>al cells</w:t>
      </w:r>
      <w:r w:rsidRPr="00E659FF">
        <w:t xml:space="preserve"> (vascular health) </w:t>
      </w:r>
      <w:r w:rsidR="00F8252D" w:rsidRPr="00E659FF">
        <w:t xml:space="preserve">over the constrictor effects of vascular smooth muscle cells, </w:t>
      </w:r>
      <w:r w:rsidRPr="00E659FF">
        <w:t xml:space="preserve">whereas vasoconstriction reflects </w:t>
      </w:r>
      <w:r w:rsidR="00F8252D" w:rsidRPr="00E659FF">
        <w:t xml:space="preserve">a dominant smooth muscle cell effect over </w:t>
      </w:r>
      <w:r w:rsidRPr="00E659FF">
        <w:t>impaired endotheli</w:t>
      </w:r>
      <w:r w:rsidR="005B75FD" w:rsidRPr="00E659FF">
        <w:t>al cell</w:t>
      </w:r>
      <w:r w:rsidRPr="00E659FF">
        <w:t>-mediated vasorelaxation (vascular dysfunction)</w:t>
      </w:r>
      <w:r w:rsidR="00716FEF" w:rsidRPr="00E659FF">
        <w:t>.</w:t>
      </w:r>
      <w:r w:rsidR="00B92027" w:rsidRPr="00E659FF">
        <w:t xml:space="preserve"> </w:t>
      </w:r>
    </w:p>
    <w:p w14:paraId="70F1539B" w14:textId="16439C12" w:rsidR="006555D9" w:rsidRPr="00E659FF" w:rsidRDefault="00DA4FF5" w:rsidP="00DC628C">
      <w:pPr>
        <w:pStyle w:val="BodyText"/>
      </w:pPr>
      <w:r w:rsidRPr="00E659FF">
        <w:t>The most established approach for vasoreactivity testing is by intra-coro</w:t>
      </w:r>
      <w:r w:rsidR="00F93029" w:rsidRPr="00E659FF">
        <w:t>nary infusion of acetylcholine</w:t>
      </w:r>
      <w:r w:rsidR="00E709F4" w:rsidRPr="00E659FF">
        <w:t xml:space="preserve"> </w:t>
      </w:r>
      <w:r w:rsidR="008C5E08" w:rsidRPr="00E659FF">
        <w:fldChar w:fldCharType="begin">
          <w:fldData xml:space="preserve">PEVuZE5vdGU+PENpdGU+PEF1dGhvcj5Pbmc8L0F1dGhvcj48WWVhcj4yMDE4PC9ZZWFyPjxSZWNO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</w:fldData>
        </w:fldChar>
      </w:r>
      <w:r w:rsidR="00721A97">
        <w:instrText xml:space="preserve"> ADDIN EN.CITE </w:instrText>
      </w:r>
      <w:r w:rsidR="00721A97">
        <w:fldChar w:fldCharType="begin">
          <w:fldData xml:space="preserve">PEVuZE5vdGU+PENpdGU+PEF1dGhvcj5Pbmc8L0F1dGhvcj48WWVhcj4yMDE4PC9ZZWFyPjxSZWNO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</w:fldData>
        </w:fldChar>
      </w:r>
      <w:r w:rsidR="00721A97">
        <w:instrText xml:space="preserve"> ADDIN EN.CITE.DATA </w:instrText>
      </w:r>
      <w:r w:rsidR="00721A97">
        <w:fldChar w:fldCharType="end"/>
      </w:r>
      <w:r w:rsidR="008C5E08" w:rsidRPr="00E659FF">
        <w:fldChar w:fldCharType="separate"/>
      </w:r>
      <w:r w:rsidR="00721A97">
        <w:rPr>
          <w:noProof/>
        </w:rPr>
        <w:t>(60)</w:t>
      </w:r>
      <w:r w:rsidR="008C5E08" w:rsidRPr="00E659FF">
        <w:fldChar w:fldCharType="end"/>
      </w:r>
      <w:r w:rsidR="00F93029" w:rsidRPr="00E659FF">
        <w:t xml:space="preserve">. </w:t>
      </w:r>
      <w:r w:rsidR="006555D9" w:rsidRPr="00E659FF">
        <w:t>We support a pragmatic approach for coronary reactivity testing according to whichever protocol might work in individual cent</w:t>
      </w:r>
      <w:r w:rsidR="00716FEF" w:rsidRPr="00E659FF">
        <w:t>er</w:t>
      </w:r>
      <w:r w:rsidR="006555D9" w:rsidRPr="00E659FF">
        <w:t xml:space="preserve">s. </w:t>
      </w:r>
      <w:r w:rsidRPr="00E659FF">
        <w:t>A standard approach involves</w:t>
      </w:r>
      <w:r w:rsidR="00F8252D" w:rsidRPr="00E659FF">
        <w:t xml:space="preserve"> sequential infusion</w:t>
      </w:r>
      <w:r w:rsidR="008C61E6" w:rsidRPr="00E659FF">
        <w:t xml:space="preserve"> of acetylcholine at concentrations </w:t>
      </w:r>
      <w:r w:rsidR="00FF1DA0" w:rsidRPr="00E659FF">
        <w:t xml:space="preserve">approximating </w:t>
      </w:r>
      <w:r w:rsidR="008C61E6" w:rsidRPr="00E659FF">
        <w:t>0.182, 1.82, and 18.2 µg/mL (10</w:t>
      </w:r>
      <w:r w:rsidR="006555D9" w:rsidRPr="00E659FF">
        <w:rPr>
          <w:vertAlign w:val="superscript"/>
        </w:rPr>
        <w:t>-</w:t>
      </w:r>
      <w:r w:rsidR="008C61E6" w:rsidRPr="00E659FF">
        <w:rPr>
          <w:vertAlign w:val="superscript"/>
        </w:rPr>
        <w:t>6</w:t>
      </w:r>
      <w:r w:rsidR="008C61E6" w:rsidRPr="00E659FF">
        <w:t>, 10</w:t>
      </w:r>
      <w:r w:rsidR="008C61E6" w:rsidRPr="00E659FF">
        <w:rPr>
          <w:vertAlign w:val="superscript"/>
        </w:rPr>
        <w:t>-5</w:t>
      </w:r>
      <w:r w:rsidR="008C61E6" w:rsidRPr="00E659FF">
        <w:t>, and 10</w:t>
      </w:r>
      <w:r w:rsidR="008C61E6" w:rsidRPr="00E659FF">
        <w:rPr>
          <w:vertAlign w:val="superscript"/>
        </w:rPr>
        <w:t>-4</w:t>
      </w:r>
      <w:r w:rsidR="008C61E6" w:rsidRPr="00E659FF">
        <w:t xml:space="preserve"> mol/L, respectively) at 1 ml/min for 2 </w:t>
      </w:r>
      <w:r w:rsidRPr="00E659FF">
        <w:t>minutes via a mechanical pump</w:t>
      </w:r>
      <w:r w:rsidR="00FF1DA0" w:rsidRPr="00E659FF">
        <w:t xml:space="preserve">. </w:t>
      </w:r>
      <w:r w:rsidR="006555D9" w:rsidRPr="00E659FF">
        <w:t xml:space="preserve">These doses were historically derived using experiments adopting sub-selective infusion through an intra-coronary catheter into the left anterior descending coronary artery assuming a resting flow rate of 80 ml/min. The effective concentration of </w:t>
      </w:r>
      <w:r w:rsidR="00F516B2" w:rsidRPr="00E659FF">
        <w:t xml:space="preserve">acetylcholine </w:t>
      </w:r>
      <w:r w:rsidR="006555D9" w:rsidRPr="00E659FF">
        <w:t>at the tissue level was estimated at 10</w:t>
      </w:r>
      <w:r w:rsidR="006555D9" w:rsidRPr="00E659FF">
        <w:rPr>
          <w:vertAlign w:val="superscript"/>
        </w:rPr>
        <w:t>-8</w:t>
      </w:r>
      <w:r w:rsidR="006555D9" w:rsidRPr="00E659FF">
        <w:t xml:space="preserve"> to 10</w:t>
      </w:r>
      <w:r w:rsidR="006555D9" w:rsidRPr="00E659FF">
        <w:rPr>
          <w:vertAlign w:val="superscript"/>
        </w:rPr>
        <w:t>-6</w:t>
      </w:r>
      <w:r w:rsidR="006555D9" w:rsidRPr="00E659FF">
        <w:t>M. Alternative options to facilitate ease of adoption include manual infusion of 2, 20, 100 and 200 µg</w:t>
      </w:r>
      <w:r w:rsidR="00716FEF" w:rsidRPr="00E659FF">
        <w:t xml:space="preserve"> </w:t>
      </w:r>
      <w:r w:rsidR="008C5E08" w:rsidRPr="00E659FF">
        <w:fldChar w:fldCharType="begin"/>
      </w:r>
      <w:r w:rsidR="00721A97">
        <w:instrText xml:space="preserve"> ADDIN EN.CITE &lt;EndNote&gt;&lt;Cite&gt;&lt;Author&gt;Ong&lt;/Author&gt;&lt;Year&gt;2013&lt;/Year&gt;&lt;RecNum&gt;367&lt;/RecNum&gt;&lt;DisplayText&gt;(86)&lt;/DisplayText&gt;&lt;record&gt;&lt;rec-number&gt;367&lt;/rec-number&gt;&lt;foreign-keys&gt;&lt;key app="EN" db-id="drvazt921dewv6e95rdpwwe0a0d5fzarsezv" timestamp="1476123119"&gt;367&lt;/key&gt;&lt;/foreign-keys&gt;&lt;ref-type name="Journal Article"&gt;17&lt;/ref-type&gt;&lt;contributors&gt;&lt;authors&gt;&lt;author&gt;Ong, P.&lt;/author&gt;&lt;author&gt;Athanasiadis, A.&lt;/author&gt;&lt;author&gt;Sechtem, U.&lt;/author&gt;&lt;/authors&gt;&lt;/contributors&gt;&lt;auth-address&gt;Department of Cardiology, Robert-Bosch Krankenhaus, Stuttgart, Germany. Peter.Ong@rbk.de&lt;/auth-address&gt;&lt;titles&gt;&lt;title&gt;Patterns of coronary vasomotor responses to intracoronary acetylcholine provocation&lt;/title&gt;&lt;secondary-title&gt;Heart&lt;/secondary-title&gt;&lt;/titles&gt;&lt;periodical&gt;&lt;full-title&gt;Heart&lt;/full-title&gt;&lt;abbr-1&gt;Heart&lt;/abbr-1&gt;&lt;abbr-2&gt;Heart&lt;/abbr-2&gt;&lt;/periodical&gt;&lt;pages&gt;1288-95&lt;/pages&gt;&lt;volume&gt;99&lt;/volume&gt;&lt;number&gt;17&lt;/number&gt;&lt;keywords&gt;&lt;keyword&gt;*Acetylcholine/administration &amp;amp; dosage&lt;/keyword&gt;&lt;keyword&gt;Aged&lt;/keyword&gt;&lt;keyword&gt;Chest Pain/*etiology&lt;/keyword&gt;&lt;keyword&gt;Coronary Vessels/*drug effects/physiopathology&lt;/keyword&gt;&lt;keyword&gt;Ergonovine&lt;/keyword&gt;&lt;keyword&gt;Female&lt;/keyword&gt;&lt;keyword&gt;Heart Function Tests/*methods&lt;/keyword&gt;&lt;keyword&gt;Humans&lt;/keyword&gt;&lt;keyword&gt;Male&lt;/keyword&gt;&lt;keyword&gt;Middle Aged&lt;/keyword&gt;&lt;keyword&gt;Myocardial Ischemia/complications/*diagnosis&lt;/keyword&gt;&lt;keyword&gt;Oxytocics&lt;/keyword&gt;&lt;keyword&gt;*Vasodilator Agents/administration &amp;amp; dosage&lt;/keyword&gt;&lt;keyword&gt;Vasomotor System/*drug effects/pathology&lt;/keyword&gt;&lt;keyword&gt;Allied specialities&lt;/keyword&gt;&lt;/keywords&gt;&lt;dates&gt;&lt;year&gt;2013&lt;/year&gt;&lt;pub-dates&gt;&lt;date&gt;Sep&lt;/date&gt;&lt;/pub-dates&gt;&lt;/dates&gt;&lt;isbn&gt;1468-201X (Electronic)&amp;#xD;1355-6037 (Linking)&lt;/isbn&gt;&lt;accession-num&gt;23442537&lt;/accession-num&gt;&lt;urls&gt;&lt;related-urls&gt;&lt;url&gt;https://www.ncbi.nlm.nih.gov/pubmed/23442537&lt;/url&gt;&lt;/related-urls&gt;&lt;/urls&gt;&lt;electronic-resource-num&gt;10.1136/heartjnl-2012-302042&lt;/electronic-resource-num&gt;&lt;/record&gt;&lt;/Cite&gt;&lt;/EndNote&gt;</w:instrText>
      </w:r>
      <w:r w:rsidR="008C5E08" w:rsidRPr="00E659FF">
        <w:fldChar w:fldCharType="separate"/>
      </w:r>
      <w:r w:rsidR="00721A97">
        <w:rPr>
          <w:noProof/>
        </w:rPr>
        <w:t>(86)</w:t>
      </w:r>
      <w:r w:rsidR="008C5E08" w:rsidRPr="00E659FF">
        <w:fldChar w:fldCharType="end"/>
      </w:r>
      <w:r w:rsidR="008C5E08" w:rsidRPr="00E659FF">
        <w:t xml:space="preserve">. </w:t>
      </w:r>
      <w:r w:rsidR="00760F48" w:rsidRPr="00E659FF">
        <w:t>Susceptibility to coronary vasospasm is assessed by manual infusion of 100 µg (5.5 ml 10</w:t>
      </w:r>
      <w:r w:rsidR="00760F48" w:rsidRPr="00E659FF">
        <w:rPr>
          <w:vertAlign w:val="superscript"/>
        </w:rPr>
        <w:t>-4</w:t>
      </w:r>
      <w:r w:rsidR="00760F48" w:rsidRPr="00E659FF">
        <w:t>M) or 200 µg (11 ml 10</w:t>
      </w:r>
      <w:r w:rsidR="00760F48" w:rsidRPr="00E659FF">
        <w:rPr>
          <w:vertAlign w:val="superscript"/>
        </w:rPr>
        <w:t>-4</w:t>
      </w:r>
      <w:r w:rsidR="00760F48" w:rsidRPr="00E659FF">
        <w:t>M) over 20 seconds into the left main</w:t>
      </w:r>
      <w:r w:rsidR="008C5E08" w:rsidRPr="00E659FF">
        <w:fldChar w:fldCharType="begin">
          <w:fldData xml:space="preserve">PEVuZE5vdGU+PENpdGU+PEF1dGhvcj5Gb3JkPC9BdXRob3I+PFllYXI+MjAxOTwvWWVhcj48UmVj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</w:fldData>
        </w:fldChar>
      </w:r>
      <w:r w:rsidR="00721A97">
        <w:instrText xml:space="preserve"> ADDIN EN.CITE </w:instrText>
      </w:r>
      <w:r w:rsidR="00721A97">
        <w:fldChar w:fldCharType="begin">
          <w:fldData xml:space="preserve">PEVuZE5vdGU+PENpdGU+PEF1dGhvcj5Gb3JkPC9BdXRob3I+PFllYXI+MjAxOTwvWWVhcj48UmVj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</w:fldData>
        </w:fldChar>
      </w:r>
      <w:r w:rsidR="00721A97">
        <w:instrText xml:space="preserve"> ADDIN EN.CITE.DATA </w:instrText>
      </w:r>
      <w:r w:rsidR="00721A97">
        <w:fldChar w:fldCharType="end"/>
      </w:r>
      <w:r w:rsidR="008C5E08" w:rsidRPr="00E659FF">
        <w:fldChar w:fldCharType="separate"/>
      </w:r>
      <w:r w:rsidR="00721A97">
        <w:rPr>
          <w:noProof/>
        </w:rPr>
        <w:t>(87)</w:t>
      </w:r>
      <w:r w:rsidR="008C5E08" w:rsidRPr="00E659FF">
        <w:fldChar w:fldCharType="end"/>
      </w:r>
      <w:r w:rsidR="00760F48" w:rsidRPr="00E659FF">
        <w:t xml:space="preserve">. </w:t>
      </w:r>
      <w:r w:rsidR="00CC4865" w:rsidRPr="00E659FF">
        <w:t xml:space="preserve">On a case by case basis, a dose of 200 µg may be infused to enhance sensitivity without adversely affecting specificity </w:t>
      </w:r>
      <w:r w:rsidR="008C5E08" w:rsidRPr="00E659FF">
        <w:fldChar w:fldCharType="begin">
          <w:fldData xml:space="preserve">PEVuZE5vdGU+PENpdGU+PEF1dGhvcj5Pbmc8L0F1dGhvcj48WWVhcj4yMDEzPC9ZZWFyPjxSZWNO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</w:fldData>
        </w:fldChar>
      </w:r>
      <w:r w:rsidR="00721A97">
        <w:instrText xml:space="preserve"> ADDIN EN.CITE </w:instrText>
      </w:r>
      <w:r w:rsidR="00721A97">
        <w:fldChar w:fldCharType="begin">
          <w:fldData xml:space="preserve">PEVuZE5vdGU+PENpdGU+PEF1dGhvcj5Pbmc8L0F1dGhvcj48WWVhcj4yMDEzPC9ZZWFyPjxSZWNO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</w:fldData>
        </w:fldChar>
      </w:r>
      <w:r w:rsidR="00721A97">
        <w:instrText xml:space="preserve"> ADDIN EN.CITE.DATA </w:instrText>
      </w:r>
      <w:r w:rsidR="00721A97">
        <w:fldChar w:fldCharType="end"/>
      </w:r>
      <w:r w:rsidR="008C5E08" w:rsidRPr="00E659FF">
        <w:fldChar w:fldCharType="separate"/>
      </w:r>
      <w:r w:rsidR="00721A97">
        <w:rPr>
          <w:noProof/>
        </w:rPr>
        <w:t>(86,88)</w:t>
      </w:r>
      <w:r w:rsidR="008C5E08" w:rsidRPr="00E659FF">
        <w:fldChar w:fldCharType="end"/>
      </w:r>
      <w:r w:rsidR="008C5E08" w:rsidRPr="00E659FF">
        <w:t>.</w:t>
      </w:r>
    </w:p>
    <w:p w14:paraId="6801E1DE" w14:textId="57B6655F" w:rsidR="008C61E6" w:rsidRPr="00E659FF" w:rsidRDefault="00500688" w:rsidP="00DC628C">
      <w:pPr>
        <w:pStyle w:val="BodyText"/>
      </w:pPr>
      <w:r w:rsidRPr="00E659FF">
        <w:t xml:space="preserve">When microvascular spasm occurs, coronary </w:t>
      </w:r>
      <w:r w:rsidR="00826CFC" w:rsidRPr="00E659FF">
        <w:t xml:space="preserve">flow </w:t>
      </w:r>
      <w:r w:rsidR="00F71A7C" w:rsidRPr="00E659FF">
        <w:t xml:space="preserve">transiently reduces or ceases </w:t>
      </w:r>
      <w:r w:rsidRPr="00E659FF">
        <w:t xml:space="preserve">in the absence of </w:t>
      </w:r>
      <w:r w:rsidRPr="00E659FF">
        <w:lastRenderedPageBreak/>
        <w:t>epicardial coronary artery spasm</w:t>
      </w:r>
      <w:r w:rsidR="00136E45" w:rsidRPr="00E659FF">
        <w:t>,</w:t>
      </w:r>
      <w:r w:rsidR="00B90945" w:rsidRPr="00E659FF">
        <w:t xml:space="preserve"> i.e. the diameter of the coronary diameter is maintained in association with transient </w:t>
      </w:r>
      <w:r w:rsidR="00F71A7C" w:rsidRPr="00E659FF">
        <w:t>reduction</w:t>
      </w:r>
      <w:r w:rsidR="00B90945" w:rsidRPr="00E659FF">
        <w:t xml:space="preserve"> of flow (TIMI flow grade </w:t>
      </w:r>
      <w:r w:rsidR="00B90945" w:rsidRPr="00E659FF">
        <w:rPr>
          <w:rFonts w:cs="Times New Roman"/>
        </w:rPr>
        <w:t>≤</w:t>
      </w:r>
      <w:r w:rsidR="00B90945" w:rsidRPr="00E659FF">
        <w:t>2)</w:t>
      </w:r>
      <w:r w:rsidR="00136E45" w:rsidRPr="00E659FF">
        <w:t xml:space="preserve"> while the patient generally experiences chest pain in association with ischemic changes on the ECG</w:t>
      </w:r>
      <w:r w:rsidRPr="00E659FF">
        <w:t>. Prompt recovery is typical</w:t>
      </w:r>
      <w:r w:rsidR="00136E45" w:rsidRPr="00E659FF">
        <w:t xml:space="preserve"> and </w:t>
      </w:r>
      <w:r w:rsidR="00D51125" w:rsidRPr="00E659FF">
        <w:t>i.e.</w:t>
      </w:r>
      <w:r w:rsidR="00136E45" w:rsidRPr="00E659FF">
        <w:t xml:space="preserve"> nitrates can be administered if necessary. </w:t>
      </w:r>
      <w:r w:rsidR="008C61E6" w:rsidRPr="00E659FF">
        <w:t xml:space="preserve">Epicardial coronary spasm is defined according to </w:t>
      </w:r>
      <w:r w:rsidR="00F8252D" w:rsidRPr="00E659FF">
        <w:t xml:space="preserve">the </w:t>
      </w:r>
      <w:r w:rsidR="008C61E6" w:rsidRPr="00E659FF">
        <w:t xml:space="preserve">COVADIS criteria </w:t>
      </w:r>
      <w:r w:rsidR="00F8252D" w:rsidRPr="00E659FF">
        <w:t>requiring</w:t>
      </w:r>
      <w:r w:rsidR="008C61E6" w:rsidRPr="00E659FF">
        <w:t xml:space="preserve"> reproduction of</w:t>
      </w:r>
      <w:r w:rsidR="00DA4FF5" w:rsidRPr="00E659FF">
        <w:t xml:space="preserve"> chest pain</w:t>
      </w:r>
      <w:r w:rsidR="00A77A5D" w:rsidRPr="00E659FF">
        <w:t xml:space="preserve"> and</w:t>
      </w:r>
      <w:r w:rsidR="000F45BE" w:rsidRPr="00E659FF">
        <w:t xml:space="preserve"> </w:t>
      </w:r>
      <w:r w:rsidR="00D318F4" w:rsidRPr="00E659FF">
        <w:t>ischemic</w:t>
      </w:r>
      <w:r w:rsidR="00A77A5D" w:rsidRPr="00E659FF">
        <w:t xml:space="preserve"> ECG changes</w:t>
      </w:r>
      <w:r w:rsidR="00DA4FF5" w:rsidRPr="00E659FF">
        <w:t xml:space="preserve"> </w:t>
      </w:r>
      <w:r w:rsidR="00F8252D" w:rsidRPr="00E659FF">
        <w:t>in association</w:t>
      </w:r>
      <w:r w:rsidR="008C61E6" w:rsidRPr="00E659FF">
        <w:t xml:space="preserve"> with ≥90% vasoconstriction </w:t>
      </w:r>
      <w:r w:rsidR="008C5E08" w:rsidRPr="00E659FF">
        <w:fldChar w:fldCharType="begin">
          <w:fldData xml:space="preserve">PEVuZE5vdGU+PENpdGU+PEF1dGhvcj5CZWx0cmFtZTwvQXV0aG9yPjxZZWFyPjIwMTc8L1llYXI+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</w:fldData>
        </w:fldChar>
      </w:r>
      <w:r w:rsidR="00721A97">
        <w:instrText xml:space="preserve"> ADDIN EN.CITE </w:instrText>
      </w:r>
      <w:r w:rsidR="00721A97">
        <w:fldChar w:fldCharType="begin">
          <w:fldData xml:space="preserve">PEVuZE5vdGU+PENpdGU+PEF1dGhvcj5CZWx0cmFtZTwvQXV0aG9yPjxZZWFyPjIwMTc8L1llYXI+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</w:fldData>
        </w:fldChar>
      </w:r>
      <w:r w:rsidR="00721A97">
        <w:instrText xml:space="preserve"> ADDIN EN.CITE.DATA </w:instrText>
      </w:r>
      <w:r w:rsidR="00721A97">
        <w:fldChar w:fldCharType="end"/>
      </w:r>
      <w:r w:rsidR="008C5E08" w:rsidRPr="00E659FF">
        <w:fldChar w:fldCharType="separate"/>
      </w:r>
      <w:r w:rsidR="00721A97">
        <w:rPr>
          <w:noProof/>
        </w:rPr>
        <w:t>(89)</w:t>
      </w:r>
      <w:r w:rsidR="008C5E08" w:rsidRPr="00E659FF">
        <w:fldChar w:fldCharType="end"/>
      </w:r>
      <w:r w:rsidR="00FF1DA0" w:rsidRPr="00E659FF">
        <w:t>.</w:t>
      </w:r>
      <w:r w:rsidR="00DA4FF5" w:rsidRPr="00E659FF">
        <w:t xml:space="preserve"> </w:t>
      </w:r>
      <w:r w:rsidR="00C20D06" w:rsidRPr="00E659FF">
        <w:t xml:space="preserve">In the case of severe epicardial spasm, it may not be possible to determine whether microvascular spasm co-exists. </w:t>
      </w:r>
      <w:r w:rsidR="00DA4FF5" w:rsidRPr="00E659FF">
        <w:t>Reflecting the role of the right coronary artery to supply the sinus and atrio-ventricular nodes</w:t>
      </w:r>
      <w:r w:rsidR="00760F48" w:rsidRPr="00E659FF">
        <w:t xml:space="preserve"> (or circumflex in left dominant anatomy)</w:t>
      </w:r>
      <w:r w:rsidR="00DA4FF5" w:rsidRPr="00E659FF">
        <w:t xml:space="preserve">, </w:t>
      </w:r>
      <w:r w:rsidR="00FF1DA0" w:rsidRPr="00E659FF">
        <w:t>transient bradycardia commonly occurs. Given</w:t>
      </w:r>
      <w:r w:rsidR="00DA4FF5" w:rsidRPr="00E659FF">
        <w:t xml:space="preserve"> the propensity of acetylcholine to induce bradycardia, </w:t>
      </w:r>
      <w:r w:rsidR="00760F48" w:rsidRPr="00E659FF">
        <w:t xml:space="preserve">safety is ensured by administering a half dose i.e. 50 </w:t>
      </w:r>
      <w:r w:rsidR="00760F48" w:rsidRPr="00E659FF">
        <w:rPr>
          <w:rFonts w:cs="Times New Roman"/>
        </w:rPr>
        <w:t>µ</w:t>
      </w:r>
      <w:r w:rsidR="00760F48" w:rsidRPr="00E659FF">
        <w:t xml:space="preserve">g instead of 100 </w:t>
      </w:r>
      <w:r w:rsidR="00760F48" w:rsidRPr="00E659FF">
        <w:rPr>
          <w:rFonts w:cs="Times New Roman"/>
        </w:rPr>
        <w:t>µ</w:t>
      </w:r>
      <w:r w:rsidR="00760F48" w:rsidRPr="00E659FF">
        <w:t xml:space="preserve">g. </w:t>
      </w:r>
      <w:r w:rsidR="000B0DC3" w:rsidRPr="00E659FF">
        <w:t xml:space="preserve">Historically, </w:t>
      </w:r>
      <w:r w:rsidR="00D331ED" w:rsidRPr="00E659FF">
        <w:t xml:space="preserve">a </w:t>
      </w:r>
      <w:r w:rsidR="000B0DC3" w:rsidRPr="00E659FF">
        <w:t xml:space="preserve">temporary </w:t>
      </w:r>
      <w:r w:rsidR="00D331ED" w:rsidRPr="00E659FF">
        <w:t>implantable transvenous pacing line</w:t>
      </w:r>
      <w:r w:rsidR="000B0DC3" w:rsidRPr="00E659FF">
        <w:t xml:space="preserve"> </w:t>
      </w:r>
      <w:r w:rsidR="00D331ED" w:rsidRPr="00E659FF">
        <w:t>was</w:t>
      </w:r>
      <w:r w:rsidR="000B0DC3" w:rsidRPr="00E659FF">
        <w:t xml:space="preserve"> used to balance this risk</w:t>
      </w:r>
      <w:r w:rsidR="00D331ED" w:rsidRPr="00E659FF">
        <w:t>,</w:t>
      </w:r>
      <w:r w:rsidR="000B0DC3" w:rsidRPr="00E659FF">
        <w:t xml:space="preserve"> however</w:t>
      </w:r>
      <w:r w:rsidR="00D331ED" w:rsidRPr="00E659FF">
        <w:t>,</w:t>
      </w:r>
      <w:r w:rsidR="000B0DC3" w:rsidRPr="00E659FF">
        <w:t xml:space="preserve"> </w:t>
      </w:r>
      <w:r w:rsidR="00D331ED" w:rsidRPr="00E659FF">
        <w:t>th</w:t>
      </w:r>
      <w:r w:rsidR="00760F48" w:rsidRPr="00E659FF">
        <w:t xml:space="preserve">is procedure is </w:t>
      </w:r>
      <w:r w:rsidR="00D331ED" w:rsidRPr="00E659FF">
        <w:t>not without risk</w:t>
      </w:r>
      <w:r w:rsidR="000F45BE" w:rsidRPr="00E659FF">
        <w:t xml:space="preserve"> and in our view, not routinely needed</w:t>
      </w:r>
      <w:r w:rsidR="005B6E70" w:rsidRPr="00E659FF">
        <w:t>, unless the right coronary artery is infused</w:t>
      </w:r>
      <w:r w:rsidR="00D331ED" w:rsidRPr="00E659FF">
        <w:t>. T</w:t>
      </w:r>
      <w:r w:rsidR="000B0DC3" w:rsidRPr="00E659FF">
        <w:t xml:space="preserve">he authors advocate proceeding without </w:t>
      </w:r>
      <w:r w:rsidR="00D331ED" w:rsidRPr="00E659FF">
        <w:t xml:space="preserve">transvenous pacing </w:t>
      </w:r>
      <w:r w:rsidR="000B0DC3" w:rsidRPr="00E659FF">
        <w:t xml:space="preserve">and applying caution with testing the </w:t>
      </w:r>
      <w:r w:rsidR="00760F48" w:rsidRPr="00E659FF">
        <w:t>right coronary</w:t>
      </w:r>
      <w:r w:rsidR="000B0DC3" w:rsidRPr="00E659FF">
        <w:t xml:space="preserve"> or left dominant circulations. </w:t>
      </w:r>
      <w:r w:rsidR="00870834" w:rsidRPr="00E659FF">
        <w:t xml:space="preserve">Self-limiting atrial fibrillation is also common (8%), particularly during </w:t>
      </w:r>
      <w:r w:rsidR="009B5D10" w:rsidRPr="00E659FF">
        <w:t xml:space="preserve">evaluation of </w:t>
      </w:r>
      <w:r w:rsidR="00870834" w:rsidRPr="00E659FF">
        <w:t>right coronary</w:t>
      </w:r>
      <w:r w:rsidR="009B5D10" w:rsidRPr="00E659FF">
        <w:t xml:space="preserve"> vascular function</w:t>
      </w:r>
      <w:r w:rsidR="00E709F4" w:rsidRPr="00E659FF">
        <w:t xml:space="preserve"> </w:t>
      </w:r>
      <w:r w:rsidR="008C5E08" w:rsidRPr="00E659FF">
        <w:fldChar w:fldCharType="begin">
          <w:fldData xml:space="preserve">PEVuZE5vdGU+PENpdGU+PEF1dGhvcj5TYWl0bzwvQXV0aG9yPjxZZWFyPjIwMTc8L1llYXI+PFJl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</w:fldData>
        </w:fldChar>
      </w:r>
      <w:r w:rsidR="00721A97">
        <w:instrText xml:space="preserve"> ADDIN EN.CITE </w:instrText>
      </w:r>
      <w:r w:rsidR="00721A97">
        <w:fldChar w:fldCharType="begin">
          <w:fldData xml:space="preserve">PEVuZE5vdGU+PENpdGU+PEF1dGhvcj5TYWl0bzwvQXV0aG9yPjxZZWFyPjIwMTc8L1llYXI+PFJl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</w:fldData>
        </w:fldChar>
      </w:r>
      <w:r w:rsidR="00721A97">
        <w:instrText xml:space="preserve"> ADDIN EN.CITE.DATA </w:instrText>
      </w:r>
      <w:r w:rsidR="00721A97">
        <w:fldChar w:fldCharType="end"/>
      </w:r>
      <w:r w:rsidR="008C5E08" w:rsidRPr="00E659FF">
        <w:fldChar w:fldCharType="separate"/>
      </w:r>
      <w:r w:rsidR="00721A97">
        <w:rPr>
          <w:noProof/>
        </w:rPr>
        <w:t>(90)</w:t>
      </w:r>
      <w:r w:rsidR="008C5E08" w:rsidRPr="00E659FF">
        <w:fldChar w:fldCharType="end"/>
      </w:r>
      <w:r w:rsidR="008C5E08" w:rsidRPr="00E659FF">
        <w:t xml:space="preserve">. </w:t>
      </w:r>
      <w:r w:rsidR="00D331ED" w:rsidRPr="00E659FF">
        <w:t>P</w:t>
      </w:r>
      <w:r w:rsidR="00870834" w:rsidRPr="00E659FF">
        <w:t xml:space="preserve">atients </w:t>
      </w:r>
      <w:r w:rsidR="00D331ED" w:rsidRPr="00E659FF">
        <w:t>undergoing clinically-indicated coronary angiography typically have risk factors for cardiovascular disease, including atrial fibrillation.</w:t>
      </w:r>
    </w:p>
    <w:p w14:paraId="2AA8B385" w14:textId="42D34375" w:rsidR="00AC431A" w:rsidRPr="00E659FF" w:rsidRDefault="006555D9" w:rsidP="00DC628C">
      <w:pPr>
        <w:pStyle w:val="BodyText"/>
      </w:pPr>
      <w:r w:rsidRPr="00E659FF">
        <w:t xml:space="preserve">Ergonovine may induce coronary vasospasm via serotonin 1D receptors on vascular smooth muscle cells. Intracoronary ergonovine (20 – 60 </w:t>
      </w:r>
      <w:r w:rsidRPr="00E659FF">
        <w:rPr>
          <w:rFonts w:cs="Times New Roman"/>
        </w:rPr>
        <w:t>µ</w:t>
      </w:r>
      <w:r w:rsidRPr="00E659FF">
        <w:t>g) is an alternative to acetylcholine for the assessment of coronary vasospasm</w:t>
      </w:r>
      <w:r w:rsidR="00C80718" w:rsidRPr="00E659FF">
        <w:t xml:space="preserve"> in some Asian countries</w:t>
      </w:r>
      <w:r w:rsidR="00B44A9E" w:rsidRPr="00E659FF">
        <w:t xml:space="preserve"> </w:t>
      </w:r>
      <w:r w:rsidR="008C5E08" w:rsidRPr="00E659FF">
        <w:fldChar w:fldCharType="begin">
          <w:fldData xml:space="preserve">PEVuZE5vdGU+PENpdGU+PEF1dGhvcj5TdWVkYTwvQXV0aG9yPjxZZWFyPjIwMTY8L1llYXI+PFJl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</w:fldData>
        </w:fldChar>
      </w:r>
      <w:r w:rsidR="00721A97">
        <w:instrText xml:space="preserve"> ADDIN EN.CITE </w:instrText>
      </w:r>
      <w:r w:rsidR="00721A97">
        <w:fldChar w:fldCharType="begin">
          <w:fldData xml:space="preserve">PEVuZE5vdGU+PENpdGU+PEF1dGhvcj5TdWVkYTwvQXV0aG9yPjxZZWFyPjIwMTY8L1llYXI+PFJl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</w:fldData>
        </w:fldChar>
      </w:r>
      <w:r w:rsidR="00721A97">
        <w:instrText xml:space="preserve"> ADDIN EN.CITE.DATA </w:instrText>
      </w:r>
      <w:r w:rsidR="00721A97">
        <w:fldChar w:fldCharType="end"/>
      </w:r>
      <w:r w:rsidR="008C5E08" w:rsidRPr="00E659FF">
        <w:fldChar w:fldCharType="separate"/>
      </w:r>
      <w:r w:rsidR="00721A97">
        <w:rPr>
          <w:noProof/>
        </w:rPr>
        <w:t>(91)</w:t>
      </w:r>
      <w:r w:rsidR="008C5E08" w:rsidRPr="00E659FF">
        <w:fldChar w:fldCharType="end"/>
      </w:r>
      <w:r w:rsidR="00B44A9E" w:rsidRPr="00E659FF">
        <w:t>. A</w:t>
      </w:r>
      <w:r w:rsidRPr="00E659FF">
        <w:t>cetylcholine is useful for assessing macrovascular and microvascular function</w:t>
      </w:r>
      <w:r w:rsidR="009D4F99" w:rsidRPr="00E659FF">
        <w:t xml:space="preserve">, </w:t>
      </w:r>
      <w:r w:rsidR="009B6770" w:rsidRPr="00E659FF">
        <w:t xml:space="preserve">is safer, </w:t>
      </w:r>
      <w:r w:rsidR="00C80718" w:rsidRPr="00E659FF">
        <w:t>and more widely available</w:t>
      </w:r>
      <w:r w:rsidRPr="00E659FF">
        <w:t>.</w:t>
      </w:r>
    </w:p>
    <w:p w14:paraId="51E77EA5" w14:textId="5548E537" w:rsidR="003328B6" w:rsidRPr="00E659FF" w:rsidRDefault="003328B6" w:rsidP="0065290F">
      <w:pPr>
        <w:pStyle w:val="Heading3"/>
      </w:pPr>
      <w:r w:rsidRPr="00E659FF">
        <w:lastRenderedPageBreak/>
        <w:t>Intramyocardial Coronary Course – Invasive Pharmacological Assessment</w:t>
      </w:r>
    </w:p>
    <w:p w14:paraId="05CCC201" w14:textId="5B6687BF" w:rsidR="003328B6" w:rsidRPr="00E659FF" w:rsidRDefault="003328B6">
      <w:pPr>
        <w:pStyle w:val="BodyText"/>
      </w:pPr>
      <w:r w:rsidRPr="00E659FF">
        <w:t xml:space="preserve">Myocardial bridging is also prevalent in INOCA probably because of endothelial dysfunction within and distal to affected segments </w:t>
      </w:r>
      <w:r w:rsidR="00C15D4D" w:rsidRPr="00E659FF">
        <w:fldChar w:fldCharType="begin"/>
      </w:r>
      <w:r w:rsidR="00721A97">
        <w:instrText xml:space="preserve"> ADDIN EN.CITE &lt;EndNote&gt;&lt;Cite&gt;&lt;Author&gt;Sara&lt;/Author&gt;&lt;Year&gt;2019&lt;/Year&gt;&lt;RecNum&gt;1379&lt;/RecNum&gt;&lt;DisplayText&gt;(92)&lt;/DisplayText&gt;&lt;record&gt;&lt;rec-number&gt;1379&lt;/rec-number&gt;&lt;foreign-keys&gt;&lt;key app="EN" db-id="drvazt921dewv6e95rdpwwe0a0d5fzarsezv" timestamp="1549537531"&gt;1379&lt;/key&gt;&lt;/foreign-keys&gt;&lt;ref-type name="Journal Article"&gt;17&lt;/ref-type&gt;&lt;contributors&gt;&lt;authors&gt;&lt;author&gt;Sara, J. D. S.&lt;/author&gt;&lt;author&gt;Corban, M. T.&lt;/author&gt;&lt;author&gt;Prasad, M.&lt;/author&gt;&lt;author&gt;Prasad, A.&lt;/author&gt;&lt;author&gt;Gulati, R.&lt;/author&gt;&lt;author&gt;Lerman, L. O.&lt;/author&gt;&lt;author&gt;Lerman, A.&lt;/author&gt;&lt;/authors&gt;&lt;/contributors&gt;&lt;auth-address&gt;Division of Cardiovascular Diseases, Mayo College of Medicine, Rochester, MN, USA.&lt;/auth-address&gt;&lt;titles&gt;&lt;title&gt;The Prevalence of Myocardial Bridging Associated with Coronary Endothelial Dysfunction in Patients with Chest Pain and Non-Obstructive Coronary Artery Disease&lt;/title&gt;&lt;secondary-title&gt;EuroIntervention&lt;/secondary-title&gt;&lt;/titles&gt;&lt;periodical&gt;&lt;full-title&gt;EuroIntervention&lt;/full-title&gt;&lt;abbr-1&gt;EuroIntervention&lt;/abbr-1&gt;&lt;abbr-2&gt;EuroIntervention&lt;/abbr-2&gt;&lt;/periodical&gt;&lt;edition&gt;2019/01/15&lt;/edition&gt;&lt;dates&gt;&lt;year&gt;2019&lt;/year&gt;&lt;pub-dates&gt;&lt;date&gt;Jan 15&lt;/date&gt;&lt;/pub-dates&gt;&lt;/dates&gt;&lt;isbn&gt;1969-6213 (Electronic)&amp;#xD;1774-024X (Linking)&lt;/isbn&gt;&lt;accession-num&gt;30636680&lt;/accession-num&gt;&lt;urls&gt;&lt;related-urls&gt;&lt;url&gt;https://www.ncbi.nlm.nih.gov/pubmed/30636680&lt;/url&gt;&lt;/related-urls&gt;&lt;/urls&gt;&lt;electronic-resource-num&gt;10.4244/EIJ-D-18-00920&lt;/electronic-resource-num&gt;&lt;/record&gt;&lt;/Cite&gt;&lt;/EndNote&gt;</w:instrText>
      </w:r>
      <w:r w:rsidR="00C15D4D" w:rsidRPr="00E659FF">
        <w:fldChar w:fldCharType="separate"/>
      </w:r>
      <w:r w:rsidR="00721A97">
        <w:rPr>
          <w:noProof/>
        </w:rPr>
        <w:t>(92)</w:t>
      </w:r>
      <w:r w:rsidR="00C15D4D" w:rsidRPr="00E659FF">
        <w:fldChar w:fldCharType="end"/>
      </w:r>
      <w:r w:rsidRPr="00E659FF">
        <w:t>. Coronary reactivity testing in patients with a myocardial bridge may provoke transient spasm and chest pain that reproduces their symptoms. Furthermore, the ischemia-generating potential of myocardial bridges (MB) may have contributions from dynamic epicardial coronary obstruction. Despite a predominantly systolic effect of MB, it has been demonstrated that MB also affect diastolic flow, particularly under enhanced inotropism and tachycardia, both occurring during physical exercise. Inotropic challenge with pressure guidewire interrogation during dobutamine in addition to Ach has diagnostic value in such patients.</w:t>
      </w:r>
      <w:r w:rsidRPr="00E659FF">
        <w:fldChar w:fldCharType="begin"/>
      </w:r>
      <w:r w:rsidR="00721A97">
        <w:instrText xml:space="preserve"> ADDIN EN.CITE &lt;EndNote&gt;&lt;Cite&gt;&lt;Author&gt;Escaned&lt;/Author&gt;&lt;Year&gt;2003&lt;/Year&gt;&lt;RecNum&gt;1571&lt;/RecNum&gt;&lt;DisplayText&gt;(93)&lt;/DisplayText&gt;&lt;record&gt;&lt;rec-number&gt;1571&lt;/rec-number&gt;&lt;foreign-keys&gt;&lt;key app="EN" db-id="drvazt921dewv6e95rdpwwe0a0d5fzarsezv" timestamp="1571541589"&gt;1571&lt;/key&gt;&lt;/foreign-keys&gt;&lt;ref-type name="Journal Article"&gt;17&lt;/ref-type&gt;&lt;contributors&gt;&lt;authors&gt;&lt;author&gt;Escaned, Javier&lt;/author&gt;&lt;author&gt;Cortés, Jorge&lt;/author&gt;&lt;author&gt;Flores, Alex&lt;/author&gt;&lt;author&gt;Goicolea, Javier&lt;/author&gt;&lt;author&gt;Alfonso, Fernando&lt;/author&gt;&lt;author&gt;Hernández, Rosana&lt;/author&gt;&lt;author&gt;Fernández-Ortiz, Antonio&lt;/author&gt;&lt;author&gt;Sabaté, Manel&lt;/author&gt;&lt;author&gt;Bañuelos, Camino&lt;/author&gt;&lt;author&gt;Macaya, Carlos&lt;/author&gt;&lt;/authors&gt;&lt;/contributors&gt;&lt;titles&gt;&lt;title&gt;Importance of diastolic fractional flow reserve and dobutamine challenge in physiologic assessment of myocardial bridging&lt;/title&gt;&lt;secondary-title&gt;Journal of the American College of Cardiology&lt;/secondary-title&gt;&lt;/titles&gt;&lt;periodical&gt;&lt;full-title&gt;Journal of the American College of Cardiology&lt;/full-title&gt;&lt;abbr-1&gt;J. Am. Coll. Cardiol.&lt;/abbr-1&gt;&lt;abbr-2&gt;J Am Coll Cardiol&lt;/abbr-2&gt;&lt;/periodical&gt;&lt;pages&gt;226-233&lt;/pages&gt;&lt;volume&gt;42&lt;/volume&gt;&lt;number&gt;2&lt;/number&gt;&lt;section&gt;226&lt;/section&gt;&lt;dates&gt;&lt;year&gt;2003&lt;/year&gt;&lt;/dates&gt;&lt;isbn&gt;07351097&lt;/isbn&gt;&lt;urls&gt;&lt;/urls&gt;&lt;electronic-resource-num&gt;10.1016/s0735-1097(03)00588-6&lt;/electronic-resource-num&gt;&lt;/record&gt;&lt;/Cite&gt;&lt;/EndNote&gt;</w:instrText>
      </w:r>
      <w:r w:rsidRPr="00E659FF">
        <w:fldChar w:fldCharType="separate"/>
      </w:r>
      <w:r w:rsidR="00721A97">
        <w:rPr>
          <w:noProof/>
        </w:rPr>
        <w:t>(93)</w:t>
      </w:r>
      <w:r w:rsidRPr="00E659FF">
        <w:fldChar w:fldCharType="end"/>
      </w:r>
      <w:r w:rsidRPr="00E659FF">
        <w:t xml:space="preserve"> </w:t>
      </w:r>
    </w:p>
    <w:p w14:paraId="2B42E3BB" w14:textId="77777777" w:rsidR="00670069" w:rsidRPr="00E659FF" w:rsidRDefault="00670069" w:rsidP="00670069">
      <w:pPr>
        <w:pStyle w:val="Heading3"/>
      </w:pPr>
      <w:r w:rsidRPr="00E659FF">
        <w:t xml:space="preserve">Non-pharmacological approaches </w:t>
      </w:r>
      <w:r w:rsidR="00AD412E" w:rsidRPr="00E659FF">
        <w:t>to stress testing in the catheter laboratory</w:t>
      </w:r>
    </w:p>
    <w:p w14:paraId="3EE2AAFE" w14:textId="12D68105" w:rsidR="00043AE1" w:rsidRPr="00E659FF" w:rsidRDefault="00B6731A" w:rsidP="008E5BC0">
      <w:pPr>
        <w:pStyle w:val="BodyText"/>
        <w:rPr>
          <w:lang w:val="en-GB"/>
        </w:rPr>
      </w:pPr>
      <w:r w:rsidRPr="00E659FF">
        <w:t>Atrial p</w:t>
      </w:r>
      <w:r w:rsidR="00363EA8" w:rsidRPr="00E659FF">
        <w:t>acing</w:t>
      </w:r>
      <w:r w:rsidRPr="00E659FF">
        <w:t xml:space="preserve"> </w:t>
      </w:r>
      <w:r w:rsidR="009B6770" w:rsidRPr="00E659FF">
        <w:t xml:space="preserve">has been used </w:t>
      </w:r>
      <w:r w:rsidR="005B75FD" w:rsidRPr="00E659FF">
        <w:t xml:space="preserve">to increase coronary blood flow and shear stress </w:t>
      </w:r>
      <w:r w:rsidR="00086FDC" w:rsidRPr="00E659FF">
        <w:t>in</w:t>
      </w:r>
      <w:r w:rsidR="009B6770" w:rsidRPr="00E659FF">
        <w:t xml:space="preserve"> assess</w:t>
      </w:r>
      <w:r w:rsidR="00086FDC" w:rsidRPr="00E659FF">
        <w:t>ing</w:t>
      </w:r>
      <w:r w:rsidR="009B6770" w:rsidRPr="00E659FF">
        <w:t xml:space="preserve"> vasoactive responses</w:t>
      </w:r>
      <w:r w:rsidR="00E709F4" w:rsidRPr="00E659FF">
        <w:t xml:space="preserve"> </w:t>
      </w:r>
      <w:r w:rsidR="00DC6836" w:rsidRPr="00E659FF">
        <w:fldChar w:fldCharType="begin"/>
      </w:r>
      <w:r w:rsidR="00721A97">
        <w:instrText xml:space="preserve"> ADDIN EN.CITE &lt;EndNote&gt;&lt;Cite&gt;&lt;Author&gt;Crea&lt;/Author&gt;&lt;Year&gt;2004&lt;/Year&gt;&lt;RecNum&gt;1589&lt;/RecNum&gt;&lt;DisplayText&gt;(94)&lt;/DisplayText&gt;&lt;record&gt;&lt;rec-number&gt;1589&lt;/rec-number&gt;&lt;foreign-keys&gt;&lt;key app="EN" db-id="drvazt921dewv6e95rdpwwe0a0d5fzarsezv" timestamp="1573790362"&gt;1589&lt;/key&gt;&lt;/foreign-keys&gt;&lt;ref-type name="Journal Article"&gt;17&lt;/ref-type&gt;&lt;contributors&gt;&lt;authors&gt;&lt;author&gt;Crea, F.&lt;/author&gt;&lt;author&gt;Lanza, G. A.&lt;/author&gt;&lt;/authors&gt;&lt;/contributors&gt;&lt;auth-address&gt;Istituto di Cardiologia, Universita Cattolica del Sacro Cuore, Roma, Italy. f.crea@tiscalinet.it&lt;/auth-address&gt;&lt;titles&gt;&lt;title&gt;Angina pectoris and normal coronary arteries: cardiac syndrome X&lt;/title&gt;&lt;secondary-title&gt;Heart&lt;/secondary-title&gt;&lt;/titles&gt;&lt;periodical&gt;&lt;full-title&gt;Heart&lt;/full-title&gt;&lt;abbr-1&gt;Heart&lt;/abbr-1&gt;&lt;abbr-2&gt;Heart&lt;/abbr-2&gt;&lt;/periodical&gt;&lt;pages&gt;457-63&lt;/pages&gt;&lt;volume&gt;90&lt;/volume&gt;&lt;number&gt;4&lt;/number&gt;&lt;edition&gt;2004/03/17&lt;/edition&gt;&lt;keywords&gt;&lt;keyword&gt;Cardiovascular Agents/therapeutic use&lt;/keyword&gt;&lt;keyword&gt;*Coronary Vessels&lt;/keyword&gt;&lt;keyword&gt;Electric Stimulation Therapy&lt;/keyword&gt;&lt;keyword&gt;Humans&lt;/keyword&gt;&lt;keyword&gt;*Microvascular Angina/diagnosis/physiopathology/therapy&lt;/keyword&gt;&lt;keyword&gt;Prognosis&lt;/keyword&gt;&lt;/keywords&gt;&lt;dates&gt;&lt;year&gt;2004&lt;/year&gt;&lt;pub-dates&gt;&lt;date&gt;Apr&lt;/date&gt;&lt;/pub-dates&gt;&lt;/dates&gt;&lt;isbn&gt;1468-201X (Electronic)&amp;#xD;1355-6037 (Linking)&lt;/isbn&gt;&lt;accession-num&gt;15020531&lt;/accession-num&gt;&lt;urls&gt;&lt;related-urls&gt;&lt;url&gt;https://www.ncbi.nlm.nih.gov/pubmed/15020531&lt;/url&gt;&lt;/related-urls&gt;&lt;/urls&gt;&lt;custom2&gt;PMC1768150&lt;/custom2&gt;&lt;electronic-resource-num&gt;10.1136/hrt.2003.020594&lt;/electronic-resource-num&gt;&lt;/record&gt;&lt;/Cite&gt;&lt;/EndNote&gt;</w:instrText>
      </w:r>
      <w:r w:rsidR="00DC6836" w:rsidRPr="00E659FF">
        <w:fldChar w:fldCharType="separate"/>
      </w:r>
      <w:r w:rsidR="00721A97">
        <w:rPr>
          <w:noProof/>
        </w:rPr>
        <w:t>(94)</w:t>
      </w:r>
      <w:r w:rsidR="00DC6836" w:rsidRPr="00E659FF">
        <w:fldChar w:fldCharType="end"/>
      </w:r>
      <w:r w:rsidR="00086FDC" w:rsidRPr="00E659FF">
        <w:t>.</w:t>
      </w:r>
      <w:r w:rsidR="009B6770" w:rsidRPr="00E659FF">
        <w:t xml:space="preserve"> </w:t>
      </w:r>
      <w:r w:rsidR="00086FDC" w:rsidRPr="00E659FF">
        <w:t>H</w:t>
      </w:r>
      <w:r w:rsidR="00BC5576" w:rsidRPr="00E659FF">
        <w:t>owever</w:t>
      </w:r>
      <w:r w:rsidR="006B315C" w:rsidRPr="00E659FF">
        <w:t>,</w:t>
      </w:r>
      <w:r w:rsidR="00BC5576" w:rsidRPr="00E659FF">
        <w:t xml:space="preserve"> </w:t>
      </w:r>
      <w:r w:rsidR="006B315C" w:rsidRPr="00E659FF">
        <w:t>this approach</w:t>
      </w:r>
      <w:r w:rsidR="00086FDC" w:rsidRPr="00E659FF">
        <w:t xml:space="preserve"> </w:t>
      </w:r>
      <w:r w:rsidR="00BC5576" w:rsidRPr="00E659FF">
        <w:t xml:space="preserve">limited </w:t>
      </w:r>
      <w:r w:rsidR="00086FDC" w:rsidRPr="00E659FF">
        <w:t>due to</w:t>
      </w:r>
      <w:r w:rsidR="00BC5576" w:rsidRPr="00E659FF">
        <w:t xml:space="preserve"> </w:t>
      </w:r>
      <w:r w:rsidR="00086FDC" w:rsidRPr="00E659FF">
        <w:t xml:space="preserve">the achievable maximal tachycardia being limited by </w:t>
      </w:r>
      <w:r w:rsidR="00BC5576" w:rsidRPr="00E659FF">
        <w:t xml:space="preserve">Wenckebach block </w:t>
      </w:r>
      <w:r w:rsidR="00086FDC" w:rsidRPr="00E659FF">
        <w:t>and thus impacting on CFR determination</w:t>
      </w:r>
      <w:r w:rsidRPr="00E659FF">
        <w:t xml:space="preserve">. </w:t>
      </w:r>
      <w:r w:rsidR="00F5378F" w:rsidRPr="00E659FF">
        <w:t>S</w:t>
      </w:r>
      <w:r w:rsidR="009B6770" w:rsidRPr="00E659FF">
        <w:t>upine e</w:t>
      </w:r>
      <w:r w:rsidR="00043AE1" w:rsidRPr="00E659FF">
        <w:t xml:space="preserve">xercise </w:t>
      </w:r>
      <w:r w:rsidR="00551DA3" w:rsidRPr="00E659FF">
        <w:t xml:space="preserve">testing during </w:t>
      </w:r>
      <w:r w:rsidR="009B6770" w:rsidRPr="00E659FF">
        <w:t xml:space="preserve">coronary angiography with radial </w:t>
      </w:r>
      <w:r w:rsidR="005B75FD" w:rsidRPr="00E659FF">
        <w:t xml:space="preserve">or brachial </w:t>
      </w:r>
      <w:r w:rsidR="009B6770" w:rsidRPr="00E659FF">
        <w:t>artery access</w:t>
      </w:r>
      <w:r w:rsidR="00551DA3" w:rsidRPr="00E659FF">
        <w:t xml:space="preserve"> is feasible </w:t>
      </w:r>
      <w:r w:rsidR="00F5378F" w:rsidRPr="00E659FF">
        <w:t xml:space="preserve">and </w:t>
      </w:r>
      <w:r w:rsidR="00960851" w:rsidRPr="00E659FF">
        <w:t>can provide clinically-relevant information on disease mechanisms</w:t>
      </w:r>
      <w:r w:rsidR="00B75B52">
        <w:t xml:space="preserve"> </w:t>
      </w:r>
      <w:r w:rsidR="00B75B52">
        <w:fldChar w:fldCharType="begin"/>
      </w:r>
      <w:r w:rsidR="00B75B52">
        <w:instrText xml:space="preserve"> ADDIN EN.CITE &lt;EndNote&gt;&lt;Cite&gt;&lt;Author&gt;Rahman&lt;/Author&gt;&lt;Year&gt;2019&lt;/Year&gt;&lt;RecNum&gt;1631&lt;/RecNum&gt;&lt;DisplayText&gt;(95)&lt;/DisplayText&gt;&lt;record&gt;&lt;rec-number&gt;1631&lt;/rec-number&gt;&lt;foreign-keys&gt;&lt;key app="EN" db-id="drvazt921dewv6e95rdpwwe0a0d5fzarsezv" timestamp="1587455530"&gt;1631&lt;/key&gt;&lt;/foreign-keys&gt;&lt;ref-type name="Journal Article"&gt;17&lt;/ref-type&gt;&lt;contributors&gt;&lt;authors&gt;&lt;author&gt;Rahman, H.&lt;/author&gt;&lt;author&gt;Ryan, M.&lt;/author&gt;&lt;author&gt;Lumley, M.&lt;/author&gt;&lt;author&gt;Modi, B.&lt;/author&gt;&lt;author&gt;McConkey, H.&lt;/author&gt;&lt;author&gt;Ellis, H.&lt;/author&gt;&lt;author&gt;Scannell, C.&lt;/author&gt;&lt;author&gt;Clapp, B.&lt;/author&gt;&lt;author&gt;Marber, M.&lt;/author&gt;&lt;author&gt;Webb, A.&lt;/author&gt;&lt;author&gt;Chiribiri, A.&lt;/author&gt;&lt;author&gt;Perera, D.&lt;/author&gt;&lt;/authors&gt;&lt;/contributors&gt;&lt;auth-address&gt;From The British Heart Foundation Centre of Research Excellence, Schools of Cardiovascular Medicine &amp;amp; Sciences (H.R., M.R., M.L., B.M., H.M., H.E., B.C., M.M., A.W., D.P.), King&amp;apos;s College London, United Kingdom.&amp;#xD;Biomedical Engineering &amp;amp; Imaging Sciences (A.C., C.S.), King&amp;apos;s College London, United Kingdom.&lt;/auth-address&gt;&lt;titles&gt;&lt;title&gt;Coronary Microvascular Dysfunction Is Associated With Myocardial Ischemia and Abnormal Coronary Perfusion During Exercise&lt;/title&gt;&lt;secondary-title&gt;Circulation&lt;/secondary-title&gt;&lt;/titles&gt;&lt;periodical&gt;&lt;full-title&gt;Circulation&lt;/full-title&gt;&lt;abbr-1&gt;Circulation&lt;/abbr-1&gt;&lt;abbr-2&gt;Circulation&lt;/abbr-2&gt;&lt;/periodical&gt;&lt;pages&gt;1805-1816&lt;/pages&gt;&lt;volume&gt;140&lt;/volume&gt;&lt;number&gt;22&lt;/number&gt;&lt;edition&gt;2019/11/12&lt;/edition&gt;&lt;keywords&gt;&lt;keyword&gt;coronary artery disease&lt;/keyword&gt;&lt;keyword&gt;exercise&lt;/keyword&gt;&lt;keyword&gt;microvascular angina&lt;/keyword&gt;&lt;keyword&gt;perfusion imaging&lt;/keyword&gt;&lt;/keywords&gt;&lt;dates&gt;&lt;year&gt;2019&lt;/year&gt;&lt;pub-dates&gt;&lt;date&gt;Nov 26&lt;/date&gt;&lt;/pub-dates&gt;&lt;/dates&gt;&lt;isbn&gt;1524-4539 (Electronic)&amp;#xD;0009-7322 (Linking)&lt;/isbn&gt;&lt;accession-num&gt;31707835&lt;/accession-num&gt;&lt;urls&gt;&lt;related-urls&gt;&lt;url&gt;https://www.ncbi.nlm.nih.gov/pubmed/31707835&lt;/url&gt;&lt;/related-urls&gt;&lt;/urls&gt;&lt;custom2&gt;PMC6882540&lt;/custom2&gt;&lt;electronic-resource-num&gt;10.1161/CIRCULATIONAHA.119.041595&lt;/electronic-resource-num&gt;&lt;/record&gt;&lt;/Cite&gt;&lt;/EndNote&gt;</w:instrText>
      </w:r>
      <w:r w:rsidR="00B75B52">
        <w:fldChar w:fldCharType="separate"/>
      </w:r>
      <w:r w:rsidR="00B75B52">
        <w:rPr>
          <w:noProof/>
        </w:rPr>
        <w:t>(95)</w:t>
      </w:r>
      <w:r w:rsidR="00B75B52">
        <w:fldChar w:fldCharType="end"/>
      </w:r>
      <w:r w:rsidR="000F45BE" w:rsidRPr="00E659FF">
        <w:t>.</w:t>
      </w:r>
      <w:r w:rsidR="00960851" w:rsidRPr="00E659FF">
        <w:t xml:space="preserve"> </w:t>
      </w:r>
      <w:bookmarkStart w:id="8" w:name="_Hlk24826485"/>
      <w:r w:rsidR="00960851" w:rsidRPr="00E659FF">
        <w:t>Raman et a</w:t>
      </w:r>
      <w:r w:rsidR="00B75B52">
        <w:t>l</w:t>
      </w:r>
      <w:r w:rsidR="008E5BC0" w:rsidRPr="00E659FF">
        <w:t xml:space="preserve"> </w:t>
      </w:r>
      <w:r w:rsidR="00E35BF2" w:rsidRPr="00E659FF">
        <w:t xml:space="preserve">measured coronary flow velocity and pressure under resting conditions, during intravenous adenosine-mediated hyperemia (140 </w:t>
      </w:r>
      <w:r w:rsidR="00E35BF2" w:rsidRPr="00E659FF">
        <w:rPr>
          <w:rFonts w:cs="Times New Roman"/>
        </w:rPr>
        <w:t>µ</w:t>
      </w:r>
      <w:r w:rsidR="00E35BF2" w:rsidRPr="00E659FF">
        <w:t xml:space="preserve">/kg/min) and during bicycle exercise using a supine ergometer </w:t>
      </w:r>
      <w:r w:rsidR="00BC1E81" w:rsidRPr="00E659FF">
        <w:t>in</w:t>
      </w:r>
      <w:r w:rsidR="00E35BF2" w:rsidRPr="00E659FF">
        <w:t xml:space="preserve"> the catheter laboratory.</w:t>
      </w:r>
      <w:r w:rsidR="00DD1419" w:rsidRPr="00E659FF">
        <w:t xml:space="preserve"> They found that </w:t>
      </w:r>
      <w:r w:rsidR="00DD1419" w:rsidRPr="00E659FF">
        <w:rPr>
          <w:lang w:val="en-GB"/>
        </w:rPr>
        <w:t>in patients with angina without obstructive CAD</w:t>
      </w:r>
      <w:r w:rsidR="00BC1E81" w:rsidRPr="00E659FF">
        <w:rPr>
          <w:lang w:val="en-GB"/>
        </w:rPr>
        <w:t xml:space="preserve"> (n=85)</w:t>
      </w:r>
      <w:r w:rsidR="00DD1419" w:rsidRPr="00E659FF">
        <w:rPr>
          <w:lang w:val="en-GB"/>
        </w:rPr>
        <w:t xml:space="preserve">, CFR </w:t>
      </w:r>
      <w:r w:rsidR="008E5BC0" w:rsidRPr="00E659FF">
        <w:rPr>
          <w:lang w:val="en-GB"/>
        </w:rPr>
        <w:t xml:space="preserve">but not microvascular resistance </w:t>
      </w:r>
      <w:r w:rsidR="00DD1419" w:rsidRPr="00E659FF">
        <w:rPr>
          <w:lang w:val="en-GB"/>
        </w:rPr>
        <w:t xml:space="preserve">identified </w:t>
      </w:r>
      <w:r w:rsidR="008E5BC0" w:rsidRPr="00E659FF">
        <w:rPr>
          <w:lang w:val="en-GB"/>
        </w:rPr>
        <w:t>individuals</w:t>
      </w:r>
      <w:r w:rsidR="00DD1419" w:rsidRPr="00E659FF">
        <w:rPr>
          <w:lang w:val="en-GB"/>
        </w:rPr>
        <w:t xml:space="preserve"> with a maladaptive physiological response to exercise and </w:t>
      </w:r>
      <w:r w:rsidR="00E10E3E" w:rsidRPr="00E659FF">
        <w:rPr>
          <w:lang w:val="en-GB"/>
        </w:rPr>
        <w:t xml:space="preserve">subendocardial </w:t>
      </w:r>
      <w:r w:rsidR="00DD1419" w:rsidRPr="00E659FF">
        <w:rPr>
          <w:lang w:val="en-GB"/>
        </w:rPr>
        <w:t>myocardial ischemia</w:t>
      </w:r>
      <w:r w:rsidR="00BC1E81" w:rsidRPr="00E659FF">
        <w:rPr>
          <w:lang w:val="en-GB"/>
        </w:rPr>
        <w:t xml:space="preserve"> (n=55</w:t>
      </w:r>
      <w:r w:rsidR="00E10E3E" w:rsidRPr="00E659FF">
        <w:rPr>
          <w:lang w:val="en-GB"/>
        </w:rPr>
        <w:t xml:space="preserve"> - </w:t>
      </w:r>
      <w:r w:rsidR="00BC1E81" w:rsidRPr="00E659FF">
        <w:rPr>
          <w:lang w:val="en-GB"/>
        </w:rPr>
        <w:t>hyperemic subendocardial:subepicardial perfusion ratio &lt;1.0 as revealed by stress perfusion CMR</w:t>
      </w:r>
      <w:r w:rsidR="00E10E3E" w:rsidRPr="00E659FF">
        <w:rPr>
          <w:lang w:val="en-GB"/>
        </w:rPr>
        <w:t>)</w:t>
      </w:r>
      <w:r w:rsidR="00BC1E81" w:rsidRPr="00E659FF">
        <w:rPr>
          <w:lang w:val="en-GB"/>
        </w:rPr>
        <w:t>.</w:t>
      </w:r>
      <w:r w:rsidR="008E5BC0" w:rsidRPr="00E659FF">
        <w:rPr>
          <w:lang w:val="en-GB"/>
        </w:rPr>
        <w:t xml:space="preserve"> The finding ties in CFR as an invasive functional correlate of impairments in exercise capacity and </w:t>
      </w:r>
      <w:r w:rsidR="008E5BC0" w:rsidRPr="00E659FF">
        <w:rPr>
          <w:lang w:val="en-GB"/>
        </w:rPr>
        <w:lastRenderedPageBreak/>
        <w:t xml:space="preserve">myocardial perfusion and lend support </w:t>
      </w:r>
      <w:r w:rsidR="00E10E3E" w:rsidRPr="00E659FF">
        <w:rPr>
          <w:lang w:val="en-GB"/>
        </w:rPr>
        <w:t xml:space="preserve">to </w:t>
      </w:r>
      <w:r w:rsidR="008E5BC0" w:rsidRPr="00E659FF">
        <w:rPr>
          <w:lang w:val="en-GB"/>
        </w:rPr>
        <w:t>the role of exercise testing in the catheter laboratory.</w:t>
      </w:r>
      <w:bookmarkEnd w:id="8"/>
    </w:p>
    <w:p w14:paraId="18C6A359" w14:textId="77777777" w:rsidR="00836428" w:rsidRPr="00E659FF" w:rsidRDefault="000C60C8" w:rsidP="00533494">
      <w:pPr>
        <w:pStyle w:val="Heading3"/>
      </w:pPr>
      <w:r w:rsidRPr="00E659FF">
        <w:t>Procedural safety</w:t>
      </w:r>
    </w:p>
    <w:p w14:paraId="17755557" w14:textId="02176E1F" w:rsidR="00C25F3D" w:rsidRPr="00E659FF" w:rsidRDefault="00392D48" w:rsidP="00DC628C">
      <w:pPr>
        <w:pStyle w:val="BodyText"/>
      </w:pPr>
      <w:r w:rsidRPr="00E659FF">
        <w:t xml:space="preserve">The risks of </w:t>
      </w:r>
      <w:r w:rsidR="006F50AD" w:rsidRPr="00E659FF">
        <w:t>an</w:t>
      </w:r>
      <w:r w:rsidRPr="00E659FF">
        <w:t xml:space="preserve"> </w:t>
      </w:r>
      <w:r w:rsidR="00A12E5B" w:rsidRPr="00E659FF">
        <w:t>IDP</w:t>
      </w:r>
      <w:r w:rsidRPr="00E659FF">
        <w:t xml:space="preserve"> are those of coronary instrumentation with a guidewire and adverse physiological reactions. In CorMicA, </w:t>
      </w:r>
      <w:r w:rsidR="006F50AD" w:rsidRPr="00E659FF">
        <w:t xml:space="preserve">an </w:t>
      </w:r>
      <w:r w:rsidR="00A12E5B" w:rsidRPr="00E659FF">
        <w:t>IDP</w:t>
      </w:r>
      <w:r w:rsidRPr="00E659FF">
        <w:t xml:space="preserve"> was feasible</w:t>
      </w:r>
      <w:bookmarkStart w:id="9" w:name="_Hlk522034513"/>
      <w:r w:rsidR="006F50AD" w:rsidRPr="00E659FF">
        <w:t xml:space="preserve"> with diagnostic information achieved in 99% of the study population. No serious adverse events occurred</w:t>
      </w:r>
      <w:r w:rsidRPr="00E659FF">
        <w:t>. Considering adverse effects</w:t>
      </w:r>
      <w:r w:rsidR="00B44A9E" w:rsidRPr="00E659FF">
        <w:t xml:space="preserve"> of coronary reactivity testing</w:t>
      </w:r>
      <w:r w:rsidRPr="00E659FF">
        <w:t>, atrial fibrillation occurred in 1 in 20 patients</w:t>
      </w:r>
      <w:r w:rsidR="00B44A9E" w:rsidRPr="00E659FF">
        <w:t>. T</w:t>
      </w:r>
      <w:r w:rsidRPr="00E659FF">
        <w:t xml:space="preserve">his was self-limiting in all but one patient in whom chemical cardioversion was achieved with intravenous amiodarone. Transient bradycardias </w:t>
      </w:r>
      <w:r w:rsidR="00405CCC" w:rsidRPr="00E659FF">
        <w:t>reflect</w:t>
      </w:r>
      <w:r w:rsidRPr="00E659FF">
        <w:t xml:space="preserve"> expected physiological responses</w:t>
      </w:r>
      <w:r w:rsidR="00405CCC" w:rsidRPr="00E659FF">
        <w:t xml:space="preserve"> which will resolve immediately after discontinuation of the acetylcholine infusion. A coughing maneuver may be </w:t>
      </w:r>
      <w:bookmarkEnd w:id="9"/>
      <w:r w:rsidR="005B75FD" w:rsidRPr="00E659FF">
        <w:t>helpful,</w:t>
      </w:r>
      <w:r w:rsidR="00405CCC" w:rsidRPr="00E659FF">
        <w:t xml:space="preserve"> and vasospasm is typically transient. </w:t>
      </w:r>
      <w:r w:rsidR="00B41DAF" w:rsidRPr="00E659FF">
        <w:t>T</w:t>
      </w:r>
      <w:r w:rsidRPr="00E659FF">
        <w:t xml:space="preserve">he cardiac catheter laboratory </w:t>
      </w:r>
      <w:r w:rsidR="006F50AD" w:rsidRPr="00E659FF">
        <w:t xml:space="preserve">environment facilitates </w:t>
      </w:r>
      <w:r w:rsidRPr="00E659FF">
        <w:t>patient safety</w:t>
      </w:r>
      <w:r w:rsidR="00B41DAF" w:rsidRPr="00E659FF">
        <w:t xml:space="preserve">. </w:t>
      </w:r>
      <w:r w:rsidR="005B75FD" w:rsidRPr="00E659FF">
        <w:t xml:space="preserve">Multiple </w:t>
      </w:r>
      <w:r w:rsidR="00AC431A" w:rsidRPr="00E659FF">
        <w:t>publications</w:t>
      </w:r>
      <w:r w:rsidR="00131DB2" w:rsidRPr="00E659FF">
        <w:t xml:space="preserve"> support the safety of coronary reactivity testing when administered in trained hands</w:t>
      </w:r>
      <w:r w:rsidR="00DC6836" w:rsidRPr="00E659FF">
        <w:t xml:space="preserve"> </w:t>
      </w:r>
      <w:r w:rsidR="00DC6836" w:rsidRPr="00E659FF">
        <w:fldChar w:fldCharType="begin">
          <w:fldData xml:space="preserve">PEVuZE5vdGU+PENpdGU+PEF1dGhvcj5Pbmc8L0F1dGhvcj48WWVhcj4yMDE0PC9ZZWFyPjxSZWNO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</w:fldData>
        </w:fldChar>
      </w:r>
      <w:r w:rsidR="00721A97">
        <w:instrText xml:space="preserve"> ADDIN EN.CITE </w:instrText>
      </w:r>
      <w:r w:rsidR="00721A97">
        <w:fldChar w:fldCharType="begin">
          <w:fldData xml:space="preserve">PEVuZE5vdGU+PENpdGU+PEF1dGhvcj5Pbmc8L0F1dGhvcj48WWVhcj4yMDE0PC9ZZWFyPjxSZWNO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</w:fldData>
        </w:fldChar>
      </w:r>
      <w:r w:rsidR="00721A97">
        <w:instrText xml:space="preserve"> ADDIN EN.CITE.DATA </w:instrText>
      </w:r>
      <w:r w:rsidR="00721A97">
        <w:fldChar w:fldCharType="end"/>
      </w:r>
      <w:r w:rsidR="00DC6836" w:rsidRPr="00E659FF">
        <w:fldChar w:fldCharType="separate"/>
      </w:r>
      <w:r w:rsidR="00721A97">
        <w:rPr>
          <w:noProof/>
        </w:rPr>
        <w:t>(44)</w:t>
      </w:r>
      <w:r w:rsidR="00DC6836" w:rsidRPr="00E659FF">
        <w:fldChar w:fldCharType="end"/>
      </w:r>
      <w:r w:rsidR="00131DB2" w:rsidRPr="00E659FF">
        <w:t xml:space="preserve">. </w:t>
      </w:r>
    </w:p>
    <w:p w14:paraId="0B57B370" w14:textId="5F3EF7F5" w:rsidR="00392D48" w:rsidRPr="00E659FF" w:rsidRDefault="00392D48" w:rsidP="00DC628C">
      <w:pPr>
        <w:pStyle w:val="BodyText"/>
      </w:pPr>
      <w:r w:rsidRPr="00E659FF">
        <w:t xml:space="preserve">Coronary </w:t>
      </w:r>
      <w:r w:rsidR="006F50AD" w:rsidRPr="00E659FF">
        <w:t xml:space="preserve">injury </w:t>
      </w:r>
      <w:r w:rsidR="00CF2F2B" w:rsidRPr="00E659FF">
        <w:t>may occur secondary to</w:t>
      </w:r>
      <w:r w:rsidRPr="00E659FF">
        <w:t xml:space="preserve"> the guiding catheter </w:t>
      </w:r>
      <w:r w:rsidR="00CF2F2B" w:rsidRPr="00E659FF">
        <w:t xml:space="preserve">or diagnostic guidewire, typically </w:t>
      </w:r>
      <w:r w:rsidR="006F50AD" w:rsidRPr="00E659FF">
        <w:t>at the start of the standard care proc</w:t>
      </w:r>
      <w:r w:rsidR="000374E4" w:rsidRPr="00E659FF">
        <w:t xml:space="preserve">edure. These complications are </w:t>
      </w:r>
      <w:r w:rsidR="006F50AD" w:rsidRPr="00E659FF">
        <w:t xml:space="preserve">more likely </w:t>
      </w:r>
      <w:r w:rsidR="000374E4" w:rsidRPr="00E659FF">
        <w:t xml:space="preserve">to occur </w:t>
      </w:r>
      <w:r w:rsidR="006F50AD" w:rsidRPr="00E659FF">
        <w:t xml:space="preserve">at the start of the procedure </w:t>
      </w:r>
      <w:r w:rsidR="00C25F3D" w:rsidRPr="00E659FF">
        <w:t xml:space="preserve">in the hands of </w:t>
      </w:r>
      <w:r w:rsidR="00405CCC" w:rsidRPr="00E659FF">
        <w:t>an inexperienced trainee</w:t>
      </w:r>
      <w:r w:rsidR="00C25F3D" w:rsidRPr="00E659FF">
        <w:t xml:space="preserve"> </w:t>
      </w:r>
      <w:r w:rsidR="00405CCC" w:rsidRPr="00E659FF">
        <w:t>when the guiding</w:t>
      </w:r>
      <w:r w:rsidR="006F50AD" w:rsidRPr="00E659FF">
        <w:t xml:space="preserve"> catheter </w:t>
      </w:r>
      <w:r w:rsidR="000374E4" w:rsidRPr="00E659FF">
        <w:t>is less compliant</w:t>
      </w:r>
      <w:r w:rsidR="00C25F3D" w:rsidRPr="00E659FF">
        <w:t xml:space="preserve">. </w:t>
      </w:r>
      <w:r w:rsidR="000374E4" w:rsidRPr="00E659FF">
        <w:t>Rarely</w:t>
      </w:r>
      <w:r w:rsidR="00C25F3D" w:rsidRPr="00E659FF">
        <w:t xml:space="preserve">, a dissection may be secondary to the diagnostic </w:t>
      </w:r>
      <w:r w:rsidR="000374E4" w:rsidRPr="00E659FF">
        <w:t>guidewire</w:t>
      </w:r>
      <w:r w:rsidR="00C25F3D" w:rsidRPr="00E659FF">
        <w:t>. For these reasons,</w:t>
      </w:r>
      <w:r w:rsidR="000374E4" w:rsidRPr="00E659FF">
        <w:t xml:space="preserve"> the</w:t>
      </w:r>
      <w:r w:rsidR="00C25F3D" w:rsidRPr="00E659FF">
        <w:t xml:space="preserve"> </w:t>
      </w:r>
      <w:r w:rsidR="00A12E5B" w:rsidRPr="00E659FF">
        <w:t>IDP</w:t>
      </w:r>
      <w:r w:rsidR="00C25F3D" w:rsidRPr="00E659FF">
        <w:t xml:space="preserve"> should be performed by an experienced interventional cardiologist or by a trainee under direct supervision. Coronary dissections are not a consequence of the effects of</w:t>
      </w:r>
      <w:r w:rsidRPr="00E659FF">
        <w:t xml:space="preserve"> acetylcholine.</w:t>
      </w:r>
    </w:p>
    <w:p w14:paraId="75A803CC" w14:textId="77777777" w:rsidR="007D0BF2" w:rsidRPr="00E659FF" w:rsidRDefault="007D0BF2" w:rsidP="007D0BF2">
      <w:pPr>
        <w:pStyle w:val="Heading3"/>
      </w:pPr>
      <w:r w:rsidRPr="00E659FF">
        <w:t>Complementary measurements</w:t>
      </w:r>
    </w:p>
    <w:p w14:paraId="701F4A6E" w14:textId="6B0D543F" w:rsidR="003328B6" w:rsidRPr="00E659FF" w:rsidRDefault="00E57783" w:rsidP="0065290F">
      <w:pPr>
        <w:pStyle w:val="BodyText"/>
      </w:pPr>
      <w:r w:rsidRPr="00E659FF">
        <w:t xml:space="preserve">LVEDP </w:t>
      </w:r>
      <w:r w:rsidR="007D0BF2" w:rsidRPr="00E659FF">
        <w:t>is a clinically relevant parameter that is straightforward to measure</w:t>
      </w:r>
      <w:r w:rsidR="0015188A" w:rsidRPr="00E659FF">
        <w:t xml:space="preserve">, that </w:t>
      </w:r>
      <w:r w:rsidR="007D0BF2" w:rsidRPr="00E659FF">
        <w:t xml:space="preserve">provides information on fluid balance and left ventricular pump function. A low LVEDP i.e. &lt; 3 mmHg, points to dehydration. An increased LVEDP </w:t>
      </w:r>
      <w:r w:rsidR="00D6546F" w:rsidRPr="00E659FF">
        <w:t xml:space="preserve">may </w:t>
      </w:r>
      <w:r w:rsidRPr="00E659FF">
        <w:t xml:space="preserve">reflect </w:t>
      </w:r>
      <w:r w:rsidR="00D6546F" w:rsidRPr="00E659FF">
        <w:t>volume overload (normal pressure-</w:t>
      </w:r>
      <w:r w:rsidR="00D6546F" w:rsidRPr="00E659FF">
        <w:lastRenderedPageBreak/>
        <w:t xml:space="preserve">volume relationship), </w:t>
      </w:r>
      <w:r w:rsidRPr="00E659FF">
        <w:t>abnormal</w:t>
      </w:r>
      <w:r w:rsidR="007D0BF2" w:rsidRPr="00E659FF">
        <w:t xml:space="preserve"> left ventricular filling or compliance (diastolic dysfunction), abnormality of left ventricular contractility (systolic dysfunction)</w:t>
      </w:r>
      <w:r w:rsidR="00D6546F" w:rsidRPr="00E659FF">
        <w:t>, or a combination of these factors</w:t>
      </w:r>
      <w:r w:rsidR="007D0BF2" w:rsidRPr="00E659FF">
        <w:t xml:space="preserve">. We </w:t>
      </w:r>
      <w:r w:rsidR="00396F59" w:rsidRPr="00E659FF">
        <w:t>recommend</w:t>
      </w:r>
      <w:r w:rsidR="007D0BF2" w:rsidRPr="00E659FF">
        <w:t xml:space="preserve"> </w:t>
      </w:r>
      <w:r w:rsidR="00396F59" w:rsidRPr="00E659FF">
        <w:t>that</w:t>
      </w:r>
      <w:r w:rsidR="007D0BF2" w:rsidRPr="00E659FF">
        <w:t xml:space="preserve"> LVEDP </w:t>
      </w:r>
      <w:r w:rsidR="0087622B" w:rsidRPr="00E659FF">
        <w:t>should be</w:t>
      </w:r>
      <w:r w:rsidR="00396F59" w:rsidRPr="00E659FF">
        <w:t xml:space="preserve"> measured routinely</w:t>
      </w:r>
      <w:r w:rsidR="007D0BF2" w:rsidRPr="00E659FF">
        <w:t xml:space="preserve"> during </w:t>
      </w:r>
      <w:r w:rsidR="0087622B" w:rsidRPr="00E659FF">
        <w:t xml:space="preserve">invasive </w:t>
      </w:r>
      <w:r w:rsidR="007D0BF2" w:rsidRPr="00E659FF">
        <w:t>diagnostic procedures</w:t>
      </w:r>
      <w:r w:rsidR="00211367" w:rsidRPr="00E659FF">
        <w:t xml:space="preserve">. An indwelling LV catheter may also measure alterations in LVEDP during infusion of acetylcholine. </w:t>
      </w:r>
      <w:r w:rsidR="00396F59" w:rsidRPr="00E659FF">
        <w:t xml:space="preserve">When </w:t>
      </w:r>
      <w:r w:rsidR="0087622B" w:rsidRPr="00E659FF">
        <w:t xml:space="preserve">prior </w:t>
      </w:r>
      <w:r w:rsidR="00396F59" w:rsidRPr="00E659FF">
        <w:t xml:space="preserve">information on </w:t>
      </w:r>
      <w:r w:rsidR="00211367" w:rsidRPr="00E659FF">
        <w:t>LV</w:t>
      </w:r>
      <w:r w:rsidR="00396F59" w:rsidRPr="00E659FF">
        <w:t xml:space="preserve"> fu</w:t>
      </w:r>
      <w:r w:rsidR="0087622B" w:rsidRPr="00E659FF">
        <w:t>nction is not already available then</w:t>
      </w:r>
      <w:r w:rsidR="00396F59" w:rsidRPr="00E659FF">
        <w:t xml:space="preserve"> ventriculography should be considered. Further, depending on the results from left hear</w:t>
      </w:r>
      <w:r w:rsidR="0087622B" w:rsidRPr="00E659FF">
        <w:t xml:space="preserve">t catheterization, occasionally, </w:t>
      </w:r>
      <w:r w:rsidR="00396F59" w:rsidRPr="00E659FF">
        <w:rPr>
          <w:i/>
        </w:rPr>
        <w:t>ad hoc</w:t>
      </w:r>
      <w:r w:rsidR="00396F59" w:rsidRPr="00E659FF">
        <w:t xml:space="preserve"> right heart catheterization may be appropriate, e.g. to assess for intra-cardiac shu</w:t>
      </w:r>
      <w:r w:rsidR="0087622B" w:rsidRPr="00E659FF">
        <w:t>nts, pulmonary hypertension</w:t>
      </w:r>
      <w:r w:rsidR="00211367" w:rsidRPr="00E659FF">
        <w:t>,</w:t>
      </w:r>
      <w:r w:rsidR="00396F59" w:rsidRPr="00E659FF">
        <w:t xml:space="preserve"> as an alternative cause of exercise impairment.</w:t>
      </w:r>
      <w:r w:rsidR="003256BF" w:rsidRPr="00E659FF">
        <w:t xml:space="preserve"> Non-invasive imaging using echocardiography and </w:t>
      </w:r>
      <w:r w:rsidR="009C3140" w:rsidRPr="00E659FF">
        <w:t>cardiovascular magnetic resonance (</w:t>
      </w:r>
      <w:r w:rsidR="004E0519" w:rsidRPr="00E659FF">
        <w:t>CMR</w:t>
      </w:r>
      <w:r w:rsidR="009C3140" w:rsidRPr="00E659FF">
        <w:t xml:space="preserve">) imaging </w:t>
      </w:r>
      <w:r w:rsidR="003256BF" w:rsidRPr="00E659FF">
        <w:t>provide complementary diagnostic information, notably on left ventricular systolic and diastolic function, left ventricular mass</w:t>
      </w:r>
      <w:r w:rsidR="009559E9" w:rsidRPr="00E659FF">
        <w:t>, valve function</w:t>
      </w:r>
      <w:r w:rsidR="003256BF" w:rsidRPr="00E659FF">
        <w:t xml:space="preserve"> and pulmonary artery systolic pressure.</w:t>
      </w:r>
      <w:r w:rsidR="003328B6" w:rsidRPr="00E659FF">
        <w:br w:type="page"/>
      </w:r>
    </w:p>
    <w:p w14:paraId="16AF36C9" w14:textId="67B043A0" w:rsidR="00836428" w:rsidRPr="00E659FF" w:rsidRDefault="00836428" w:rsidP="000E17BD">
      <w:pPr>
        <w:pStyle w:val="Title"/>
      </w:pPr>
      <w:r w:rsidRPr="00E659FF">
        <w:lastRenderedPageBreak/>
        <w:t>When to measure coronary vascular function</w:t>
      </w:r>
    </w:p>
    <w:p w14:paraId="5AD57451" w14:textId="0817E9BA" w:rsidR="007D0BF2" w:rsidRPr="00E659FF" w:rsidRDefault="002A6C31">
      <w:pPr>
        <w:pStyle w:val="BodyText"/>
      </w:pPr>
      <w:r w:rsidRPr="00E659FF">
        <w:t>There is a growing literature underpinning the rationale for clinical tests of coronary vascular function</w:t>
      </w:r>
      <w:r w:rsidR="00866B75" w:rsidRPr="00E659FF">
        <w:t xml:space="preserve"> (Figure </w:t>
      </w:r>
      <w:r w:rsidR="0022652A" w:rsidRPr="00E659FF">
        <w:t>3</w:t>
      </w:r>
      <w:r w:rsidR="00866B75" w:rsidRPr="00E659FF">
        <w:t>)</w:t>
      </w:r>
      <w:r w:rsidRPr="00E659FF">
        <w:t xml:space="preserve">. The clinical indication </w:t>
      </w:r>
      <w:r w:rsidR="00211367" w:rsidRPr="00E659FF">
        <w:t>during coronary angiography</w:t>
      </w:r>
      <w:r w:rsidR="00EE23FC" w:rsidRPr="00E659FF">
        <w:t xml:space="preserve"> </w:t>
      </w:r>
      <w:r w:rsidR="007D0BF2" w:rsidRPr="00E659FF">
        <w:t xml:space="preserve">should be </w:t>
      </w:r>
      <w:r w:rsidRPr="00E659FF">
        <w:t xml:space="preserve">personalized and </w:t>
      </w:r>
      <w:r w:rsidR="007D0BF2" w:rsidRPr="00E659FF">
        <w:t>considered on a case by case basis. A benefit – risk ratio applies. Benefits to patients, healthcare providers and insurers relate to making the correct diagnosis with linked therapy (personalized medicine)</w:t>
      </w:r>
      <w:r w:rsidR="00FB4045" w:rsidRPr="00E659FF">
        <w:t xml:space="preserve"> and avoidance of inappropriate treatments and/or down-stream investigations. A</w:t>
      </w:r>
      <w:r w:rsidR="007D0BF2" w:rsidRPr="00E659FF">
        <w:t xml:space="preserve">n adjunctive </w:t>
      </w:r>
      <w:r w:rsidR="00A12E5B" w:rsidRPr="00E659FF">
        <w:t>IDP</w:t>
      </w:r>
      <w:r w:rsidR="007D0BF2" w:rsidRPr="00E659FF">
        <w:t xml:space="preserve"> carries theoretical risks, prolongs the </w:t>
      </w:r>
      <w:r w:rsidR="00FB4045" w:rsidRPr="00E659FF">
        <w:t xml:space="preserve">duration of the </w:t>
      </w:r>
      <w:r w:rsidR="007D0BF2" w:rsidRPr="00E659FF">
        <w:t>procedure</w:t>
      </w:r>
      <w:r w:rsidR="00FB4045" w:rsidRPr="00E659FF">
        <w:t xml:space="preserve"> </w:t>
      </w:r>
      <w:r w:rsidR="00211367" w:rsidRPr="00E659FF">
        <w:t xml:space="preserve">usually by </w:t>
      </w:r>
      <w:r w:rsidRPr="00E659FF">
        <w:t>10</w:t>
      </w:r>
      <w:r w:rsidR="00211367" w:rsidRPr="00E659FF">
        <w:t xml:space="preserve"> – </w:t>
      </w:r>
      <w:r w:rsidR="00AF61D3" w:rsidRPr="00E659FF">
        <w:t>3</w:t>
      </w:r>
      <w:r w:rsidR="00211367" w:rsidRPr="00E659FF">
        <w:t xml:space="preserve">0 minutes. Staff training and experience can help to optimize </w:t>
      </w:r>
      <w:r w:rsidR="007D0BF2" w:rsidRPr="00E659FF">
        <w:t xml:space="preserve">patient flow through the catheter laboratory. </w:t>
      </w:r>
    </w:p>
    <w:p w14:paraId="49DC2336" w14:textId="77777777" w:rsidR="00836428" w:rsidRPr="00E659FF" w:rsidRDefault="00836428" w:rsidP="001E6A77">
      <w:pPr>
        <w:pStyle w:val="Heading3"/>
      </w:pPr>
      <w:r w:rsidRPr="00E659FF">
        <w:t>Indications</w:t>
      </w:r>
    </w:p>
    <w:p w14:paraId="1D3FBC04" w14:textId="2AA8A936" w:rsidR="000F6838" w:rsidRPr="00E659FF" w:rsidRDefault="00FB4045" w:rsidP="00DC628C">
      <w:pPr>
        <w:pStyle w:val="BodyText"/>
      </w:pPr>
      <w:r w:rsidRPr="00E659FF">
        <w:t xml:space="preserve">The </w:t>
      </w:r>
      <w:r w:rsidR="00D6546F" w:rsidRPr="00E659FF">
        <w:t xml:space="preserve">suggested </w:t>
      </w:r>
      <w:r w:rsidRPr="00E659FF">
        <w:t xml:space="preserve">clinical indications for an </w:t>
      </w:r>
      <w:r w:rsidR="00A12E5B" w:rsidRPr="00E659FF">
        <w:t>IDP</w:t>
      </w:r>
      <w:r w:rsidRPr="00E659FF">
        <w:t xml:space="preserve"> are listed in Table </w:t>
      </w:r>
      <w:r w:rsidR="0084091D" w:rsidRPr="00E659FF">
        <w:t>3</w:t>
      </w:r>
      <w:r w:rsidRPr="00E659FF">
        <w:t>.</w:t>
      </w:r>
      <w:r w:rsidR="001E6A77" w:rsidRPr="00E659FF">
        <w:t xml:space="preserve"> The indications align with the classification of microvascular angina by Crea and Camici</w:t>
      </w:r>
      <w:r w:rsidR="00B3408E" w:rsidRPr="00E659FF">
        <w:t xml:space="preserve"> </w:t>
      </w:r>
      <w:r w:rsidR="00B3408E" w:rsidRPr="00E659FF">
        <w:fldChar w:fldCharType="begin"/>
      </w:r>
      <w:r w:rsidR="00F55C4F">
        <w:instrText xml:space="preserve"> ADDIN EN.CITE &lt;EndNote&gt;&lt;Cite&gt;&lt;Author&gt;Camici&lt;/Author&gt;&lt;Year&gt;2007&lt;/Year&gt;&lt;RecNum&gt;369&lt;/RecNum&gt;&lt;DisplayText&gt;(96)&lt;/DisplayText&gt;&lt;record&gt;&lt;rec-number&gt;369&lt;/rec-number&gt;&lt;foreign-keys&gt;&lt;key app="EN" db-id="drvazt921dewv6e95rdpwwe0a0d5fzarsezv" timestamp="1476123701"&gt;369&lt;/key&gt;&lt;/foreign-keys&gt;&lt;ref-type name="Journal Article"&gt;17&lt;/ref-type&gt;&lt;contributors&gt;&lt;authors&gt;&lt;author&gt;Camici, P. G.&lt;/author&gt;&lt;author&gt;Crea, F.&lt;/author&gt;&lt;/authors&gt;&lt;/contributors&gt;&lt;auth-address&gt;Medical Research Council Clinical Sciences Centre Hammersmith Hospital, and National Heart and Lung Institute, Imperial College, London, United Kingdom. paolo.camici@csc.mrc.ac.uk&lt;/auth-address&gt;&lt;titles&gt;&lt;title&gt;Coronary microvascular dysfunction&lt;/title&gt;&lt;secondary-title&gt;N Engl J Med&lt;/secondary-title&gt;&lt;/titles&gt;&lt;periodical&gt;&lt;full-title&gt;New England Journal of Medicine&lt;/full-title&gt;&lt;abbr-1&gt;N. Engl. J. Med.&lt;/abbr-1&gt;&lt;abbr-2&gt;N Engl J Med&lt;/abbr-2&gt;&lt;/periodical&gt;&lt;pages&gt;830-40&lt;/pages&gt;&lt;volume&gt;356&lt;/volume&gt;&lt;number&gt;8&lt;/number&gt;&lt;keywords&gt;&lt;keyword&gt;Cardiomyopathies/*physiopathology&lt;/keyword&gt;&lt;keyword&gt;Coronary Circulation/*physiology&lt;/keyword&gt;&lt;keyword&gt;Coronary Vessels/*anatomy &amp;amp; histology&lt;/keyword&gt;&lt;keyword&gt;Diabetic Angiopathies/physiopathology&lt;/keyword&gt;&lt;keyword&gt;Humans&lt;/keyword&gt;&lt;keyword&gt;Hyperlipidemias/physiopathology&lt;/keyword&gt;&lt;keyword&gt;Microcirculation/physiopathology&lt;/keyword&gt;&lt;keyword&gt;Myocardial Ischemia/*physiopathology&lt;/keyword&gt;&lt;keyword&gt;Risk Factors&lt;/keyword&gt;&lt;keyword&gt;Smoking/physiopathology&lt;/keyword&gt;&lt;/keywords&gt;&lt;dates&gt;&lt;year&gt;2007&lt;/year&gt;&lt;pub-dates&gt;&lt;date&gt;Feb 22&lt;/date&gt;&lt;/pub-dates&gt;&lt;/dates&gt;&lt;isbn&gt;1533-4406 (Electronic)&amp;#xD;0028-4793 (Linking)&lt;/isbn&gt;&lt;accession-num&gt;17314342&lt;/accession-num&gt;&lt;urls&gt;&lt;related-urls&gt;&lt;url&gt;https://www.ncbi.nlm.nih.gov/pubmed/17314342&lt;/url&gt;&lt;/related-urls&gt;&lt;/urls&gt;&lt;electronic-resource-num&gt;10.1056/NEJMra061889&lt;/electronic-resource-num&gt;&lt;/record&gt;&lt;/Cite&gt;&lt;/EndNote&gt;</w:instrText>
      </w:r>
      <w:r w:rsidR="00B3408E" w:rsidRPr="00E659FF">
        <w:fldChar w:fldCharType="separate"/>
      </w:r>
      <w:r w:rsidR="00F55C4F">
        <w:rPr>
          <w:noProof/>
        </w:rPr>
        <w:t>(96)</w:t>
      </w:r>
      <w:r w:rsidR="00B3408E" w:rsidRPr="00E659FF">
        <w:fldChar w:fldCharType="end"/>
      </w:r>
      <w:r w:rsidR="001E6A77" w:rsidRPr="00E659FF">
        <w:t>.</w:t>
      </w:r>
      <w:r w:rsidR="00667B3F" w:rsidRPr="00E659FF">
        <w:t xml:space="preserve"> </w:t>
      </w:r>
      <w:r w:rsidR="00D22399" w:rsidRPr="00E659FF">
        <w:t xml:space="preserve">In patients with stable symptoms, CorMicA provides proof-of-concept evidence that stratified therapy guided by results from an adjunctive </w:t>
      </w:r>
      <w:r w:rsidR="00A12E5B" w:rsidRPr="00E659FF">
        <w:t>IDP</w:t>
      </w:r>
      <w:r w:rsidR="00D22399" w:rsidRPr="00E659FF">
        <w:t xml:space="preserve"> may be beneficial to patients with </w:t>
      </w:r>
      <w:r w:rsidR="009B5D10" w:rsidRPr="00E659FF">
        <w:t>I</w:t>
      </w:r>
      <w:r w:rsidR="00D22399" w:rsidRPr="00E659FF">
        <w:t xml:space="preserve">NOCA. Larger scale studies will be needed to substantiate </w:t>
      </w:r>
      <w:r w:rsidR="00D532AB" w:rsidRPr="00E659FF">
        <w:t>new</w:t>
      </w:r>
      <w:r w:rsidR="00D22399" w:rsidRPr="00E659FF">
        <w:t xml:space="preserve"> practice guideline recommendations.</w:t>
      </w:r>
      <w:r w:rsidR="00881ABA" w:rsidRPr="00E659FF">
        <w:t xml:space="preserve"> Pharmacological and non-pharmacological measures together </w:t>
      </w:r>
      <w:r w:rsidR="00F71A7C" w:rsidRPr="00E659FF">
        <w:t>bring</w:t>
      </w:r>
      <w:r w:rsidR="00E709F4" w:rsidRPr="00E659FF">
        <w:t xml:space="preserve"> patient</w:t>
      </w:r>
      <w:r w:rsidR="00F71A7C" w:rsidRPr="00E659FF">
        <w:t xml:space="preserve"> benefits</w:t>
      </w:r>
      <w:r w:rsidR="00E709F4" w:rsidRPr="00E659FF">
        <w:t xml:space="preserve"> </w:t>
      </w:r>
      <w:r w:rsidR="00B3408E" w:rsidRPr="00E659FF">
        <w:fldChar w:fldCharType="begin"/>
      </w:r>
      <w:r w:rsidR="00F55C4F">
        <w:instrText xml:space="preserve"> ADDIN EN.CITE &lt;EndNote&gt;&lt;Cite&gt;&lt;Author&gt;Ong&lt;/Author&gt;&lt;Year&gt;2015&lt;/Year&gt;&lt;RecNum&gt;1245&lt;/RecNum&gt;&lt;DisplayText&gt;(97)&lt;/DisplayText&gt;&lt;record&gt;&lt;rec-number&gt;1245&lt;/rec-number&gt;&lt;foreign-keys&gt;&lt;key app="EN" db-id="drvazt921dewv6e95rdpwwe0a0d5fzarsezv" timestamp="1533650968"&gt;1245&lt;/key&gt;&lt;/foreign-keys&gt;&lt;ref-type name="Journal Article"&gt;17&lt;/ref-type&gt;&lt;contributors&gt;&lt;authors&gt;&lt;author&gt;Ong, Peter&lt;/author&gt;&lt;author&gt;Athanasiadis, Anastasios&lt;/author&gt;&lt;author&gt;Sechtem, Udo&lt;/author&gt;&lt;/authors&gt;&lt;/contributors&gt;&lt;titles&gt;&lt;title&gt;Pharmacotherapy for coronary microvascular dysfunction&lt;/title&gt;&lt;secondary-title&gt;European Heart Journal - Cardiovascular Pharmacotherapy&lt;/secondary-title&gt;&lt;/titles&gt;&lt;periodical&gt;&lt;full-title&gt;European Heart Journal - Cardiovascular Pharmacotherapy&lt;/full-title&gt;&lt;/periodical&gt;&lt;pages&gt;65-71&lt;/pages&gt;&lt;volume&gt;1&lt;/volume&gt;&lt;number&gt;1&lt;/number&gt;&lt;section&gt;65&lt;/section&gt;&lt;dates&gt;&lt;year&gt;2015&lt;/year&gt;&lt;/dates&gt;&lt;isbn&gt;2055-6837&amp;#xD;2055-6845&lt;/isbn&gt;&lt;urls&gt;&lt;/urls&gt;&lt;electronic-resource-num&gt;10.1093/ehjcvp/pvu020&lt;/electronic-resource-num&gt;&lt;/record&gt;&lt;/Cite&gt;&lt;/EndNote&gt;</w:instrText>
      </w:r>
      <w:r w:rsidR="00B3408E" w:rsidRPr="00E659FF">
        <w:fldChar w:fldCharType="separate"/>
      </w:r>
      <w:r w:rsidR="00F55C4F">
        <w:rPr>
          <w:noProof/>
        </w:rPr>
        <w:t>(97)</w:t>
      </w:r>
      <w:r w:rsidR="00B3408E" w:rsidRPr="00E659FF">
        <w:fldChar w:fldCharType="end"/>
      </w:r>
      <w:r w:rsidR="00881ABA" w:rsidRPr="00E659FF">
        <w:t>.</w:t>
      </w:r>
    </w:p>
    <w:p w14:paraId="311CA06C" w14:textId="00F61148" w:rsidR="00C45CC0" w:rsidRPr="00E659FF" w:rsidRDefault="000C0601" w:rsidP="00DC628C">
      <w:pPr>
        <w:pStyle w:val="BodyText"/>
      </w:pPr>
      <w:r w:rsidRPr="00E659FF">
        <w:t xml:space="preserve">Coronary vascular dysfunction is implicated in the pathogenesis of several forms of cardiac disease, notably stable </w:t>
      </w:r>
      <w:r w:rsidR="000F1F1E" w:rsidRPr="00E659FF">
        <w:t>IHD</w:t>
      </w:r>
      <w:r w:rsidRPr="00E659FF">
        <w:t xml:space="preserve">, acute </w:t>
      </w:r>
      <w:r w:rsidR="000F1F1E" w:rsidRPr="00E659FF">
        <w:t>MI</w:t>
      </w:r>
      <w:r w:rsidRPr="00E659FF">
        <w:t xml:space="preserve">, </w:t>
      </w:r>
      <w:r w:rsidR="0015188A" w:rsidRPr="00E659FF">
        <w:t xml:space="preserve">hypertension, diabetes, </w:t>
      </w:r>
      <w:r w:rsidRPr="00E659FF">
        <w:t>non-ischemic cardiomyopathies</w:t>
      </w:r>
      <w:r w:rsidR="0015188A" w:rsidRPr="00E659FF">
        <w:t xml:space="preserve">, </w:t>
      </w:r>
      <w:r w:rsidRPr="00E659FF">
        <w:t>and HF</w:t>
      </w:r>
      <w:r w:rsidR="00756F64" w:rsidRPr="00E659FF">
        <w:t>p</w:t>
      </w:r>
      <w:r w:rsidRPr="00E659FF">
        <w:t xml:space="preserve">EF. </w:t>
      </w:r>
      <w:r w:rsidR="00745BCE" w:rsidRPr="00E659FF">
        <w:t xml:space="preserve">In patients with acute ST-segment elevation myocardial infarction (STEMI), multiple studies </w:t>
      </w:r>
      <w:r w:rsidR="00701A2C" w:rsidRPr="00E659FF">
        <w:t xml:space="preserve">provide </w:t>
      </w:r>
      <w:r w:rsidR="00745BCE" w:rsidRPr="00E659FF">
        <w:t>evidence</w:t>
      </w:r>
      <w:r w:rsidR="00701A2C" w:rsidRPr="00E659FF">
        <w:t xml:space="preserve"> supporting</w:t>
      </w:r>
      <w:r w:rsidR="00745BCE" w:rsidRPr="00E659FF">
        <w:t xml:space="preserve"> the prognostic value of IMR and CFR when measured at the end of PCI</w:t>
      </w:r>
      <w:r w:rsidR="00CA253D" w:rsidRPr="00E659FF">
        <w:t>, and c</w:t>
      </w:r>
      <w:r w:rsidR="00745BCE" w:rsidRPr="00E659FF">
        <w:t>linical trials for stratified medicine based on IMR are on-going</w:t>
      </w:r>
      <w:r w:rsidR="00CA253D" w:rsidRPr="00E659FF">
        <w:t xml:space="preserve"> [for review, </w:t>
      </w:r>
      <w:r w:rsidR="00B3408E" w:rsidRPr="00E659FF">
        <w:fldChar w:fldCharType="begin">
          <w:fldData xml:space="preserve">PEVuZE5vdGU+PENpdGU+PEF1dGhvcj5NYXpueWN6a2E8L0F1dGhvcj48WWVhcj4yMDE5PC9ZZWFy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</w:fldData>
        </w:fldChar>
      </w:r>
      <w:r w:rsidR="00F55C4F">
        <w:instrText xml:space="preserve"> ADDIN EN.CITE </w:instrText>
      </w:r>
      <w:r w:rsidR="00F55C4F">
        <w:fldChar w:fldCharType="begin">
          <w:fldData xml:space="preserve">PEVuZE5vdGU+PENpdGU+PEF1dGhvcj5NYXpueWN6a2E8L0F1dGhvcj48WWVhcj4yMDE5PC9ZZWFy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</w:fldData>
        </w:fldChar>
      </w:r>
      <w:r w:rsidR="00F55C4F">
        <w:instrText xml:space="preserve"> ADDIN EN.CITE.DATA </w:instrText>
      </w:r>
      <w:r w:rsidR="00F55C4F">
        <w:fldChar w:fldCharType="end"/>
      </w:r>
      <w:r w:rsidR="00B3408E" w:rsidRPr="00E659FF">
        <w:fldChar w:fldCharType="separate"/>
      </w:r>
      <w:r w:rsidR="00F55C4F">
        <w:rPr>
          <w:noProof/>
        </w:rPr>
        <w:t>(98)</w:t>
      </w:r>
      <w:r w:rsidR="00B3408E" w:rsidRPr="00E659FF">
        <w:fldChar w:fldCharType="end"/>
      </w:r>
      <w:r w:rsidR="00CA253D" w:rsidRPr="00E659FF">
        <w:t>]</w:t>
      </w:r>
      <w:r w:rsidR="00745BCE" w:rsidRPr="00E659FF">
        <w:t>.</w:t>
      </w:r>
      <w:r w:rsidR="00701A2C" w:rsidRPr="00E659FF">
        <w:t xml:space="preserve"> T</w:t>
      </w:r>
      <w:r w:rsidR="00745BCE" w:rsidRPr="00E659FF">
        <w:t xml:space="preserve">here is </w:t>
      </w:r>
      <w:r w:rsidR="00CA253D" w:rsidRPr="00E659FF">
        <w:t xml:space="preserve">some </w:t>
      </w:r>
      <w:r w:rsidR="00745BCE" w:rsidRPr="00E659FF">
        <w:t xml:space="preserve">evidence that coronary vascular dysfunction is implicated in the pathophysiology </w:t>
      </w:r>
      <w:r w:rsidR="00745BCE" w:rsidRPr="00E659FF">
        <w:lastRenderedPageBreak/>
        <w:t xml:space="preserve">of MINOCA </w:t>
      </w:r>
      <w:r w:rsidR="00B3408E" w:rsidRPr="00E659FF">
        <w:fldChar w:fldCharType="begin"/>
      </w:r>
      <w:r w:rsidR="00F55C4F">
        <w:instrText xml:space="preserve"> ADDIN EN.CITE &lt;EndNote&gt;&lt;Cite&gt;&lt;Author&gt;Montone&lt;/Author&gt;&lt;Year&gt;2018&lt;/Year&gt;&lt;RecNum&gt;1303&lt;/RecNum&gt;&lt;DisplayText&gt;(99)&lt;/DisplayText&gt;&lt;record&gt;&lt;rec-number&gt;1303&lt;/rec-number&gt;&lt;foreign-keys&gt;&lt;key app="EN" db-id="drvazt921dewv6e95rdpwwe0a0d5fzarsezv" timestamp="1540284897"&gt;1303&lt;/key&gt;&lt;/foreign-keys&gt;&lt;ref-type name="Journal Article"&gt;17&lt;/ref-type&gt;&lt;contributors&gt;&lt;authors&gt;&lt;author&gt;Montone, R. A.&lt;/author&gt;&lt;author&gt;Niccoli, G.&lt;/author&gt;&lt;author&gt;Fracassi, F.&lt;/author&gt;&lt;author&gt;Russo, M.&lt;/author&gt;&lt;author&gt;Gurgoglione, F.&lt;/author&gt;&lt;author&gt;Camma, G.&lt;/author&gt;&lt;author&gt;Lanza, G. A.&lt;/author&gt;&lt;author&gt;Crea, F.&lt;/author&gt;&lt;/authors&gt;&lt;/contributors&gt;&lt;auth-address&gt;Department of Cardiovascular and Thoracic Sciences, Catholic University of the Sacred Heart, L.go A. Gemelli, 8, 00168 Rome, Italy.&lt;/auth-address&gt;&lt;titles&gt;&lt;title&gt;Patients with acute myocardial infarction and non-obstructive coronary arteries: safety and prognostic relevance of invasive coronary provocative tests&lt;/title&gt;&lt;secondary-title&gt;Eur Heart J&lt;/secondary-title&gt;&lt;/titles&gt;&lt;periodical&gt;&lt;full-title&gt;European Heart Journal&lt;/full-title&gt;&lt;abbr-1&gt;Eur. Heart J.&lt;/abbr-1&gt;&lt;abbr-2&gt;Eur Heart J&lt;/abbr-2&gt;&lt;/periodical&gt;&lt;pages&gt;91-98&lt;/pages&gt;&lt;volume&gt;39&lt;/volume&gt;&lt;number&gt;2&lt;/number&gt;&lt;edition&gt;2017/12/12&lt;/edition&gt;&lt;keywords&gt;&lt;keyword&gt;Invasive provocative test&lt;/keyword&gt;&lt;keyword&gt;Minoca&lt;/keyword&gt;&lt;keyword&gt;Prognosis&lt;/keyword&gt;&lt;keyword&gt;Vasospasm&lt;/keyword&gt;&lt;/keywords&gt;&lt;dates&gt;&lt;year&gt;2018&lt;/year&gt;&lt;pub-dates&gt;&lt;date&gt;Jan 7&lt;/date&gt;&lt;/pub-dates&gt;&lt;/dates&gt;&lt;isbn&gt;1522-9645 (Electronic)&amp;#xD;0195-668X (Linking)&lt;/isbn&gt;&lt;accession-num&gt;29228159&lt;/accession-num&gt;&lt;urls&gt;&lt;related-urls&gt;&lt;url&gt;https://www.ncbi.nlm.nih.gov/pubmed/29228159&lt;/url&gt;&lt;/related-urls&gt;&lt;/urls&gt;&lt;electronic-resource-num&gt;10.1093/eurheartj/ehx667&lt;/electronic-resource-num&gt;&lt;/record&gt;&lt;/Cite&gt;&lt;/EndNote&gt;</w:instrText>
      </w:r>
      <w:r w:rsidR="00B3408E" w:rsidRPr="00E659FF">
        <w:fldChar w:fldCharType="separate"/>
      </w:r>
      <w:r w:rsidR="00F55C4F">
        <w:rPr>
          <w:noProof/>
        </w:rPr>
        <w:t>(99)</w:t>
      </w:r>
      <w:r w:rsidR="00B3408E" w:rsidRPr="00E659FF">
        <w:fldChar w:fldCharType="end"/>
      </w:r>
      <w:r w:rsidR="00745BCE" w:rsidRPr="00E659FF">
        <w:t xml:space="preserve">. </w:t>
      </w:r>
      <w:r w:rsidR="003F04DC" w:rsidRPr="00E659FF">
        <w:t xml:space="preserve">More research </w:t>
      </w:r>
      <w:r w:rsidR="00B3408E" w:rsidRPr="00E659FF">
        <w:t xml:space="preserve">on how vascular function testing may associate with treatment response within endotypes of </w:t>
      </w:r>
      <w:r w:rsidR="00F81739" w:rsidRPr="00E659FF">
        <w:t xml:space="preserve">INOCA and </w:t>
      </w:r>
      <w:r w:rsidR="00B3408E" w:rsidRPr="00E659FF">
        <w:t>MINOCA is needed.</w:t>
      </w:r>
      <w:r w:rsidR="00F81739" w:rsidRPr="00E659FF">
        <w:t xml:space="preserve"> Recent evidence supports a plausible role for targeted therapy (endothelin receptor A antagonists) modulating the endothelin-1 system in coronary microvascular dysfunction.</w:t>
      </w:r>
      <w:r w:rsidR="00F81739" w:rsidRPr="00E659FF">
        <w:fldChar w:fldCharType="begin">
          <w:fldData xml:space="preserve">PEVuZE5vdGU+PENpdGU+PEF1dGhvcj5Gb3JkPC9BdXRob3I+PFllYXI+MjAyMDwvWWVhcj48UmVj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</w:fldData>
        </w:fldChar>
      </w:r>
      <w:r w:rsidR="00F55C4F">
        <w:instrText xml:space="preserve"> ADDIN EN.CITE </w:instrText>
      </w:r>
      <w:r w:rsidR="00F55C4F">
        <w:fldChar w:fldCharType="begin">
          <w:fldData xml:space="preserve">PEVuZE5vdGU+PENpdGU+PEF1dGhvcj5Gb3JkPC9BdXRob3I+PFllYXI+MjAyMDwvWWVhcj48UmVj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</w:fldData>
        </w:fldChar>
      </w:r>
      <w:r w:rsidR="00F55C4F">
        <w:instrText xml:space="preserve"> ADDIN EN.CITE.DATA </w:instrText>
      </w:r>
      <w:r w:rsidR="00F55C4F">
        <w:fldChar w:fldCharType="end"/>
      </w:r>
      <w:r w:rsidR="00F81739" w:rsidRPr="00E659FF">
        <w:fldChar w:fldCharType="separate"/>
      </w:r>
      <w:r w:rsidR="00F55C4F">
        <w:rPr>
          <w:noProof/>
        </w:rPr>
        <w:t>(100)</w:t>
      </w:r>
      <w:r w:rsidR="00F81739" w:rsidRPr="00E659FF">
        <w:fldChar w:fldCharType="end"/>
      </w:r>
    </w:p>
    <w:p w14:paraId="32432734" w14:textId="4DB0AA60" w:rsidR="00C45CC0" w:rsidRPr="00E659FF" w:rsidRDefault="00745BCE" w:rsidP="00DC628C">
      <w:pPr>
        <w:pStyle w:val="BodyText"/>
      </w:pPr>
      <w:r w:rsidRPr="00E659FF">
        <w:t>In HF</w:t>
      </w:r>
      <w:r w:rsidR="00756F64" w:rsidRPr="00E659FF">
        <w:t>p</w:t>
      </w:r>
      <w:r w:rsidRPr="00E659FF">
        <w:t>EF, coronary microvascular dysfunction is implicated</w:t>
      </w:r>
      <w:r w:rsidR="00E709F4" w:rsidRPr="00E659FF">
        <w:t xml:space="preserve"> </w:t>
      </w:r>
      <w:r w:rsidR="00B3408E" w:rsidRPr="00E659FF">
        <w:fldChar w:fldCharType="begin">
          <w:fldData xml:space="preserve">PEVuZE5vdGU+PENpdGU+PEF1dGhvcj5DcmVhPC9BdXRob3I+PFllYXI+MjAxNjwvWWVhcj48UmVj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</w:fldData>
        </w:fldChar>
      </w:r>
      <w:r w:rsidR="00721A97">
        <w:instrText xml:space="preserve"> ADDIN EN.CITE </w:instrText>
      </w:r>
      <w:r w:rsidR="00721A97">
        <w:fldChar w:fldCharType="begin">
          <w:fldData xml:space="preserve">PEVuZE5vdGU+PENpdGU+PEF1dGhvcj5DcmVhPC9BdXRob3I+PFllYXI+MjAxNjwvWWVhcj48UmVj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</w:fldData>
        </w:fldChar>
      </w:r>
      <w:r w:rsidR="00721A97">
        <w:instrText xml:space="preserve"> ADDIN EN.CITE.DATA </w:instrText>
      </w:r>
      <w:r w:rsidR="00721A97">
        <w:fldChar w:fldCharType="end"/>
      </w:r>
      <w:r w:rsidR="00B3408E" w:rsidRPr="00E659FF">
        <w:fldChar w:fldCharType="separate"/>
      </w:r>
      <w:r w:rsidR="00721A97">
        <w:rPr>
          <w:noProof/>
        </w:rPr>
        <w:t>(69)</w:t>
      </w:r>
      <w:r w:rsidR="00B3408E" w:rsidRPr="00E659FF">
        <w:fldChar w:fldCharType="end"/>
      </w:r>
      <w:r w:rsidRPr="00E659FF">
        <w:t xml:space="preserve">, notably in patients with </w:t>
      </w:r>
      <w:r w:rsidR="00701A2C" w:rsidRPr="00E659FF">
        <w:t>cardio</w:t>
      </w:r>
      <w:r w:rsidRPr="00E659FF">
        <w:t>vascular risk factors such as hypertension. Presently, there are no evidence-based treatments for HF</w:t>
      </w:r>
      <w:r w:rsidR="00756F64" w:rsidRPr="00E659FF">
        <w:t>p</w:t>
      </w:r>
      <w:r w:rsidRPr="00E659FF">
        <w:t>EF</w:t>
      </w:r>
      <w:r w:rsidR="00701A2C" w:rsidRPr="00E659FF">
        <w:t>, but coronary microvascular dysfunction could become a treatment target</w:t>
      </w:r>
      <w:r w:rsidRPr="00E659FF">
        <w:t xml:space="preserve">. Coronary microvascular dysfunction is </w:t>
      </w:r>
      <w:r w:rsidR="0087622B" w:rsidRPr="00E659FF">
        <w:t xml:space="preserve">also </w:t>
      </w:r>
      <w:r w:rsidRPr="00E659FF">
        <w:t xml:space="preserve">implicated in cardiac transplant vasculopathy and angiotensin converting enzyme inhibitor (ACE-I) may be beneficial </w:t>
      </w:r>
      <w:r w:rsidR="00F57D44" w:rsidRPr="00E659FF">
        <w:fldChar w:fldCharType="begin"/>
      </w:r>
      <w:r w:rsidR="00F55C4F">
        <w:instrText xml:space="preserve"> ADDIN EN.CITE &lt;EndNote&gt;&lt;Cite&gt;&lt;Author&gt;Fearon&lt;/Author&gt;&lt;Year&gt;2017&lt;/Year&gt;&lt;RecNum&gt;1244&lt;/RecNum&gt;&lt;DisplayText&gt;(101)&lt;/DisplayText&gt;&lt;record&gt;&lt;rec-number&gt;1244&lt;/rec-number&gt;&lt;foreign-keys&gt;&lt;key app="EN" db-id="drvazt921dewv6e95rdpwwe0a0d5fzarsezv" timestamp="1533650691"&gt;1244&lt;/key&gt;&lt;/foreign-keys&gt;&lt;ref-type name="Journal Article"&gt;17&lt;/ref-type&gt;&lt;contributors&gt;&lt;authors&gt;&lt;author&gt;Fearon, William F.&lt;/author&gt;&lt;author&gt;Okada, Kozo&lt;/author&gt;&lt;author&gt;Kobashigawa, Jon A.&lt;/author&gt;&lt;author&gt;Kobayashi, Yuhei&lt;/author&gt;&lt;author&gt;Luikart, Helen&lt;/author&gt;&lt;author&gt;Sana, Sean&lt;/author&gt;&lt;author&gt;Daun, Tiffany&lt;/author&gt;&lt;author&gt;Chmura, Steven A.&lt;/author&gt;&lt;author&gt;Sinha, Seema&lt;/author&gt;&lt;author&gt;Cohen, Garett&lt;/author&gt;&lt;author&gt;Honda, Yasuhiro&lt;/author&gt;&lt;author&gt;Pham, Michael&lt;/author&gt;&lt;author&gt;Lewis, David B.&lt;/author&gt;&lt;author&gt;Bernstein, Daniel&lt;/author&gt;&lt;author&gt;Yeung, Alan C.&lt;/author&gt;&lt;author&gt;Valantine, Hannah A.&lt;/author&gt;&lt;author&gt;Khush, Kiran&lt;/author&gt;&lt;/authors&gt;&lt;/contributors&gt;&lt;titles&gt;&lt;title&gt;Angiotensin-Converting Enzyme Inhibition Early After Heart Transplantation&lt;/title&gt;&lt;secondary-title&gt;Journal of the American College of Cardiology&lt;/secondary-title&gt;&lt;/titles&gt;&lt;periodical&gt;&lt;full-title&gt;Journal of the American College of Cardiology&lt;/full-title&gt;&lt;abbr-1&gt;J. Am. Coll. Cardiol.&lt;/abbr-1&gt;&lt;abbr-2&gt;J Am Coll Cardiol&lt;/abbr-2&gt;&lt;/periodical&gt;&lt;pages&gt;2832-2841&lt;/pages&gt;&lt;volume&gt;69&lt;/volume&gt;&lt;number&gt;23&lt;/number&gt;&lt;section&gt;2832&lt;/section&gt;&lt;dates&gt;&lt;year&gt;2017&lt;/year&gt;&lt;/dates&gt;&lt;isbn&gt;07351097&lt;/isbn&gt;&lt;urls&gt;&lt;/urls&gt;&lt;electronic-resource-num&gt;10.1016/j.jacc.2017.03.598&lt;/electronic-resource-num&gt;&lt;/record&gt;&lt;/Cite&gt;&lt;/EndNote&gt;</w:instrText>
      </w:r>
      <w:r w:rsidR="00F57D44" w:rsidRPr="00E659FF">
        <w:fldChar w:fldCharType="separate"/>
      </w:r>
      <w:r w:rsidR="00F55C4F">
        <w:rPr>
          <w:noProof/>
        </w:rPr>
        <w:t>(101)</w:t>
      </w:r>
      <w:r w:rsidR="00F57D44" w:rsidRPr="00E659FF">
        <w:fldChar w:fldCharType="end"/>
      </w:r>
      <w:r w:rsidR="00F57D44" w:rsidRPr="00E659FF">
        <w:t>.</w:t>
      </w:r>
    </w:p>
    <w:p w14:paraId="5543B2CE" w14:textId="2888D6EE" w:rsidR="00365531" w:rsidRPr="00E659FF" w:rsidRDefault="000B1091" w:rsidP="000E17BD">
      <w:pPr>
        <w:pStyle w:val="Title"/>
      </w:pPr>
      <w:r w:rsidRPr="00E659FF">
        <w:t xml:space="preserve">Conclusions and </w:t>
      </w:r>
      <w:r w:rsidR="00073510" w:rsidRPr="00E659FF">
        <w:t>f</w:t>
      </w:r>
      <w:r w:rsidR="00365531" w:rsidRPr="00E659FF">
        <w:t>uture directions</w:t>
      </w:r>
    </w:p>
    <w:p w14:paraId="212F7C87" w14:textId="55A10CDD" w:rsidR="000C7945" w:rsidRPr="00E659FF" w:rsidRDefault="007459E9" w:rsidP="00DC628C">
      <w:pPr>
        <w:pStyle w:val="BodyText"/>
      </w:pPr>
      <w:bookmarkStart w:id="10" w:name="_Hlk24819577"/>
      <w:r w:rsidRPr="00E659FF">
        <w:t>Contemporary practice guidelines state that i</w:t>
      </w:r>
      <w:r w:rsidR="000165FB" w:rsidRPr="00E659FF">
        <w:t>n patients with anginal symptoms and no obstructive coronary arteries, guidewire-based CFR and/or microcirculatory resistance measurements should be considered</w:t>
      </w:r>
      <w:r w:rsidRPr="00E659FF">
        <w:t xml:space="preserve"> (Class IIA) and pharmacological tests may be considered (Class IIB) </w:t>
      </w:r>
      <w:r w:rsidRPr="00E659FF">
        <w:fldChar w:fldCharType="begin">
          <w:fldData xml:space="preserve">PEVuZE5vdGU+PENpdGU+PEF1dGhvcj5LbnV1dGk8L0F1dGhvcj48WWVhcj4yMDE5PC9ZZWFyPjxS
ZWNOdW0+MTU0ODwvUmVjTnVtPjxEaXNwbGF5VGV4dD4oOSk8L0Rpc3BsYXlUZXh0PjxyZWNvcmQ+
PHJlYy1udW1iZXI+MTU0ODwvcmVjLW51bWJlcj48Zm9yZWlnbi1rZXlzPjxrZXkgYXBwPSJFTiIg
ZGItaWQ9ImRydmF6dDkyMWRld3Y2ZTk1cmRwd3dlMGEwZDVmemFyc2V6diIgdGltZXN0YW1wPSIx
NTY4MDk1NDA0Ij4xNTQ4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 </w:instrText>
      </w:r>
      <w:r w:rsidR="00C6301A" w:rsidRPr="00E659FF">
        <w:fldChar w:fldCharType="begin">
          <w:fldData xml:space="preserve">PEVuZE5vdGU+PENpdGU+PEF1dGhvcj5LbnV1dGk8L0F1dGhvcj48WWVhcj4yMDE5PC9ZZWFyPjxS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</w:fldData>
        </w:fldChar>
      </w:r>
      <w:r w:rsidR="00C6301A" w:rsidRPr="00E659FF">
        <w:instrText xml:space="preserve"> ADDIN EN.CITE.DATA </w:instrText>
      </w:r>
      <w:r w:rsidR="00C6301A" w:rsidRPr="00E659FF">
        <w:fldChar w:fldCharType="end"/>
      </w:r>
      <w:r w:rsidRPr="00E659FF">
        <w:fldChar w:fldCharType="separate"/>
      </w:r>
      <w:r w:rsidRPr="00E659FF">
        <w:rPr>
          <w:noProof/>
        </w:rPr>
        <w:t>(9)</w:t>
      </w:r>
      <w:r w:rsidRPr="00E659FF">
        <w:fldChar w:fldCharType="end"/>
      </w:r>
      <w:r w:rsidRPr="00E659FF">
        <w:t>.</w:t>
      </w:r>
      <w:r w:rsidR="000165FB" w:rsidRPr="00E659FF">
        <w:t xml:space="preserve"> </w:t>
      </w:r>
      <w:bookmarkEnd w:id="10"/>
      <w:r w:rsidR="000C7945" w:rsidRPr="00E659FF">
        <w:t xml:space="preserve">In this article, </w:t>
      </w:r>
      <w:r w:rsidRPr="00E659FF">
        <w:t>w</w:t>
      </w:r>
      <w:r w:rsidR="000C7945" w:rsidRPr="00E659FF">
        <w:t xml:space="preserve">e </w:t>
      </w:r>
      <w:r w:rsidR="00114E67" w:rsidRPr="00E659FF">
        <w:t xml:space="preserve">have </w:t>
      </w:r>
      <w:r w:rsidR="0081443C" w:rsidRPr="00E659FF">
        <w:t>described the available technique</w:t>
      </w:r>
      <w:r w:rsidR="00E2120A" w:rsidRPr="00E659FF">
        <w:t>s</w:t>
      </w:r>
      <w:r w:rsidR="00F71A7C" w:rsidRPr="00E659FF">
        <w:t xml:space="preserve">, </w:t>
      </w:r>
      <w:r w:rsidR="00E2120A" w:rsidRPr="00E659FF">
        <w:t xml:space="preserve">practical considerations and </w:t>
      </w:r>
      <w:r w:rsidR="00A317C6" w:rsidRPr="00E659FF">
        <w:t>relevant</w:t>
      </w:r>
      <w:r w:rsidR="00E2120A" w:rsidRPr="00E659FF">
        <w:t xml:space="preserve"> clinical scenarios when an </w:t>
      </w:r>
      <w:r w:rsidR="00A12E5B" w:rsidRPr="00E659FF">
        <w:t>IDP</w:t>
      </w:r>
      <w:r w:rsidR="00E2120A" w:rsidRPr="00E659FF">
        <w:t xml:space="preserve"> may be useful</w:t>
      </w:r>
      <w:r w:rsidR="000C7945" w:rsidRPr="00E659FF">
        <w:t xml:space="preserve">. </w:t>
      </w:r>
      <w:r w:rsidR="0081443C" w:rsidRPr="00E659FF">
        <w:t xml:space="preserve">Adopting an </w:t>
      </w:r>
      <w:r w:rsidR="00A12E5B" w:rsidRPr="00E659FF">
        <w:t>IDP</w:t>
      </w:r>
      <w:r w:rsidR="0081443C" w:rsidRPr="00E659FF">
        <w:t xml:space="preserve"> empowers the cardiologist to implement stratified medicine, championing personalized medicine </w:t>
      </w:r>
      <w:r w:rsidR="00040F94" w:rsidRPr="00E659FF">
        <w:t xml:space="preserve">for individual patients. </w:t>
      </w:r>
      <w:r w:rsidR="00A317C6" w:rsidRPr="00E659FF">
        <w:t>S</w:t>
      </w:r>
      <w:r w:rsidR="00040F94" w:rsidRPr="00E659FF">
        <w:t>tratifying undifferentiated patients in the clinic will pave the way for new insights into vascular mechanisms and disease-modifying therapy.</w:t>
      </w:r>
    </w:p>
    <w:p w14:paraId="35C90BE7" w14:textId="2E6300DF" w:rsidR="00881ABA" w:rsidRPr="00E659FF" w:rsidRDefault="000B1091" w:rsidP="00DC628C">
      <w:pPr>
        <w:pStyle w:val="BodyText"/>
      </w:pPr>
      <w:r w:rsidRPr="00E659FF">
        <w:t xml:space="preserve">Diagnostic advances </w:t>
      </w:r>
      <w:r w:rsidR="00A317C6" w:rsidRPr="00E659FF">
        <w:t>are emerging</w:t>
      </w:r>
      <w:r w:rsidRPr="00E659FF">
        <w:t xml:space="preserve">, notably measurement of absolute </w:t>
      </w:r>
      <w:r w:rsidR="00A317C6" w:rsidRPr="00E659FF">
        <w:t xml:space="preserve">myocardial </w:t>
      </w:r>
      <w:r w:rsidRPr="00E659FF">
        <w:t xml:space="preserve">resistance </w:t>
      </w:r>
      <w:r w:rsidR="00C1074F" w:rsidRPr="00E659FF">
        <w:fldChar w:fldCharType="begin">
          <w:fldData xml:space="preserve">PEVuZE5vdGU+PENpdGU+PEF1dGhvcj5FdmVyYWFyczwvQXV0aG9yPjxZZWFyPjIwMTk8L1llYXI+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=
</w:fldData>
        </w:fldChar>
      </w:r>
      <w:r w:rsidR="00F55C4F">
        <w:instrText xml:space="preserve"> ADDIN EN.CITE </w:instrText>
      </w:r>
      <w:r w:rsidR="00F55C4F">
        <w:fldChar w:fldCharType="begin">
          <w:fldData xml:space="preserve">PEVuZE5vdGU+PENpdGU+PEF1dGhvcj5FdmVyYWFyczwvQXV0aG9yPjxZZWFyPjIwMTk8L1llYXI+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=
</w:fldData>
        </w:fldChar>
      </w:r>
      <w:r w:rsidR="00F55C4F">
        <w:instrText xml:space="preserve"> ADDIN EN.CITE.DATA </w:instrText>
      </w:r>
      <w:r w:rsidR="00F55C4F">
        <w:fldChar w:fldCharType="end"/>
      </w:r>
      <w:r w:rsidR="00C1074F" w:rsidRPr="00E659FF">
        <w:fldChar w:fldCharType="separate"/>
      </w:r>
      <w:r w:rsidR="00F55C4F">
        <w:rPr>
          <w:noProof/>
        </w:rPr>
        <w:t>(102)</w:t>
      </w:r>
      <w:r w:rsidR="00C1074F" w:rsidRPr="00E659FF">
        <w:fldChar w:fldCharType="end"/>
      </w:r>
      <w:r w:rsidR="00C1074F" w:rsidRPr="00E659FF">
        <w:t xml:space="preserve">. </w:t>
      </w:r>
      <w:r w:rsidR="00F12EBA" w:rsidRPr="00E659FF">
        <w:t>The Achilles’ Heel of anatomical imaging with CTCA is the lack of information on vasomotor function</w:t>
      </w:r>
      <w:r w:rsidR="00A317C6" w:rsidRPr="00E659FF">
        <w:t>. The extent and clinical significance of false negative results</w:t>
      </w:r>
      <w:r w:rsidR="00A22A2B" w:rsidRPr="00E659FF">
        <w:t xml:space="preserve"> in patients with angina and </w:t>
      </w:r>
      <w:r w:rsidR="00A22A2B" w:rsidRPr="00E659FF">
        <w:lastRenderedPageBreak/>
        <w:t xml:space="preserve">no obstructive CAD </w:t>
      </w:r>
      <w:r w:rsidR="00A317C6" w:rsidRPr="00E659FF">
        <w:t>is currently being investigated</w:t>
      </w:r>
      <w:r w:rsidR="00B3408E" w:rsidRPr="00E659FF">
        <w:t xml:space="preserve"> [CorCTCA NCT 03477890</w:t>
      </w:r>
      <w:r w:rsidR="00F55C4F">
        <w:t xml:space="preserve"> </w:t>
      </w:r>
      <w:r w:rsidR="00F55C4F">
        <w:fldChar w:fldCharType="begin"/>
      </w:r>
      <w:r w:rsidR="00F55C4F">
        <w:instrText xml:space="preserve"> ADDIN EN.CITE &lt;EndNote&gt;&lt;Cite&gt;&lt;Author&gt;Sidik&lt;/Author&gt;&lt;Year&gt;2019&lt;/Year&gt;&lt;RecNum&gt;1604&lt;/RecNum&gt;&lt;DisplayText&gt;(103)&lt;/DisplayText&gt;&lt;record&gt;&lt;rec-number&gt;1604&lt;/rec-number&gt;&lt;foreign-keys&gt;&lt;key app="EN" db-id="drvazt921dewv6e95rdpwwe0a0d5fzarsezv" timestamp="1575629612"&gt;1604&lt;/key&gt;&lt;/foreign-keys&gt;&lt;ref-type name="Journal Article"&gt;17&lt;/ref-type&gt;&lt;contributors&gt;&lt;authors&gt;&lt;author&gt;Sidik, Novalia P.&lt;/author&gt;&lt;author&gt;McEntegart, Margaret&lt;/author&gt;&lt;author&gt;Roditi, Giles&lt;/author&gt;&lt;author&gt;Ford, Thomas J.&lt;/author&gt;&lt;author&gt;McDermott, Michael&lt;/author&gt;&lt;author&gt;Morrow, Andrew&lt;/author&gt;&lt;author&gt;Byrne, John&lt;/author&gt;&lt;author&gt;Adams, Jacqueline&lt;/author&gt;&lt;author&gt;Hargreaves, Allister&lt;/author&gt;&lt;author&gt;Oldroyd, Keith G.&lt;/author&gt;&lt;author&gt;Stobo, David&lt;/author&gt;&lt;author&gt;Wu, Olivia&lt;/author&gt;&lt;author&gt;Messow, Claudia-Martina&lt;/author&gt;&lt;author&gt;McConnachie, Alex&lt;/author&gt;&lt;author&gt;Berry, Colin&lt;/author&gt;&lt;/authors&gt;&lt;/contributors&gt;&lt;titles&gt;&lt;title&gt;Rationale and Design of the British Heart Foundation (BHF) coronary microvascular function and CT coronary angiogram (CorCTCA) study&lt;/title&gt;&lt;secondary-title&gt;American Heart Journal&lt;/secondary-title&gt;&lt;/titles&gt;&lt;periodical&gt;&lt;full-title&gt;American Heart Journal&lt;/full-title&gt;&lt;abbr-1&gt;Am. Heart J.&lt;/abbr-1&gt;&lt;abbr-2&gt;Am Heart J&lt;/abbr-2&gt;&lt;/periodical&gt;&lt;dates&gt;&lt;year&gt;2019&lt;/year&gt;&lt;/dates&gt;&lt;isbn&gt;00028703&lt;/isbn&gt;&lt;urls&gt;&lt;/urls&gt;&lt;electronic-resource-num&gt;10.1016/j.ahj.2019.11.015&lt;/electronic-resource-num&gt;&lt;/record&gt;&lt;/Cite&gt;&lt;/EndNote&gt;</w:instrText>
      </w:r>
      <w:r w:rsidR="00F55C4F">
        <w:fldChar w:fldCharType="separate"/>
      </w:r>
      <w:r w:rsidR="00F55C4F">
        <w:rPr>
          <w:noProof/>
        </w:rPr>
        <w:t>(103)</w:t>
      </w:r>
      <w:r w:rsidR="00F55C4F">
        <w:fldChar w:fldCharType="end"/>
      </w:r>
      <w:r w:rsidR="00B3408E" w:rsidRPr="00E659FF">
        <w:t>]</w:t>
      </w:r>
      <w:r w:rsidR="00A317C6" w:rsidRPr="00E659FF">
        <w:t>.</w:t>
      </w:r>
      <w:r w:rsidR="00F12EBA" w:rsidRPr="00E659FF">
        <w:t xml:space="preserve"> </w:t>
      </w:r>
      <w:r w:rsidR="00A317C6" w:rsidRPr="00E659FF">
        <w:t>T</w:t>
      </w:r>
      <w:r w:rsidR="00535A96" w:rsidRPr="00E659FF">
        <w:t xml:space="preserve">echnological advances are needed and non-invasive CMD strategies e.g. </w:t>
      </w:r>
      <w:r w:rsidR="004E0519" w:rsidRPr="00E659FF">
        <w:t>positron emission tomography (PET)</w:t>
      </w:r>
      <w:r w:rsidR="00535A96" w:rsidRPr="00E659FF">
        <w:t xml:space="preserve"> and </w:t>
      </w:r>
      <w:r w:rsidR="009C3140" w:rsidRPr="00E659FF">
        <w:t>CMR</w:t>
      </w:r>
      <w:r w:rsidR="00535A96" w:rsidRPr="00E659FF">
        <w:t xml:space="preserve"> are emerging. Developing evidence-based,</w:t>
      </w:r>
      <w:r w:rsidR="00F12EBA" w:rsidRPr="00E659FF">
        <w:t xml:space="preserve"> </w:t>
      </w:r>
      <w:r w:rsidR="0081443C" w:rsidRPr="00E659FF">
        <w:t xml:space="preserve">disease-modifying therapy </w:t>
      </w:r>
      <w:r w:rsidR="00535A96" w:rsidRPr="00E659FF">
        <w:t>is a priority</w:t>
      </w:r>
      <w:r w:rsidR="000E17BD" w:rsidRPr="00E659FF">
        <w:t xml:space="preserve"> </w:t>
      </w:r>
      <w:r w:rsidR="000E17BD" w:rsidRPr="00E659FF">
        <w:fldChar w:fldCharType="begin"/>
      </w:r>
      <w:r w:rsidR="00721A97">
        <w:instrText xml:space="preserve"> ADDIN EN.CITE &lt;EndNote&gt;&lt;Cite&gt;&lt;Author&gt;Suda&lt;/Author&gt;&lt;Year&gt;2019&lt;/Year&gt;&lt;RecNum&gt;1581&lt;/RecNum&gt;&lt;DisplayText&gt;(54)&lt;/DisplayText&gt;&lt;record&gt;&lt;rec-number&gt;1581&lt;/rec-number&gt;&lt;foreign-keys&gt;&lt;key app="EN" db-id="drvazt921dewv6e95rdpwwe0a0d5fzarsezv" timestamp="1572994078"&gt;1581&lt;/key&gt;&lt;key app="ENWeb" db-id=""&gt;0&lt;/key&gt;&lt;/foreign-keys&gt;&lt;ref-type name="Journal Article"&gt;17&lt;/ref-type&gt;&lt;contributors&gt;&lt;authors&gt;&lt;author&gt;Suda, Akira&lt;/author&gt;&lt;author&gt;Takahashi, Jun&lt;/author&gt;&lt;author&gt;Hao, Kiyotaka&lt;/author&gt;&lt;author&gt;Kikuchi, Yoku&lt;/author&gt;&lt;author&gt;Shindo, Tomohiko&lt;/author&gt;&lt;author&gt;Ikeda, Shohei&lt;/author&gt;&lt;author&gt;Sato, Koichi&lt;/author&gt;&lt;author&gt;Sugisawa, Jun&lt;/author&gt;&lt;author&gt;Matsumoto, Yasuharu&lt;/author&gt;&lt;author&gt;Miyata, Satoshi&lt;/author&gt;&lt;author&gt;Sakata, Yasuhiko&lt;/author&gt;&lt;author&gt;Shimokawa, Hiroaki&lt;/author&gt;&lt;/authors&gt;&lt;/contributors&gt;&lt;titles&gt;&lt;title&gt;Coronary Functional Abnormalities in Patients With Angina and Nonobstructive Coronary Artery Disease&lt;/title&gt;&lt;secondary-title&gt;Journal of the American College of Cardiology&lt;/secondary-title&gt;&lt;/titles&gt;&lt;periodical&gt;&lt;full-title&gt;Journal of the American College of Cardiology&lt;/full-title&gt;&lt;abbr-1&gt;J. Am. Coll. Cardiol.&lt;/abbr-1&gt;&lt;abbr-2&gt;J Am Coll Cardiol&lt;/abbr-2&gt;&lt;/periodical&gt;&lt;pages&gt;2350-2360&lt;/pages&gt;&lt;volume&gt;74&lt;/volume&gt;&lt;number&gt;19&lt;/number&gt;&lt;section&gt;2350&lt;/section&gt;&lt;dates&gt;&lt;year&gt;2019&lt;/year&gt;&lt;/dates&gt;&lt;isbn&gt;07351097&lt;/isbn&gt;&lt;urls&gt;&lt;/urls&gt;&lt;electronic-resource-num&gt;10.1016/j.jacc.2019.08.1056&lt;/electronic-resource-num&gt;&lt;/record&gt;&lt;/Cite&gt;&lt;/EndNote&gt;</w:instrText>
      </w:r>
      <w:r w:rsidR="000E17BD" w:rsidRPr="00E659FF">
        <w:fldChar w:fldCharType="separate"/>
      </w:r>
      <w:r w:rsidR="00721A97">
        <w:rPr>
          <w:noProof/>
        </w:rPr>
        <w:t>(54)</w:t>
      </w:r>
      <w:r w:rsidR="000E17BD" w:rsidRPr="00E659FF">
        <w:fldChar w:fldCharType="end"/>
      </w:r>
      <w:r w:rsidR="00B3408E" w:rsidRPr="00E659FF">
        <w:t xml:space="preserve">. </w:t>
      </w:r>
      <w:r w:rsidR="0081443C" w:rsidRPr="00E659FF">
        <w:t xml:space="preserve">To this end, </w:t>
      </w:r>
      <w:r w:rsidR="00114E67" w:rsidRPr="00E659FF">
        <w:t xml:space="preserve">randomized, controlled trials </w:t>
      </w:r>
      <w:r w:rsidR="0081443C" w:rsidRPr="00E659FF">
        <w:t xml:space="preserve">of novel and repurposed </w:t>
      </w:r>
      <w:r w:rsidR="00A317C6" w:rsidRPr="00E659FF">
        <w:t>drugs, and precision medicine, hold future promise</w:t>
      </w:r>
      <w:r w:rsidR="00462720" w:rsidRPr="00E659FF">
        <w:t xml:space="preserve">. </w:t>
      </w:r>
      <w:r w:rsidR="000C7945" w:rsidRPr="00E659FF">
        <w:t>Transferable relevance to the clinic will be determined by the results of tria</w:t>
      </w:r>
      <w:r w:rsidR="00462720" w:rsidRPr="00E659FF">
        <w:t>ls, health economics, and education</w:t>
      </w:r>
      <w:r w:rsidR="000C7945" w:rsidRPr="00E659FF">
        <w:t xml:space="preserve"> and training</w:t>
      </w:r>
      <w:r w:rsidR="00462720" w:rsidRPr="00E659FF">
        <w:t xml:space="preserve"> of clinicians and allied health professionals</w:t>
      </w:r>
      <w:r w:rsidR="00FA14DB" w:rsidRPr="00E659FF">
        <w:t>.</w:t>
      </w:r>
      <w:r w:rsidR="00881ABA" w:rsidRPr="00E659FF">
        <w:t xml:space="preserve"> </w:t>
      </w:r>
      <w:r w:rsidR="00881ABA" w:rsidRPr="00E659FF">
        <w:br w:type="page"/>
      </w:r>
    </w:p>
    <w:p w14:paraId="171FE4FE" w14:textId="77777777" w:rsidR="007E1D31" w:rsidRPr="007E1D31" w:rsidRDefault="00E165C6" w:rsidP="00812530">
      <w:pPr>
        <w:pStyle w:val="EndNoteBibliographyTitle"/>
        <w:jc w:val="left"/>
        <w:rPr>
          <w:rFonts w:ascii="Book Antiqua" w:hAnsi="Book Antiqua"/>
          <w:b/>
          <w:noProof/>
          <w:sz w:val="28"/>
        </w:rPr>
      </w:pPr>
      <w:r w:rsidRPr="00E659FF">
        <w:lastRenderedPageBreak/>
        <w:fldChar w:fldCharType="begin"/>
      </w:r>
      <w:r w:rsidRPr="00E659FF">
        <w:instrText xml:space="preserve"> ADDIN EN.REFLIST </w:instrText>
      </w:r>
      <w:r w:rsidRPr="00E659FF">
        <w:fldChar w:fldCharType="separate"/>
      </w:r>
      <w:r w:rsidR="007E1D31" w:rsidRPr="007E1D31">
        <w:rPr>
          <w:rFonts w:ascii="Book Antiqua" w:hAnsi="Book Antiqua"/>
          <w:b/>
          <w:noProof/>
          <w:sz w:val="28"/>
        </w:rPr>
        <w:t>References</w:t>
      </w:r>
    </w:p>
    <w:p w14:paraId="4C16D934" w14:textId="77777777" w:rsidR="007E1D31" w:rsidRPr="007E1D31" w:rsidRDefault="007E1D31" w:rsidP="00812530">
      <w:pPr>
        <w:pStyle w:val="EndNoteBibliography"/>
        <w:spacing w:after="0"/>
        <w:ind w:left="720" w:hanging="720"/>
        <w:jc w:val="left"/>
        <w:rPr>
          <w:noProof/>
        </w:rPr>
      </w:pPr>
      <w:r w:rsidRPr="007E1D31">
        <w:rPr>
          <w:noProof/>
        </w:rPr>
        <w:t>1.</w:t>
      </w:r>
      <w:r w:rsidRPr="007E1D31">
        <w:rPr>
          <w:noProof/>
        </w:rPr>
        <w:tab/>
        <w:t>James SL, Abate D, Abate KH et al. Global, regional, and national incidence, prevalence, and years lived with disability for 354 diseases and injuries for 195 countries and territories, 1990–2017: a systematic analysis for the Global Burden of Disease Study 2017. The Lancet 2018;392:1789-1858.</w:t>
      </w:r>
    </w:p>
    <w:p w14:paraId="5165F58A" w14:textId="77777777" w:rsidR="007E1D31" w:rsidRPr="007E1D31" w:rsidRDefault="007E1D31" w:rsidP="00812530">
      <w:pPr>
        <w:pStyle w:val="EndNoteBibliography"/>
        <w:spacing w:after="0"/>
        <w:ind w:left="720" w:hanging="720"/>
        <w:jc w:val="left"/>
        <w:rPr>
          <w:noProof/>
        </w:rPr>
      </w:pPr>
      <w:r w:rsidRPr="007E1D31">
        <w:rPr>
          <w:noProof/>
        </w:rPr>
        <w:t>2.</w:t>
      </w:r>
      <w:r w:rsidRPr="007E1D31">
        <w:rPr>
          <w:noProof/>
        </w:rPr>
        <w:tab/>
        <w:t>Roth GA, Abate D, Abate KH et al. Global, regional, and national age-sex-specific mortality for 282 causes of death in 195 countries and territories, 1980–2017: a systematic analysis for the Global Burden of Disease Study 2017. The Lancet 2018;392:1736-1788.</w:t>
      </w:r>
    </w:p>
    <w:p w14:paraId="694D3627" w14:textId="77777777" w:rsidR="007E1D31" w:rsidRPr="007E1D31" w:rsidRDefault="007E1D31" w:rsidP="00812530">
      <w:pPr>
        <w:pStyle w:val="EndNoteBibliography"/>
        <w:spacing w:after="0"/>
        <w:ind w:left="720" w:hanging="720"/>
        <w:jc w:val="left"/>
        <w:rPr>
          <w:noProof/>
        </w:rPr>
      </w:pPr>
      <w:r w:rsidRPr="007E1D31">
        <w:rPr>
          <w:noProof/>
        </w:rPr>
        <w:t>3.</w:t>
      </w:r>
      <w:r w:rsidRPr="007E1D31">
        <w:rPr>
          <w:noProof/>
        </w:rPr>
        <w:tab/>
        <w:t>Kaski JC, Crea F, Gersh BJ, Camici PG. Reappraisal of Ischemic Heart Disease. Circulation 2018;138:1463-1480.</w:t>
      </w:r>
    </w:p>
    <w:p w14:paraId="70EB13AA" w14:textId="77777777" w:rsidR="007E1D31" w:rsidRPr="007E1D31" w:rsidRDefault="007E1D31" w:rsidP="00812530">
      <w:pPr>
        <w:pStyle w:val="EndNoteBibliography"/>
        <w:spacing w:after="0"/>
        <w:ind w:left="720" w:hanging="720"/>
        <w:jc w:val="left"/>
        <w:rPr>
          <w:noProof/>
        </w:rPr>
      </w:pPr>
      <w:r w:rsidRPr="007E1D31">
        <w:rPr>
          <w:noProof/>
        </w:rPr>
        <w:t>4.</w:t>
      </w:r>
      <w:r w:rsidRPr="007E1D31">
        <w:rPr>
          <w:noProof/>
        </w:rPr>
        <w:tab/>
        <w:t>Ford TJ, Corcoran D, Berry C. Stable coronary syndromes: pathophysiology, diagnostic advances and therapeutic need. Heart 2018;104:284-292.</w:t>
      </w:r>
    </w:p>
    <w:p w14:paraId="6A4E4EDA" w14:textId="77777777" w:rsidR="007E1D31" w:rsidRPr="007E1D31" w:rsidRDefault="007E1D31" w:rsidP="00812530">
      <w:pPr>
        <w:pStyle w:val="EndNoteBibliography"/>
        <w:spacing w:after="0"/>
        <w:ind w:left="720" w:hanging="720"/>
        <w:jc w:val="left"/>
        <w:rPr>
          <w:noProof/>
        </w:rPr>
      </w:pPr>
      <w:r w:rsidRPr="007E1D31">
        <w:rPr>
          <w:noProof/>
        </w:rPr>
        <w:t>5.</w:t>
      </w:r>
      <w:r w:rsidRPr="007E1D31">
        <w:rPr>
          <w:noProof/>
        </w:rPr>
        <w:tab/>
        <w:t>Bairey Merz CN, Pepine CJ, Walsh MN, Fleg JL. Ischemia and No Obstructive Coronary Artery Disease (INOCA): Developing Evidence-Based Therapies and Research Agenda for the Next Decade. Circulation 2017;135:1075-1092.</w:t>
      </w:r>
    </w:p>
    <w:p w14:paraId="38801640" w14:textId="77777777" w:rsidR="007E1D31" w:rsidRPr="007E1D31" w:rsidRDefault="007E1D31" w:rsidP="00812530">
      <w:pPr>
        <w:pStyle w:val="EndNoteBibliography"/>
        <w:spacing w:after="0"/>
        <w:ind w:left="720" w:hanging="720"/>
        <w:jc w:val="left"/>
        <w:rPr>
          <w:noProof/>
        </w:rPr>
      </w:pPr>
      <w:r w:rsidRPr="007E1D31">
        <w:rPr>
          <w:noProof/>
        </w:rPr>
        <w:t>6.</w:t>
      </w:r>
      <w:r w:rsidRPr="007E1D31">
        <w:rPr>
          <w:noProof/>
        </w:rPr>
        <w:tab/>
        <w:t>Prinzmetal M, Kennamer R, Merliss R, Wada T, Bor N. Angina pectoris. I. A variant form of angina pectoris; preliminary report. Am J Med 1959;27:375-88.</w:t>
      </w:r>
    </w:p>
    <w:p w14:paraId="33D2F1E4" w14:textId="77777777" w:rsidR="007E1D31" w:rsidRPr="007E1D31" w:rsidRDefault="007E1D31" w:rsidP="00812530">
      <w:pPr>
        <w:pStyle w:val="EndNoteBibliography"/>
        <w:spacing w:after="0"/>
        <w:ind w:left="720" w:hanging="720"/>
        <w:jc w:val="left"/>
        <w:rPr>
          <w:noProof/>
        </w:rPr>
      </w:pPr>
      <w:r w:rsidRPr="007E1D31">
        <w:rPr>
          <w:noProof/>
        </w:rPr>
        <w:t>7.</w:t>
      </w:r>
      <w:r w:rsidRPr="007E1D31">
        <w:rPr>
          <w:noProof/>
        </w:rPr>
        <w:tab/>
        <w:t>Tavella R, Cutri N, Tucker G, Adams R, Spertus J, Beltrame JF. Natural history of patients with insignificant coronary artery disease. Eur Heart J Qual Care Clin Outcomes 2016;2:117-124.</w:t>
      </w:r>
    </w:p>
    <w:p w14:paraId="0E2F5AED" w14:textId="77777777" w:rsidR="007E1D31" w:rsidRPr="007E1D31" w:rsidRDefault="007E1D31" w:rsidP="00812530">
      <w:pPr>
        <w:pStyle w:val="EndNoteBibliography"/>
        <w:spacing w:after="0"/>
        <w:ind w:left="720" w:hanging="720"/>
        <w:jc w:val="left"/>
        <w:rPr>
          <w:noProof/>
        </w:rPr>
      </w:pPr>
      <w:r w:rsidRPr="00E25C9A">
        <w:rPr>
          <w:noProof/>
          <w:lang w:val="da-DK"/>
        </w:rPr>
        <w:t>8.</w:t>
      </w:r>
      <w:r w:rsidRPr="00E25C9A">
        <w:rPr>
          <w:noProof/>
          <w:lang w:val="da-DK"/>
        </w:rPr>
        <w:tab/>
        <w:t xml:space="preserve">Kenkre TS, Malhotra P, Johnson BD et al. </w:t>
      </w:r>
      <w:r w:rsidRPr="007E1D31">
        <w:rPr>
          <w:noProof/>
        </w:rPr>
        <w:t>Ten-Year Mortality in the WISE Study (Women's Ischemia Syndrome Evaluation). Circ Cardiovasc Qual Outcomes 2017;10.</w:t>
      </w:r>
    </w:p>
    <w:p w14:paraId="60991348" w14:textId="77777777" w:rsidR="007E1D31" w:rsidRPr="007E1D31" w:rsidRDefault="007E1D31" w:rsidP="00812530">
      <w:pPr>
        <w:pStyle w:val="EndNoteBibliography"/>
        <w:spacing w:after="0"/>
        <w:ind w:left="720" w:hanging="720"/>
        <w:jc w:val="left"/>
        <w:rPr>
          <w:noProof/>
        </w:rPr>
      </w:pPr>
      <w:r w:rsidRPr="007E1D31">
        <w:rPr>
          <w:noProof/>
        </w:rPr>
        <w:t>9.</w:t>
      </w:r>
      <w:r w:rsidRPr="007E1D31">
        <w:rPr>
          <w:noProof/>
        </w:rPr>
        <w:tab/>
        <w:t>Knuuti J, Wijns W, Saraste A et al. 2019 ESC Guidelines for the diagnosis and management of chronic coronary syndromes. Eur Heart J 2019.</w:t>
      </w:r>
    </w:p>
    <w:p w14:paraId="11D22C33" w14:textId="77777777" w:rsidR="007E1D31" w:rsidRPr="00E25C9A" w:rsidRDefault="007E1D31" w:rsidP="00812530">
      <w:pPr>
        <w:pStyle w:val="EndNoteBibliography"/>
        <w:spacing w:after="0"/>
        <w:ind w:left="720" w:hanging="720"/>
        <w:jc w:val="left"/>
        <w:rPr>
          <w:noProof/>
          <w:lang w:val="da-DK"/>
        </w:rPr>
      </w:pPr>
      <w:r w:rsidRPr="007E1D31">
        <w:rPr>
          <w:noProof/>
        </w:rPr>
        <w:t>10.</w:t>
      </w:r>
      <w:r w:rsidRPr="007E1D31">
        <w:rPr>
          <w:noProof/>
        </w:rPr>
        <w:tab/>
        <w:t xml:space="preserve">Task Force M, Montalescot G, Sechtem U et al. 2013 ESC guidelines on the management of stable coronary artery disease: the Task Force on the management of stable coronary artery disease of the European Society of Cardiology. </w:t>
      </w:r>
      <w:r w:rsidRPr="00E25C9A">
        <w:rPr>
          <w:noProof/>
          <w:lang w:val="da-DK"/>
        </w:rPr>
        <w:t>Eur Heart J 2013;34:2949-3003.</w:t>
      </w:r>
    </w:p>
    <w:p w14:paraId="5FF12843" w14:textId="77777777" w:rsidR="007E1D31" w:rsidRPr="007E1D31" w:rsidRDefault="007E1D31" w:rsidP="00812530">
      <w:pPr>
        <w:pStyle w:val="EndNoteBibliography"/>
        <w:spacing w:after="0"/>
        <w:ind w:left="720" w:hanging="720"/>
        <w:jc w:val="left"/>
        <w:rPr>
          <w:noProof/>
        </w:rPr>
      </w:pPr>
      <w:r w:rsidRPr="00E25C9A">
        <w:rPr>
          <w:noProof/>
          <w:lang w:val="da-DK"/>
        </w:rPr>
        <w:lastRenderedPageBreak/>
        <w:t>11.</w:t>
      </w:r>
      <w:r w:rsidRPr="00E25C9A">
        <w:rPr>
          <w:noProof/>
          <w:lang w:val="da-DK"/>
        </w:rPr>
        <w:tab/>
        <w:t xml:space="preserve">Ford TJ, Stanley B, Good R et al. </w:t>
      </w:r>
      <w:r w:rsidRPr="007E1D31">
        <w:rPr>
          <w:noProof/>
        </w:rPr>
        <w:t>Stratified Medical Therapy Using Invasive Coronary Function Testing in Angina: The CorMicA Trial. J Am Coll Cardiol 2018;72:2841-2855.</w:t>
      </w:r>
    </w:p>
    <w:p w14:paraId="298AE75E" w14:textId="77777777" w:rsidR="007E1D31" w:rsidRPr="007E1D31" w:rsidRDefault="007E1D31" w:rsidP="00812530">
      <w:pPr>
        <w:pStyle w:val="EndNoteBibliography"/>
        <w:spacing w:after="0"/>
        <w:ind w:left="720" w:hanging="720"/>
        <w:jc w:val="left"/>
        <w:rPr>
          <w:noProof/>
        </w:rPr>
      </w:pPr>
      <w:r w:rsidRPr="007E1D31">
        <w:rPr>
          <w:noProof/>
        </w:rPr>
        <w:t>12.</w:t>
      </w:r>
      <w:r w:rsidRPr="007E1D31">
        <w:rPr>
          <w:noProof/>
        </w:rPr>
        <w:tab/>
        <w:t>Aziz A, Hansen HS, Sechtem U, Prescott E, Ong P. Sex-Related Differences in Vasomotor Function in Patients With Angina and Unobstructed Coronary Arteries. J Am Coll Cardiol 2017;70:2349-2358.</w:t>
      </w:r>
    </w:p>
    <w:p w14:paraId="73137B7D" w14:textId="77777777" w:rsidR="007E1D31" w:rsidRPr="007E1D31" w:rsidRDefault="007E1D31" w:rsidP="00812530">
      <w:pPr>
        <w:pStyle w:val="EndNoteBibliography"/>
        <w:spacing w:after="0"/>
        <w:ind w:left="720" w:hanging="720"/>
        <w:jc w:val="left"/>
        <w:rPr>
          <w:noProof/>
        </w:rPr>
      </w:pPr>
      <w:r w:rsidRPr="007E1D31">
        <w:rPr>
          <w:noProof/>
        </w:rPr>
        <w:t>13.</w:t>
      </w:r>
      <w:r w:rsidRPr="007E1D31">
        <w:rPr>
          <w:noProof/>
        </w:rPr>
        <w:tab/>
        <w:t>Sara JD, Widmer RJ, Matsuzawa Y, Lennon RJ, Lerman LO, Lerman A. Prevalence of Coronary Microvascular Dysfunction Among Patients With Chest Pain and Nonobstructive Coronary Artery Disease. JACC Cardiovasc Interv 2015;8:1445-53.</w:t>
      </w:r>
    </w:p>
    <w:p w14:paraId="1637FA00" w14:textId="77777777" w:rsidR="007E1D31" w:rsidRPr="007E1D31" w:rsidRDefault="007E1D31" w:rsidP="00812530">
      <w:pPr>
        <w:pStyle w:val="EndNoteBibliography"/>
        <w:spacing w:after="0"/>
        <w:ind w:left="720" w:hanging="720"/>
        <w:jc w:val="left"/>
        <w:rPr>
          <w:noProof/>
        </w:rPr>
      </w:pPr>
      <w:r w:rsidRPr="007E1D31">
        <w:rPr>
          <w:noProof/>
        </w:rPr>
        <w:t>14.</w:t>
      </w:r>
      <w:r w:rsidRPr="007E1D31">
        <w:rPr>
          <w:noProof/>
        </w:rPr>
        <w:tab/>
        <w:t>Taqueti VR, Shaw LJ, Cook NR et al. Excess Cardiovascular Risk in Women Relative to Men Referred for Coronary Angiography Is Associated With Severely Impaired Coronary Flow Reserve, Not Obstructive Disease. Circulation 2017;135:566-577.</w:t>
      </w:r>
    </w:p>
    <w:p w14:paraId="7F7D1A31" w14:textId="77777777" w:rsidR="007E1D31" w:rsidRPr="007E1D31" w:rsidRDefault="007E1D31" w:rsidP="00812530">
      <w:pPr>
        <w:pStyle w:val="EndNoteBibliography"/>
        <w:spacing w:after="0"/>
        <w:ind w:left="720" w:hanging="720"/>
        <w:jc w:val="left"/>
        <w:rPr>
          <w:noProof/>
        </w:rPr>
      </w:pPr>
      <w:r w:rsidRPr="007E1D31">
        <w:rPr>
          <w:noProof/>
        </w:rPr>
        <w:t>15.</w:t>
      </w:r>
      <w:r w:rsidRPr="007E1D31">
        <w:rPr>
          <w:noProof/>
        </w:rPr>
        <w:tab/>
        <w:t>Mehta PK, Johnson BD, Kenkre TS et al. Sudden Cardiac Death in Women With Suspected Ischemic Heart Disease, Preserved Ejection Fraction, and No Obstructive Coronary Artery Disease: A Report From the Women's Ischemia Syndrome Evaluation Study. J Am Heart Assoc 2017;6.</w:t>
      </w:r>
    </w:p>
    <w:p w14:paraId="5F6DF016" w14:textId="77777777" w:rsidR="007E1D31" w:rsidRPr="007E1D31" w:rsidRDefault="007E1D31" w:rsidP="00812530">
      <w:pPr>
        <w:pStyle w:val="EndNoteBibliography"/>
        <w:spacing w:after="0"/>
        <w:ind w:left="720" w:hanging="720"/>
        <w:jc w:val="left"/>
        <w:rPr>
          <w:noProof/>
        </w:rPr>
      </w:pPr>
      <w:r w:rsidRPr="007E1D31">
        <w:rPr>
          <w:noProof/>
        </w:rPr>
        <w:t>16.</w:t>
      </w:r>
      <w:r w:rsidRPr="007E1D31">
        <w:rPr>
          <w:noProof/>
        </w:rPr>
        <w:tab/>
        <w:t>AlBadri A, Bairey Merz CN, Johnson BD et al. Impact of Abnormal Coronary Reactivity on Long-Term Clinical Outcomes in Women. J Am Coll Cardiol 2019;73:684-693.</w:t>
      </w:r>
    </w:p>
    <w:p w14:paraId="7A5886FB" w14:textId="77777777" w:rsidR="007E1D31" w:rsidRPr="00E25C9A" w:rsidRDefault="007E1D31" w:rsidP="00812530">
      <w:pPr>
        <w:pStyle w:val="EndNoteBibliography"/>
        <w:spacing w:after="0"/>
        <w:ind w:left="720" w:hanging="720"/>
        <w:jc w:val="left"/>
        <w:rPr>
          <w:noProof/>
          <w:lang w:val="de-DE"/>
        </w:rPr>
      </w:pPr>
      <w:r w:rsidRPr="007E1D31">
        <w:rPr>
          <w:noProof/>
        </w:rPr>
        <w:t>17.</w:t>
      </w:r>
      <w:r w:rsidRPr="007E1D31">
        <w:rPr>
          <w:noProof/>
        </w:rPr>
        <w:tab/>
        <w:t xml:space="preserve">Jespersen L, Hvelplund A, Abildstrom SZ et al. Stable angina pectoris with no obstructive coronary artery disease is associated with increased risks of major adverse cardiovascular events. </w:t>
      </w:r>
      <w:r w:rsidRPr="00E25C9A">
        <w:rPr>
          <w:noProof/>
          <w:lang w:val="de-DE"/>
        </w:rPr>
        <w:t>Eur Heart J 2012;33:734-44.</w:t>
      </w:r>
    </w:p>
    <w:p w14:paraId="1A6093CE" w14:textId="77777777" w:rsidR="007E1D31" w:rsidRPr="007E1D31" w:rsidRDefault="007E1D31" w:rsidP="00812530">
      <w:pPr>
        <w:pStyle w:val="EndNoteBibliography"/>
        <w:spacing w:after="0"/>
        <w:ind w:left="720" w:hanging="720"/>
        <w:jc w:val="left"/>
        <w:rPr>
          <w:noProof/>
        </w:rPr>
      </w:pPr>
      <w:r w:rsidRPr="00E25C9A">
        <w:rPr>
          <w:noProof/>
          <w:lang w:val="de-DE"/>
        </w:rPr>
        <w:t>18.</w:t>
      </w:r>
      <w:r w:rsidRPr="00E25C9A">
        <w:rPr>
          <w:noProof/>
          <w:lang w:val="de-DE"/>
        </w:rPr>
        <w:tab/>
        <w:t xml:space="preserve">Maddox TM, Stanislawski MA, Grunwald GK et al. </w:t>
      </w:r>
      <w:r w:rsidRPr="007E1D31">
        <w:rPr>
          <w:noProof/>
        </w:rPr>
        <w:t>Nonobstructive coronary artery disease and risk of myocardial infarction. JAMA 2014;312:1754-63.</w:t>
      </w:r>
    </w:p>
    <w:p w14:paraId="22D62E02" w14:textId="77777777" w:rsidR="007E1D31" w:rsidRPr="007E1D31" w:rsidRDefault="007E1D31" w:rsidP="00812530">
      <w:pPr>
        <w:pStyle w:val="EndNoteBibliography"/>
        <w:spacing w:after="0"/>
        <w:ind w:left="720" w:hanging="720"/>
        <w:jc w:val="left"/>
        <w:rPr>
          <w:noProof/>
        </w:rPr>
      </w:pPr>
      <w:r w:rsidRPr="007E1D31">
        <w:rPr>
          <w:noProof/>
        </w:rPr>
        <w:t>19.</w:t>
      </w:r>
      <w:r w:rsidRPr="007E1D31">
        <w:rPr>
          <w:noProof/>
        </w:rPr>
        <w:tab/>
        <w:t>Olson MB, Kelsey SF, Matthews K et al. Symptoms, myocardial ischaemia and quality of life in women: results from the NHLBI-sponsored WISE Study. Eur Heart J 2003;24:1506-14.</w:t>
      </w:r>
    </w:p>
    <w:p w14:paraId="63AE5F00" w14:textId="77777777" w:rsidR="007E1D31" w:rsidRPr="007E1D31" w:rsidRDefault="007E1D31" w:rsidP="00812530">
      <w:pPr>
        <w:pStyle w:val="EndNoteBibliography"/>
        <w:spacing w:after="0"/>
        <w:ind w:left="720" w:hanging="720"/>
        <w:jc w:val="left"/>
        <w:rPr>
          <w:noProof/>
        </w:rPr>
      </w:pPr>
      <w:r w:rsidRPr="007E1D31">
        <w:rPr>
          <w:noProof/>
        </w:rPr>
        <w:t>20.</w:t>
      </w:r>
      <w:r w:rsidRPr="007E1D31">
        <w:rPr>
          <w:noProof/>
        </w:rPr>
        <w:tab/>
        <w:t>Jespersen L, Abildstrom SZ, Hvelplund A, Prescott E. Persistent angina: highly prevalent and associated with long-term anxiety, depression, low physical functioning, and quality of life in stable angina pectoris. Clin Res Cardiol 2013;102:571-81.</w:t>
      </w:r>
    </w:p>
    <w:p w14:paraId="6EB7CC0C" w14:textId="77777777" w:rsidR="007E1D31" w:rsidRPr="007E1D31" w:rsidRDefault="007E1D31" w:rsidP="00812530">
      <w:pPr>
        <w:pStyle w:val="EndNoteBibliography"/>
        <w:spacing w:after="0"/>
        <w:ind w:left="720" w:hanging="720"/>
        <w:jc w:val="left"/>
        <w:rPr>
          <w:noProof/>
        </w:rPr>
      </w:pPr>
      <w:r w:rsidRPr="007E1D31">
        <w:rPr>
          <w:noProof/>
        </w:rPr>
        <w:lastRenderedPageBreak/>
        <w:t>21.</w:t>
      </w:r>
      <w:r w:rsidRPr="007E1D31">
        <w:rPr>
          <w:noProof/>
        </w:rPr>
        <w:tab/>
        <w:t>Rutledge T, Vaccarino V, Johnson BD et al. Depression and cardiovascular health care costs among women with suspected myocardial ischemia: prospective results from the WISE (Women's Ischemia Syndrome Evaluation) Study. J Am Coll Cardiol 2009;53:176-83.</w:t>
      </w:r>
    </w:p>
    <w:p w14:paraId="4E47C58D" w14:textId="77777777" w:rsidR="007E1D31" w:rsidRPr="007E1D31" w:rsidRDefault="007E1D31" w:rsidP="00812530">
      <w:pPr>
        <w:pStyle w:val="EndNoteBibliography"/>
        <w:spacing w:after="0"/>
        <w:ind w:left="720" w:hanging="720"/>
        <w:jc w:val="left"/>
        <w:rPr>
          <w:noProof/>
        </w:rPr>
      </w:pPr>
      <w:r w:rsidRPr="007E1D31">
        <w:rPr>
          <w:noProof/>
        </w:rPr>
        <w:t>22.</w:t>
      </w:r>
      <w:r w:rsidRPr="007E1D31">
        <w:rPr>
          <w:noProof/>
        </w:rPr>
        <w:tab/>
        <w:t>Reriani M, Flammer AJ, Duhe J et al. Coronary endothelial function testing may improve long-term quality of life in subjects with microvascular coronary endothelial dysfunction. Open Heart 2019;6:e000870.</w:t>
      </w:r>
    </w:p>
    <w:p w14:paraId="2D840AF1" w14:textId="77777777" w:rsidR="007E1D31" w:rsidRPr="007E1D31" w:rsidRDefault="007E1D31" w:rsidP="00812530">
      <w:pPr>
        <w:pStyle w:val="EndNoteBibliography"/>
        <w:spacing w:after="0"/>
        <w:ind w:left="720" w:hanging="720"/>
        <w:jc w:val="left"/>
        <w:rPr>
          <w:noProof/>
        </w:rPr>
      </w:pPr>
      <w:r w:rsidRPr="007E1D31">
        <w:rPr>
          <w:noProof/>
        </w:rPr>
        <w:t>23.</w:t>
      </w:r>
      <w:r w:rsidRPr="007E1D31">
        <w:rPr>
          <w:noProof/>
        </w:rPr>
        <w:tab/>
        <w:t>Ford TJ, Berry C, De Bruyne B et al. Physiological Predictors of Acute Coronary Syndromes: Emerging Insights From the Plaque to the Vulnerable Patient. JACC Cardiovasc Interv 2017;10:2539-2547.</w:t>
      </w:r>
    </w:p>
    <w:p w14:paraId="6C86BB0D" w14:textId="77777777" w:rsidR="007E1D31" w:rsidRPr="007E1D31" w:rsidRDefault="007E1D31" w:rsidP="00812530">
      <w:pPr>
        <w:pStyle w:val="EndNoteBibliography"/>
        <w:spacing w:after="0"/>
        <w:ind w:left="720" w:hanging="720"/>
        <w:jc w:val="left"/>
        <w:rPr>
          <w:noProof/>
        </w:rPr>
      </w:pPr>
      <w:r w:rsidRPr="007E1D31">
        <w:rPr>
          <w:noProof/>
        </w:rPr>
        <w:t>24.</w:t>
      </w:r>
      <w:r w:rsidRPr="007E1D31">
        <w:rPr>
          <w:noProof/>
        </w:rPr>
        <w:tab/>
        <w:t>Crea F, Camici PG, Bairey Merz CN. Coronary microvascular dysfunction: an update. Eur Heart J 2014;35:1101-11.</w:t>
      </w:r>
    </w:p>
    <w:p w14:paraId="1B132A94" w14:textId="77777777" w:rsidR="007E1D31" w:rsidRPr="007E1D31" w:rsidRDefault="007E1D31" w:rsidP="00812530">
      <w:pPr>
        <w:pStyle w:val="EndNoteBibliography"/>
        <w:spacing w:after="0"/>
        <w:ind w:left="720" w:hanging="720"/>
        <w:jc w:val="left"/>
        <w:rPr>
          <w:noProof/>
        </w:rPr>
      </w:pPr>
      <w:r w:rsidRPr="007E1D31">
        <w:rPr>
          <w:noProof/>
        </w:rPr>
        <w:t>25.</w:t>
      </w:r>
      <w:r w:rsidRPr="007E1D31">
        <w:rPr>
          <w:noProof/>
        </w:rPr>
        <w:tab/>
        <w:t>The MRC Framework for the Development, Design and Analysis of Stratified Medicine Research. UK: Medical Research Council (MRC), 2018.</w:t>
      </w:r>
    </w:p>
    <w:p w14:paraId="18A6E8D4" w14:textId="77777777" w:rsidR="007E1D31" w:rsidRPr="007E1D31" w:rsidRDefault="007E1D31" w:rsidP="00812530">
      <w:pPr>
        <w:pStyle w:val="EndNoteBibliography"/>
        <w:spacing w:after="0"/>
        <w:ind w:left="720" w:hanging="720"/>
        <w:jc w:val="left"/>
        <w:rPr>
          <w:noProof/>
        </w:rPr>
      </w:pPr>
      <w:r w:rsidRPr="007E1D31">
        <w:rPr>
          <w:noProof/>
        </w:rPr>
        <w:t>26.</w:t>
      </w:r>
      <w:r w:rsidRPr="007E1D31">
        <w:rPr>
          <w:noProof/>
        </w:rPr>
        <w:tab/>
        <w:t>Fihn SD, Blankenship JC, Alexander KP et al. 2014 ACC/AHA/AATS/PCNA/SCAI/STS focused update of the guideline for the diagnosis and management of patients with stable ischemic heart disease: a report of the American College of Cardiology/American Heart Association Task Force on Practice Guidelines, and the American Association for Thoracic Surgery, Preventive Cardiovascular Nurses Association, Society for Cardiovascular Angiography and Interventions, and Society of Thoracic Surgeons. Circulation 2014;130:1749-67.</w:t>
      </w:r>
    </w:p>
    <w:p w14:paraId="74FA7B96" w14:textId="77777777" w:rsidR="007E1D31" w:rsidRPr="007E1D31" w:rsidRDefault="007E1D31" w:rsidP="00812530">
      <w:pPr>
        <w:pStyle w:val="EndNoteBibliography"/>
        <w:spacing w:after="0"/>
        <w:ind w:left="720" w:hanging="720"/>
        <w:jc w:val="left"/>
        <w:rPr>
          <w:noProof/>
        </w:rPr>
      </w:pPr>
      <w:r w:rsidRPr="007E1D31">
        <w:rPr>
          <w:noProof/>
        </w:rPr>
        <w:t>27.</w:t>
      </w:r>
      <w:r w:rsidRPr="007E1D31">
        <w:rPr>
          <w:noProof/>
        </w:rPr>
        <w:tab/>
        <w:t>American College of Cardiology Foundation Task Force on Expert Consensus D, Mark DB, Berman DS et al. ACCF/ACR/AHA/NASCI/SAIP/SCAI/SCCT 2010 expert consensus document on coronary computed tomographic angiography: a report of the American College of Cardiology Foundation Task Force on Expert Consensus Documents. J Am Coll Cardiol 2010;55:2663-99.</w:t>
      </w:r>
    </w:p>
    <w:p w14:paraId="62686B3B" w14:textId="77777777" w:rsidR="007E1D31" w:rsidRPr="007E1D31" w:rsidRDefault="007E1D31" w:rsidP="00812530">
      <w:pPr>
        <w:pStyle w:val="EndNoteBibliography"/>
        <w:spacing w:after="0"/>
        <w:ind w:left="720" w:hanging="720"/>
        <w:jc w:val="left"/>
        <w:rPr>
          <w:noProof/>
        </w:rPr>
      </w:pPr>
      <w:r w:rsidRPr="007E1D31">
        <w:rPr>
          <w:noProof/>
        </w:rPr>
        <w:t>28.</w:t>
      </w:r>
      <w:r w:rsidRPr="007E1D31">
        <w:rPr>
          <w:noProof/>
        </w:rPr>
        <w:tab/>
        <w:t>Cook S, Walker A, Hugli O, Togni M, Meier B. Percutaneous coronary interventions in Europe: prevalence, numerical estimates, and projections based on data up to 2004. Clin Res Cardiol 2007;96:375-82.</w:t>
      </w:r>
    </w:p>
    <w:p w14:paraId="3828841F" w14:textId="77777777" w:rsidR="007E1D31" w:rsidRPr="007E1D31" w:rsidRDefault="007E1D31" w:rsidP="00812530">
      <w:pPr>
        <w:pStyle w:val="EndNoteBibliography"/>
        <w:spacing w:after="0"/>
        <w:ind w:left="720" w:hanging="720"/>
        <w:jc w:val="left"/>
        <w:rPr>
          <w:noProof/>
        </w:rPr>
      </w:pPr>
      <w:r w:rsidRPr="007E1D31">
        <w:rPr>
          <w:noProof/>
        </w:rPr>
        <w:lastRenderedPageBreak/>
        <w:t>29.</w:t>
      </w:r>
      <w:r w:rsidRPr="007E1D31">
        <w:rPr>
          <w:noProof/>
        </w:rPr>
        <w:tab/>
        <w:t>Patel MR, Peterson ED, Dai D et al. Low diagnostic yield of elective coronary angiography. N Engl J Med 2010;362:886-95.</w:t>
      </w:r>
    </w:p>
    <w:p w14:paraId="08248BA1" w14:textId="77777777" w:rsidR="007E1D31" w:rsidRPr="007E1D31" w:rsidRDefault="007E1D31" w:rsidP="00812530">
      <w:pPr>
        <w:pStyle w:val="EndNoteBibliography"/>
        <w:spacing w:after="0"/>
        <w:ind w:left="720" w:hanging="720"/>
        <w:jc w:val="left"/>
        <w:rPr>
          <w:noProof/>
        </w:rPr>
      </w:pPr>
      <w:r w:rsidRPr="007E1D31">
        <w:rPr>
          <w:noProof/>
        </w:rPr>
        <w:t>30.</w:t>
      </w:r>
      <w:r w:rsidRPr="007E1D31">
        <w:rPr>
          <w:noProof/>
        </w:rPr>
        <w:tab/>
        <w:t>Fulton WFM. Chronic Generalized Myocardial Ischaemia With Advanced Coronary Artery Disease. Heart 1956;18:341-354.</w:t>
      </w:r>
    </w:p>
    <w:p w14:paraId="4E4B0AC4" w14:textId="77777777" w:rsidR="007E1D31" w:rsidRPr="007E1D31" w:rsidRDefault="007E1D31" w:rsidP="00812530">
      <w:pPr>
        <w:pStyle w:val="EndNoteBibliography"/>
        <w:spacing w:after="0"/>
        <w:ind w:left="720" w:hanging="720"/>
        <w:jc w:val="left"/>
        <w:rPr>
          <w:noProof/>
        </w:rPr>
      </w:pPr>
      <w:r w:rsidRPr="007E1D31">
        <w:rPr>
          <w:noProof/>
        </w:rPr>
        <w:t>31.</w:t>
      </w:r>
      <w:r w:rsidRPr="007E1D31">
        <w:rPr>
          <w:noProof/>
        </w:rPr>
        <w:tab/>
        <w:t>(NICE) NIfHaCE. Chest pain of recent onset: assessment and diagnosis of recent onset chest pain or discomfort of suspected cardiac origin (update). CG95. London: National Institute for Health and Clinical Excellence, 2016.</w:t>
      </w:r>
    </w:p>
    <w:p w14:paraId="133C313B" w14:textId="77777777" w:rsidR="007E1D31" w:rsidRPr="007E1D31" w:rsidRDefault="007E1D31" w:rsidP="00812530">
      <w:pPr>
        <w:pStyle w:val="EndNoteBibliography"/>
        <w:spacing w:after="0"/>
        <w:ind w:left="720" w:hanging="720"/>
        <w:jc w:val="left"/>
        <w:rPr>
          <w:noProof/>
        </w:rPr>
      </w:pPr>
      <w:r w:rsidRPr="007E1D31">
        <w:rPr>
          <w:noProof/>
        </w:rPr>
        <w:t>32.</w:t>
      </w:r>
      <w:r w:rsidRPr="007E1D31">
        <w:rPr>
          <w:noProof/>
        </w:rPr>
        <w:tab/>
        <w:t>Neumann FJ, Sousa-Uva M, Ahlsson A et al. 2018 ESC/EACTS Guidelines on myocardial revascularization. Eur Heart J 2019;40:87-165.</w:t>
      </w:r>
    </w:p>
    <w:p w14:paraId="3EEF9A16" w14:textId="77777777" w:rsidR="007E1D31" w:rsidRPr="007E1D31" w:rsidRDefault="007E1D31" w:rsidP="00812530">
      <w:pPr>
        <w:pStyle w:val="EndNoteBibliography"/>
        <w:spacing w:after="0"/>
        <w:ind w:left="720" w:hanging="720"/>
        <w:jc w:val="left"/>
        <w:rPr>
          <w:noProof/>
        </w:rPr>
      </w:pPr>
      <w:r w:rsidRPr="007E1D31">
        <w:rPr>
          <w:noProof/>
        </w:rPr>
        <w:t>33.</w:t>
      </w:r>
      <w:r w:rsidRPr="007E1D31">
        <w:rPr>
          <w:noProof/>
        </w:rPr>
        <w:tab/>
        <w:t>Patel MR, Calhoon JH, Dehmer GJ et al. 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 J Am Coll Cardiol 2017;69:2212-2241.</w:t>
      </w:r>
    </w:p>
    <w:p w14:paraId="0B09702A" w14:textId="77777777" w:rsidR="007E1D31" w:rsidRPr="007E1D31" w:rsidRDefault="007E1D31" w:rsidP="00812530">
      <w:pPr>
        <w:pStyle w:val="EndNoteBibliography"/>
        <w:spacing w:after="0"/>
        <w:ind w:left="720" w:hanging="720"/>
        <w:jc w:val="left"/>
        <w:rPr>
          <w:noProof/>
        </w:rPr>
      </w:pPr>
      <w:r w:rsidRPr="007E1D31">
        <w:rPr>
          <w:noProof/>
        </w:rPr>
        <w:t>34.</w:t>
      </w:r>
      <w:r w:rsidRPr="007E1D31">
        <w:rPr>
          <w:noProof/>
        </w:rPr>
        <w:tab/>
        <w:t>Jordan KP, Timmis A, Croft P et al. Prognosis of undiagnosed chest pain: linked electronic health record cohort study. BMJ 2017;357:j1194.</w:t>
      </w:r>
    </w:p>
    <w:p w14:paraId="4E18C81A" w14:textId="77777777" w:rsidR="007E1D31" w:rsidRPr="007E1D31" w:rsidRDefault="007E1D31" w:rsidP="00812530">
      <w:pPr>
        <w:pStyle w:val="EndNoteBibliography"/>
        <w:spacing w:after="0"/>
        <w:ind w:left="720" w:hanging="720"/>
        <w:jc w:val="left"/>
        <w:rPr>
          <w:noProof/>
        </w:rPr>
      </w:pPr>
      <w:r w:rsidRPr="007E1D31">
        <w:rPr>
          <w:noProof/>
        </w:rPr>
        <w:t>35.</w:t>
      </w:r>
      <w:r w:rsidRPr="007E1D31">
        <w:rPr>
          <w:noProof/>
        </w:rPr>
        <w:tab/>
        <w:t>Sullivan AK, Holdright DR, Wright CA, Sparrow JL, Cunningham D, Fox KM. Chest pain in women: clinical, investigative, and prognostic features. BMJ 1994;308:883-6.</w:t>
      </w:r>
    </w:p>
    <w:p w14:paraId="40CC1130" w14:textId="77777777" w:rsidR="007E1D31" w:rsidRPr="007E1D31" w:rsidRDefault="007E1D31" w:rsidP="00812530">
      <w:pPr>
        <w:pStyle w:val="EndNoteBibliography"/>
        <w:spacing w:after="0"/>
        <w:ind w:left="720" w:hanging="720"/>
        <w:jc w:val="left"/>
        <w:rPr>
          <w:noProof/>
        </w:rPr>
      </w:pPr>
      <w:r w:rsidRPr="00E25C9A">
        <w:rPr>
          <w:noProof/>
          <w:lang w:val="fr-FR"/>
        </w:rPr>
        <w:t>36.</w:t>
      </w:r>
      <w:r w:rsidRPr="00E25C9A">
        <w:rPr>
          <w:noProof/>
          <w:lang w:val="fr-FR"/>
        </w:rPr>
        <w:tab/>
        <w:t xml:space="preserve">Gulati M, Cooper-DeHoff RM, McClure C et al. </w:t>
      </w:r>
      <w:r w:rsidRPr="007E1D31">
        <w:rPr>
          <w:noProof/>
        </w:rPr>
        <w:t>Adverse cardiovascular outcomes in women with nonobstructive coronary artery disease: a report from the Women's Ischemia Syndrome Evaluation Study and the St James Women Take Heart Project. Arch Intern Med 2009;169:843-50.</w:t>
      </w:r>
    </w:p>
    <w:p w14:paraId="564F75A6" w14:textId="77777777" w:rsidR="007E1D31" w:rsidRPr="007E1D31" w:rsidRDefault="007E1D31" w:rsidP="00812530">
      <w:pPr>
        <w:pStyle w:val="EndNoteBibliography"/>
        <w:spacing w:after="0"/>
        <w:ind w:left="720" w:hanging="720"/>
        <w:jc w:val="left"/>
        <w:rPr>
          <w:noProof/>
        </w:rPr>
      </w:pPr>
      <w:r w:rsidRPr="007E1D31">
        <w:rPr>
          <w:noProof/>
        </w:rPr>
        <w:t>37.</w:t>
      </w:r>
      <w:r w:rsidRPr="007E1D31">
        <w:rPr>
          <w:noProof/>
        </w:rPr>
        <w:tab/>
        <w:t>Brainin P, Frestad D, Prescott E. The prognostic value of coronary endothelial and microvascular dysfunction in subjects with normal or non-obstructive coronary artery disease: A systematic review and meta-analysis. Int J Cardiol 2018;254:1-9.</w:t>
      </w:r>
    </w:p>
    <w:p w14:paraId="49462E7A" w14:textId="77777777" w:rsidR="007E1D31" w:rsidRPr="007E1D31" w:rsidRDefault="007E1D31" w:rsidP="00812530">
      <w:pPr>
        <w:pStyle w:val="EndNoteBibliography"/>
        <w:spacing w:after="0"/>
        <w:ind w:left="720" w:hanging="720"/>
        <w:jc w:val="left"/>
        <w:rPr>
          <w:noProof/>
        </w:rPr>
      </w:pPr>
      <w:r w:rsidRPr="007E1D31">
        <w:rPr>
          <w:noProof/>
        </w:rPr>
        <w:lastRenderedPageBreak/>
        <w:t>38.</w:t>
      </w:r>
      <w:r w:rsidRPr="007E1D31">
        <w:rPr>
          <w:noProof/>
        </w:rPr>
        <w:tab/>
        <w:t>Ford TJ, Corcoran D, Oldroyd KG et al. Rationale and design of the British Heart Foundation (BHF) Coronary Microvascular Angina (CorMicA) stratified medicine clinical trial. Am Heart J 2018;201:86-94.</w:t>
      </w:r>
    </w:p>
    <w:p w14:paraId="2D1707C1" w14:textId="77777777" w:rsidR="007E1D31" w:rsidRPr="007E1D31" w:rsidRDefault="007E1D31" w:rsidP="00812530">
      <w:pPr>
        <w:pStyle w:val="EndNoteBibliography"/>
        <w:spacing w:after="0"/>
        <w:ind w:left="720" w:hanging="720"/>
        <w:jc w:val="left"/>
        <w:rPr>
          <w:noProof/>
        </w:rPr>
      </w:pPr>
      <w:r w:rsidRPr="007E1D31">
        <w:rPr>
          <w:noProof/>
        </w:rPr>
        <w:t>39.</w:t>
      </w:r>
      <w:r w:rsidRPr="007E1D31">
        <w:rPr>
          <w:noProof/>
        </w:rPr>
        <w:tab/>
        <w:t>Ford TJ, Stanley B, Sidik N et al. One-Year Outcomes of Angina Management Guided by Invasive Coronary Function Testing (CorMicA). JACC Cardiovasc Interv 2019:4788.</w:t>
      </w:r>
    </w:p>
    <w:p w14:paraId="483287FC" w14:textId="77777777" w:rsidR="007E1D31" w:rsidRPr="007E1D31" w:rsidRDefault="007E1D31" w:rsidP="00812530">
      <w:pPr>
        <w:pStyle w:val="EndNoteBibliography"/>
        <w:spacing w:after="0"/>
        <w:ind w:left="720" w:hanging="720"/>
        <w:jc w:val="left"/>
        <w:rPr>
          <w:noProof/>
        </w:rPr>
      </w:pPr>
      <w:r w:rsidRPr="007E1D31">
        <w:rPr>
          <w:noProof/>
        </w:rPr>
        <w:t>40.</w:t>
      </w:r>
      <w:r w:rsidRPr="007E1D31">
        <w:rPr>
          <w:noProof/>
        </w:rPr>
        <w:tab/>
        <w:t>Berry C. Stable Coronary Syndromes: The Case for Consolidating the Nomenclature of Stable Ischemic Heart Disease. Circulation 2017;136:00-00.</w:t>
      </w:r>
    </w:p>
    <w:p w14:paraId="33A86C38" w14:textId="77777777" w:rsidR="007E1D31" w:rsidRPr="007E1D31" w:rsidRDefault="007E1D31" w:rsidP="00812530">
      <w:pPr>
        <w:pStyle w:val="EndNoteBibliography"/>
        <w:spacing w:after="0"/>
        <w:ind w:left="720" w:hanging="720"/>
        <w:jc w:val="left"/>
        <w:rPr>
          <w:noProof/>
        </w:rPr>
      </w:pPr>
      <w:r w:rsidRPr="007E1D31">
        <w:rPr>
          <w:noProof/>
        </w:rPr>
        <w:t>41.</w:t>
      </w:r>
      <w:r w:rsidRPr="007E1D31">
        <w:rPr>
          <w:noProof/>
        </w:rPr>
        <w:tab/>
        <w:t>Women and Heart disease: Bias and Biology. Scotland: British Heart Foundation, 2019.</w:t>
      </w:r>
    </w:p>
    <w:p w14:paraId="52EAAFF9" w14:textId="77777777" w:rsidR="007E1D31" w:rsidRPr="007E1D31" w:rsidRDefault="007E1D31" w:rsidP="00812530">
      <w:pPr>
        <w:pStyle w:val="EndNoteBibliography"/>
        <w:spacing w:after="0"/>
        <w:ind w:left="720" w:hanging="720"/>
        <w:jc w:val="left"/>
        <w:rPr>
          <w:noProof/>
        </w:rPr>
      </w:pPr>
      <w:r w:rsidRPr="007E1D31">
        <w:rPr>
          <w:noProof/>
        </w:rPr>
        <w:t>42.</w:t>
      </w:r>
      <w:r w:rsidRPr="007E1D31">
        <w:rPr>
          <w:noProof/>
        </w:rPr>
        <w:tab/>
        <w:t>Gould KL, Johnson NP. Coronary Physiology Beyond Coronary Flow Reserve in Microvascular Angina: JACC State-of-the-Art Review. J Am Coll Cardiol 2018;72:2642-2662.</w:t>
      </w:r>
    </w:p>
    <w:p w14:paraId="6C4F4285" w14:textId="77777777" w:rsidR="007E1D31" w:rsidRPr="007E1D31" w:rsidRDefault="007E1D31" w:rsidP="00812530">
      <w:pPr>
        <w:pStyle w:val="EndNoteBibliography"/>
        <w:spacing w:after="0"/>
        <w:ind w:left="720" w:hanging="720"/>
        <w:jc w:val="left"/>
        <w:rPr>
          <w:noProof/>
        </w:rPr>
      </w:pPr>
      <w:r w:rsidRPr="007E1D31">
        <w:rPr>
          <w:noProof/>
        </w:rPr>
        <w:t>43.</w:t>
      </w:r>
      <w:r w:rsidRPr="007E1D31">
        <w:rPr>
          <w:noProof/>
        </w:rPr>
        <w:tab/>
        <w:t>Pepine CJ, Anderson RD, Sharaf BL et al. Coronary microvascular reactivity to adenosine predicts adverse outcome in women evaluated for suspected ischemia results from the National Heart, Lung and Blood Institute WISE (Women's Ischemia Syndrome Evaluation) study. J Am Coll Cardiol 2010;55:2825-32.</w:t>
      </w:r>
    </w:p>
    <w:p w14:paraId="55273DD3" w14:textId="77777777" w:rsidR="007E1D31" w:rsidRPr="007E1D31" w:rsidRDefault="007E1D31" w:rsidP="00812530">
      <w:pPr>
        <w:pStyle w:val="EndNoteBibliography"/>
        <w:spacing w:after="0"/>
        <w:ind w:left="720" w:hanging="720"/>
        <w:jc w:val="left"/>
        <w:rPr>
          <w:noProof/>
        </w:rPr>
      </w:pPr>
      <w:r w:rsidRPr="007E1D31">
        <w:rPr>
          <w:noProof/>
        </w:rPr>
        <w:t>44.</w:t>
      </w:r>
      <w:r w:rsidRPr="007E1D31">
        <w:rPr>
          <w:noProof/>
        </w:rPr>
        <w:tab/>
        <w:t>Ong P, Athanasiadis A, Borgulya G et al. Clinical usefulness, angiographic characteristics, and safety evaluation of intracoronary acetylcholine provocation testing among 921 consecutive white patients with unobstructed coronary arteries. Circulation 2014;129:1723-30.</w:t>
      </w:r>
    </w:p>
    <w:p w14:paraId="7A98D0C7" w14:textId="77777777" w:rsidR="007E1D31" w:rsidRPr="007E1D31" w:rsidRDefault="007E1D31" w:rsidP="00812530">
      <w:pPr>
        <w:pStyle w:val="EndNoteBibliography"/>
        <w:spacing w:after="0"/>
        <w:ind w:left="720" w:hanging="720"/>
        <w:jc w:val="left"/>
        <w:rPr>
          <w:noProof/>
        </w:rPr>
      </w:pPr>
      <w:r w:rsidRPr="007E1D31">
        <w:rPr>
          <w:noProof/>
        </w:rPr>
        <w:t>45.</w:t>
      </w:r>
      <w:r w:rsidRPr="007E1D31">
        <w:rPr>
          <w:noProof/>
        </w:rPr>
        <w:tab/>
        <w:t>Cook CM, Ahmad Y, Howard JP et al. Impact of Percutaneous Revascularization on Exercise Hemodynamics in Patients With Stable Coronary Disease. J Am Coll Cardiol 2018;72:970-983.</w:t>
      </w:r>
    </w:p>
    <w:p w14:paraId="32687C26" w14:textId="77777777" w:rsidR="007E1D31" w:rsidRPr="007E1D31" w:rsidRDefault="007E1D31" w:rsidP="00812530">
      <w:pPr>
        <w:pStyle w:val="EndNoteBibliography"/>
        <w:spacing w:after="0"/>
        <w:ind w:left="720" w:hanging="720"/>
        <w:jc w:val="left"/>
        <w:rPr>
          <w:noProof/>
        </w:rPr>
      </w:pPr>
      <w:r w:rsidRPr="007E1D31">
        <w:rPr>
          <w:noProof/>
        </w:rPr>
        <w:t>46.</w:t>
      </w:r>
      <w:r w:rsidRPr="007E1D31">
        <w:rPr>
          <w:noProof/>
        </w:rPr>
        <w:tab/>
        <w:t>Lindemann H, Petrovic I, Hill S et al. Biopsy-confirmed endothelial cell activation in patients with coronary microvascular dysfunction. Coron Artery Dis 2018;29:216-222.</w:t>
      </w:r>
    </w:p>
    <w:p w14:paraId="6B6A3A03" w14:textId="77777777" w:rsidR="007E1D31" w:rsidRPr="00E25C9A" w:rsidRDefault="007E1D31" w:rsidP="00812530">
      <w:pPr>
        <w:pStyle w:val="EndNoteBibliography"/>
        <w:spacing w:after="0"/>
        <w:ind w:left="720" w:hanging="720"/>
        <w:jc w:val="left"/>
        <w:rPr>
          <w:noProof/>
          <w:lang w:val="nl-NL"/>
        </w:rPr>
      </w:pPr>
      <w:r w:rsidRPr="007E1D31">
        <w:rPr>
          <w:noProof/>
        </w:rPr>
        <w:t>47.</w:t>
      </w:r>
      <w:r w:rsidRPr="007E1D31">
        <w:rPr>
          <w:noProof/>
        </w:rPr>
        <w:tab/>
        <w:t xml:space="preserve">Antonios TF, Kaski JC, Hasan KM, Brown SJ, Singer DR. Rarefaction of skin capillaries in patients with anginal chest pain and normal coronary arteriograms. </w:t>
      </w:r>
      <w:r w:rsidRPr="00E25C9A">
        <w:rPr>
          <w:noProof/>
          <w:lang w:val="nl-NL"/>
        </w:rPr>
        <w:t>Eur Heart J 2001;22:1144-8.</w:t>
      </w:r>
    </w:p>
    <w:p w14:paraId="3B572DED" w14:textId="77777777" w:rsidR="007E1D31" w:rsidRPr="00E25C9A" w:rsidRDefault="007E1D31" w:rsidP="00812530">
      <w:pPr>
        <w:pStyle w:val="EndNoteBibliography"/>
        <w:spacing w:after="0"/>
        <w:ind w:left="720" w:hanging="720"/>
        <w:jc w:val="left"/>
        <w:rPr>
          <w:noProof/>
          <w:lang w:val="it-IT"/>
        </w:rPr>
      </w:pPr>
      <w:r w:rsidRPr="00E25C9A">
        <w:rPr>
          <w:noProof/>
          <w:lang w:val="nl-NL"/>
        </w:rPr>
        <w:lastRenderedPageBreak/>
        <w:t>48.</w:t>
      </w:r>
      <w:r w:rsidRPr="00E25C9A">
        <w:rPr>
          <w:noProof/>
          <w:lang w:val="nl-NL"/>
        </w:rPr>
        <w:tab/>
        <w:t xml:space="preserve">Berry C, Sidik N, Pereira AC et al. </w:t>
      </w:r>
      <w:r w:rsidRPr="007E1D31">
        <w:rPr>
          <w:noProof/>
        </w:rPr>
        <w:t xml:space="preserve">Small-Vessel Disease in the Heart and Brain: Current Knowledge, Unmet Therapeutic Need, and Future Directions. </w:t>
      </w:r>
      <w:r w:rsidRPr="00E25C9A">
        <w:rPr>
          <w:noProof/>
          <w:lang w:val="it-IT"/>
        </w:rPr>
        <w:t>J Am Heart Assoc 2019;8:e011104.</w:t>
      </w:r>
    </w:p>
    <w:p w14:paraId="6B61E1A0" w14:textId="77777777" w:rsidR="007E1D31" w:rsidRPr="007E1D31" w:rsidRDefault="007E1D31" w:rsidP="00812530">
      <w:pPr>
        <w:pStyle w:val="EndNoteBibliography"/>
        <w:spacing w:after="0"/>
        <w:ind w:left="720" w:hanging="720"/>
        <w:jc w:val="left"/>
        <w:rPr>
          <w:noProof/>
        </w:rPr>
      </w:pPr>
      <w:r w:rsidRPr="00E25C9A">
        <w:rPr>
          <w:noProof/>
          <w:lang w:val="it-IT"/>
        </w:rPr>
        <w:t>49.</w:t>
      </w:r>
      <w:r w:rsidRPr="00E25C9A">
        <w:rPr>
          <w:noProof/>
          <w:lang w:val="it-IT"/>
        </w:rPr>
        <w:tab/>
        <w:t xml:space="preserve">Taqueti VR, Di Carli MF. </w:t>
      </w:r>
      <w:r w:rsidRPr="007E1D31">
        <w:rPr>
          <w:noProof/>
        </w:rPr>
        <w:t>Coronary Microvascular Disease Pathogenic Mechanisms and Therapeutic Options. J Am Coll Cardiol 2018;72:2625-2641.</w:t>
      </w:r>
    </w:p>
    <w:p w14:paraId="6208F7D2" w14:textId="77777777" w:rsidR="007E1D31" w:rsidRPr="007E1D31" w:rsidRDefault="007E1D31" w:rsidP="00812530">
      <w:pPr>
        <w:pStyle w:val="EndNoteBibliography"/>
        <w:spacing w:after="0"/>
        <w:ind w:left="720" w:hanging="720"/>
        <w:jc w:val="left"/>
        <w:rPr>
          <w:noProof/>
        </w:rPr>
      </w:pPr>
      <w:r w:rsidRPr="007E1D31">
        <w:rPr>
          <w:noProof/>
        </w:rPr>
        <w:t>50.</w:t>
      </w:r>
      <w:r w:rsidRPr="007E1D31">
        <w:rPr>
          <w:noProof/>
        </w:rPr>
        <w:tab/>
        <w:t>Ford TJ, Rocchiccioli P, Good R et al. Systemic microvascular dysfunction in microvascular and vasospastic angina. Eur Heart J 2018;39:4086-4097.</w:t>
      </w:r>
    </w:p>
    <w:p w14:paraId="2DDF5F19" w14:textId="77777777" w:rsidR="007E1D31" w:rsidRPr="007E1D31" w:rsidRDefault="007E1D31" w:rsidP="00812530">
      <w:pPr>
        <w:pStyle w:val="EndNoteBibliography"/>
        <w:spacing w:after="0"/>
        <w:ind w:left="720" w:hanging="720"/>
        <w:jc w:val="left"/>
        <w:rPr>
          <w:noProof/>
        </w:rPr>
      </w:pPr>
      <w:r w:rsidRPr="007E1D31">
        <w:rPr>
          <w:noProof/>
        </w:rPr>
        <w:t>51.</w:t>
      </w:r>
      <w:r w:rsidRPr="007E1D31">
        <w:rPr>
          <w:noProof/>
        </w:rPr>
        <w:tab/>
        <w:t>Lanza GA, Careri G, Crea F. Mechanisms of coronary artery spasm. Circulation 2011;124:1774-82.</w:t>
      </w:r>
    </w:p>
    <w:p w14:paraId="1CB337BF" w14:textId="77777777" w:rsidR="007E1D31" w:rsidRPr="007E1D31" w:rsidRDefault="007E1D31" w:rsidP="00812530">
      <w:pPr>
        <w:pStyle w:val="EndNoteBibliography"/>
        <w:spacing w:after="0"/>
        <w:ind w:left="720" w:hanging="720"/>
        <w:jc w:val="left"/>
        <w:rPr>
          <w:noProof/>
        </w:rPr>
      </w:pPr>
      <w:r w:rsidRPr="007E1D31">
        <w:rPr>
          <w:noProof/>
        </w:rPr>
        <w:t>52.</w:t>
      </w:r>
      <w:r w:rsidRPr="007E1D31">
        <w:rPr>
          <w:noProof/>
        </w:rPr>
        <w:tab/>
        <w:t>Kaski JC, Tousoulis D, Gavrielides S et al. Comparison of epicardial coronary artery tone and reactivity in Prinzmetal's variant angina and chronic stable angina pectoris. J Am Coll Cardiol 1991;17:1058-1062.</w:t>
      </w:r>
    </w:p>
    <w:p w14:paraId="7E3D76FA" w14:textId="77777777" w:rsidR="007E1D31" w:rsidRPr="007E1D31" w:rsidRDefault="007E1D31" w:rsidP="00812530">
      <w:pPr>
        <w:pStyle w:val="EndNoteBibliography"/>
        <w:spacing w:after="0"/>
        <w:ind w:left="720" w:hanging="720"/>
        <w:jc w:val="left"/>
        <w:rPr>
          <w:noProof/>
        </w:rPr>
      </w:pPr>
      <w:r w:rsidRPr="007E1D31">
        <w:rPr>
          <w:noProof/>
        </w:rPr>
        <w:t>53.</w:t>
      </w:r>
      <w:r w:rsidRPr="007E1D31">
        <w:rPr>
          <w:noProof/>
        </w:rPr>
        <w:tab/>
        <w:t>Ohyama K, Matsumoto Y, Takanami K et al. Coronary Adventitial and Perivascular Adipose Tissue Inflammation in Patients With Vasospastic Angina. J Am Coll Cardiol 2018;71:414-425.</w:t>
      </w:r>
    </w:p>
    <w:p w14:paraId="192ABB6B" w14:textId="77777777" w:rsidR="007E1D31" w:rsidRPr="007E1D31" w:rsidRDefault="007E1D31" w:rsidP="00812530">
      <w:pPr>
        <w:pStyle w:val="EndNoteBibliography"/>
        <w:spacing w:after="0"/>
        <w:ind w:left="720" w:hanging="720"/>
        <w:jc w:val="left"/>
        <w:rPr>
          <w:noProof/>
        </w:rPr>
      </w:pPr>
      <w:r w:rsidRPr="007E1D31">
        <w:rPr>
          <w:noProof/>
        </w:rPr>
        <w:t>54.</w:t>
      </w:r>
      <w:r w:rsidRPr="007E1D31">
        <w:rPr>
          <w:noProof/>
        </w:rPr>
        <w:tab/>
        <w:t>Suda A, Takahashi J, Hao K et al. Coronary Functional Abnormalities in Patients With Angina and Nonobstructive Coronary Artery Disease. J Am Coll Cardiol 2019;74:2350-2360.</w:t>
      </w:r>
    </w:p>
    <w:p w14:paraId="4F792024" w14:textId="77777777" w:rsidR="007E1D31" w:rsidRPr="00E25C9A" w:rsidRDefault="007E1D31" w:rsidP="00812530">
      <w:pPr>
        <w:pStyle w:val="EndNoteBibliography"/>
        <w:spacing w:after="0"/>
        <w:ind w:left="720" w:hanging="720"/>
        <w:jc w:val="left"/>
        <w:rPr>
          <w:noProof/>
          <w:lang w:val="da-DK"/>
        </w:rPr>
      </w:pPr>
      <w:r w:rsidRPr="007E1D31">
        <w:rPr>
          <w:noProof/>
        </w:rPr>
        <w:t>55.</w:t>
      </w:r>
      <w:r w:rsidRPr="007E1D31">
        <w:rPr>
          <w:noProof/>
        </w:rPr>
        <w:tab/>
        <w:t xml:space="preserve">Sechtem U, Brown DL, Godo S, Lanza GA, Shimokawa H, Sidik N. Coronary microvascular dysfunction in stable ischaemic heart disease (NOCAD and OCAD). </w:t>
      </w:r>
      <w:r w:rsidRPr="00E25C9A">
        <w:rPr>
          <w:noProof/>
          <w:lang w:val="da-DK"/>
        </w:rPr>
        <w:t>Cardiovasc Res 2020.</w:t>
      </w:r>
    </w:p>
    <w:p w14:paraId="21C59B9E" w14:textId="77777777" w:rsidR="007E1D31" w:rsidRPr="00E25C9A" w:rsidRDefault="007E1D31" w:rsidP="00812530">
      <w:pPr>
        <w:pStyle w:val="EndNoteBibliography"/>
        <w:spacing w:after="0"/>
        <w:ind w:left="720" w:hanging="720"/>
        <w:jc w:val="left"/>
        <w:rPr>
          <w:noProof/>
          <w:lang w:val="it-IT"/>
        </w:rPr>
      </w:pPr>
      <w:r w:rsidRPr="00E25C9A">
        <w:rPr>
          <w:noProof/>
          <w:lang w:val="da-DK"/>
        </w:rPr>
        <w:t>56.</w:t>
      </w:r>
      <w:r w:rsidRPr="00E25C9A">
        <w:rPr>
          <w:noProof/>
          <w:lang w:val="da-DK"/>
        </w:rPr>
        <w:tab/>
        <w:t xml:space="preserve">Parikh RV, Pargaonkar V, Ball RL et al. </w:t>
      </w:r>
      <w:r w:rsidRPr="007E1D31">
        <w:rPr>
          <w:noProof/>
        </w:rPr>
        <w:t xml:space="preserve">Asymmetric dimethylarginine predicts impaired epicardial coronary vasomotion in patients with angina in the absence of obstructive coronary artery disease. </w:t>
      </w:r>
      <w:r w:rsidRPr="00E25C9A">
        <w:rPr>
          <w:noProof/>
          <w:lang w:val="it-IT"/>
        </w:rPr>
        <w:t>Int J Cardiol 2020;299:7-11.</w:t>
      </w:r>
    </w:p>
    <w:p w14:paraId="6ED860E4" w14:textId="77777777" w:rsidR="007E1D31" w:rsidRPr="007E1D31" w:rsidRDefault="007E1D31" w:rsidP="00812530">
      <w:pPr>
        <w:pStyle w:val="EndNoteBibliography"/>
        <w:spacing w:after="0"/>
        <w:ind w:left="720" w:hanging="720"/>
        <w:jc w:val="left"/>
        <w:rPr>
          <w:noProof/>
        </w:rPr>
      </w:pPr>
      <w:r w:rsidRPr="00E25C9A">
        <w:rPr>
          <w:noProof/>
          <w:lang w:val="it-IT"/>
        </w:rPr>
        <w:t>57.</w:t>
      </w:r>
      <w:r w:rsidRPr="00E25C9A">
        <w:rPr>
          <w:noProof/>
          <w:lang w:val="it-IT"/>
        </w:rPr>
        <w:tab/>
        <w:t xml:space="preserve">Kumar A, Hung OY, Piccinelli M et al. </w:t>
      </w:r>
      <w:r w:rsidRPr="007E1D31">
        <w:rPr>
          <w:noProof/>
        </w:rPr>
        <w:t>Low Coronary Wall Shear Stress Is Associated With Severe Endothelial Dysfunction in Patients With Nonobstructive Coronary Artery Disease. JACC Cardiovasc Interv 2018.</w:t>
      </w:r>
    </w:p>
    <w:p w14:paraId="57FFC94E" w14:textId="77777777" w:rsidR="007E1D31" w:rsidRPr="007E1D31" w:rsidRDefault="007E1D31" w:rsidP="00812530">
      <w:pPr>
        <w:pStyle w:val="EndNoteBibliography"/>
        <w:spacing w:after="0"/>
        <w:ind w:left="720" w:hanging="720"/>
        <w:jc w:val="left"/>
        <w:rPr>
          <w:noProof/>
        </w:rPr>
      </w:pPr>
      <w:r w:rsidRPr="007E1D31">
        <w:rPr>
          <w:noProof/>
        </w:rPr>
        <w:lastRenderedPageBreak/>
        <w:t>58.</w:t>
      </w:r>
      <w:r w:rsidRPr="007E1D31">
        <w:rPr>
          <w:noProof/>
        </w:rPr>
        <w:tab/>
        <w:t>Lee BK, Lim HS, Fearon WF et al. Invasive evaluation of patients with angina in the absence of obstructive coronary artery disease. Circulation 2015;131:1054-60.</w:t>
      </w:r>
    </w:p>
    <w:p w14:paraId="7E56AA60" w14:textId="77777777" w:rsidR="007E1D31" w:rsidRPr="007E1D31" w:rsidRDefault="007E1D31" w:rsidP="00812530">
      <w:pPr>
        <w:pStyle w:val="EndNoteBibliography"/>
        <w:spacing w:after="0"/>
        <w:ind w:left="720" w:hanging="720"/>
        <w:jc w:val="left"/>
        <w:rPr>
          <w:noProof/>
        </w:rPr>
      </w:pPr>
      <w:r w:rsidRPr="007E1D31">
        <w:rPr>
          <w:noProof/>
        </w:rPr>
        <w:t>59.</w:t>
      </w:r>
      <w:r w:rsidRPr="007E1D31">
        <w:rPr>
          <w:noProof/>
        </w:rPr>
        <w:tab/>
        <w:t>Suwaidi JA, Hamasaki S, Higano ST, Nishimura RA, Holmes DR, Jr., Lerman A. Long-term follow-up of patients with mild coronary artery disease and endothelial dysfunction. Circulation 2000;101:948-54.</w:t>
      </w:r>
    </w:p>
    <w:p w14:paraId="087BBF6E" w14:textId="77777777" w:rsidR="007E1D31" w:rsidRPr="007E1D31" w:rsidRDefault="007E1D31" w:rsidP="00812530">
      <w:pPr>
        <w:pStyle w:val="EndNoteBibliography"/>
        <w:spacing w:after="0"/>
        <w:ind w:left="720" w:hanging="720"/>
        <w:jc w:val="left"/>
        <w:rPr>
          <w:noProof/>
        </w:rPr>
      </w:pPr>
      <w:r w:rsidRPr="007E1D31">
        <w:rPr>
          <w:noProof/>
        </w:rPr>
        <w:t>60.</w:t>
      </w:r>
      <w:r w:rsidRPr="007E1D31">
        <w:rPr>
          <w:noProof/>
        </w:rPr>
        <w:tab/>
        <w:t>Ong P, Camici PG, Beltrame JF et al. International standardization of diagnostic criteria for microvascular angina. Int J Cardiol 2018;250:16-20.</w:t>
      </w:r>
    </w:p>
    <w:p w14:paraId="41FDC39C" w14:textId="77777777" w:rsidR="007E1D31" w:rsidRPr="007E1D31" w:rsidRDefault="007E1D31" w:rsidP="00812530">
      <w:pPr>
        <w:pStyle w:val="EndNoteBibliography"/>
        <w:spacing w:after="0"/>
        <w:ind w:left="720" w:hanging="720"/>
        <w:jc w:val="left"/>
        <w:rPr>
          <w:noProof/>
        </w:rPr>
      </w:pPr>
      <w:r w:rsidRPr="007E1D31">
        <w:rPr>
          <w:noProof/>
        </w:rPr>
        <w:t>61.</w:t>
      </w:r>
      <w:r w:rsidRPr="007E1D31">
        <w:rPr>
          <w:noProof/>
        </w:rPr>
        <w:tab/>
        <w:t>Hasdai D, Gibbons Raymond J, Holmes David R, Higano Stuart T, Lerman A. Coronary Endothelial Dysfunction in Humans Is Associated With Myocardial Perfusion Defects. Circulation 1997;96:3390-3395.</w:t>
      </w:r>
    </w:p>
    <w:p w14:paraId="4B01A6AA" w14:textId="77777777" w:rsidR="007E1D31" w:rsidRPr="007E1D31" w:rsidRDefault="007E1D31" w:rsidP="00812530">
      <w:pPr>
        <w:pStyle w:val="EndNoteBibliography"/>
        <w:spacing w:after="0"/>
        <w:ind w:left="720" w:hanging="720"/>
        <w:jc w:val="left"/>
        <w:rPr>
          <w:noProof/>
        </w:rPr>
      </w:pPr>
      <w:r w:rsidRPr="007E1D31">
        <w:rPr>
          <w:noProof/>
        </w:rPr>
        <w:t>62.</w:t>
      </w:r>
      <w:r w:rsidRPr="007E1D31">
        <w:rPr>
          <w:noProof/>
        </w:rPr>
        <w:tab/>
        <w:t>El Sabbagh A, Prasad M, Zack CJ et al. High-Sensitivity Troponin in Patients With Coronary Artery Endothelial Dysfunction. J Invasive Cardiol 2018;30:406-410.</w:t>
      </w:r>
    </w:p>
    <w:p w14:paraId="3674A688" w14:textId="77777777" w:rsidR="007E1D31" w:rsidRPr="00E25C9A" w:rsidRDefault="007E1D31" w:rsidP="00812530">
      <w:pPr>
        <w:pStyle w:val="EndNoteBibliography"/>
        <w:spacing w:after="0"/>
        <w:ind w:left="720" w:hanging="720"/>
        <w:jc w:val="left"/>
        <w:rPr>
          <w:noProof/>
          <w:lang w:val="it-IT"/>
        </w:rPr>
      </w:pPr>
      <w:r w:rsidRPr="007E1D31">
        <w:rPr>
          <w:noProof/>
        </w:rPr>
        <w:t>63.</w:t>
      </w:r>
      <w:r w:rsidRPr="007E1D31">
        <w:rPr>
          <w:noProof/>
        </w:rPr>
        <w:tab/>
        <w:t xml:space="preserve">Johnson NP, Gould KL. Physiology of endothelin in producing myocardial perfusion heterogeneity: a mechanistic study using darusentan and positron emission tomography. </w:t>
      </w:r>
      <w:r w:rsidRPr="00E25C9A">
        <w:rPr>
          <w:noProof/>
          <w:lang w:val="it-IT"/>
        </w:rPr>
        <w:t>J Nucl Cardiol 2013;20:835-44.</w:t>
      </w:r>
    </w:p>
    <w:p w14:paraId="1B185537" w14:textId="77777777" w:rsidR="007E1D31" w:rsidRPr="007E1D31" w:rsidRDefault="007E1D31" w:rsidP="00812530">
      <w:pPr>
        <w:pStyle w:val="EndNoteBibliography"/>
        <w:spacing w:after="0"/>
        <w:ind w:left="720" w:hanging="720"/>
        <w:jc w:val="left"/>
        <w:rPr>
          <w:noProof/>
        </w:rPr>
      </w:pPr>
      <w:r w:rsidRPr="00E25C9A">
        <w:rPr>
          <w:noProof/>
          <w:lang w:val="it-IT"/>
        </w:rPr>
        <w:t>64.</w:t>
      </w:r>
      <w:r w:rsidRPr="00E25C9A">
        <w:rPr>
          <w:noProof/>
          <w:lang w:val="it-IT"/>
        </w:rPr>
        <w:tab/>
        <w:t xml:space="preserve">Reriani M, Raichlin E, Prasad A et al. </w:t>
      </w:r>
      <w:r w:rsidRPr="007E1D31">
        <w:rPr>
          <w:noProof/>
        </w:rPr>
        <w:t>Long-term administration of endothelin receptor antagonist improves coronary endothelial function in patients with early atherosclerosis. Circulation 2010;122:958-66.</w:t>
      </w:r>
    </w:p>
    <w:p w14:paraId="58C8BAE0" w14:textId="77777777" w:rsidR="007E1D31" w:rsidRPr="007E1D31" w:rsidRDefault="007E1D31" w:rsidP="00812530">
      <w:pPr>
        <w:pStyle w:val="EndNoteBibliography"/>
        <w:spacing w:after="0"/>
        <w:ind w:left="720" w:hanging="720"/>
        <w:jc w:val="left"/>
        <w:rPr>
          <w:noProof/>
        </w:rPr>
      </w:pPr>
      <w:r w:rsidRPr="007E1D31">
        <w:rPr>
          <w:noProof/>
        </w:rPr>
        <w:t>65.</w:t>
      </w:r>
      <w:r w:rsidRPr="007E1D31">
        <w:rPr>
          <w:noProof/>
        </w:rPr>
        <w:tab/>
        <w:t>Radico F, Cicchitti V, Zimarino M, De Caterina R. Angina pectoris and myocardial ischemia in the absence of obstructive coronary artery disease: practical considerations for diagnostic tests. JACC Cardiovasc Interv 2014;7:453-63.</w:t>
      </w:r>
    </w:p>
    <w:p w14:paraId="6C416EB7" w14:textId="77777777" w:rsidR="007E1D31" w:rsidRPr="007E1D31" w:rsidRDefault="007E1D31" w:rsidP="00812530">
      <w:pPr>
        <w:pStyle w:val="EndNoteBibliography"/>
        <w:spacing w:after="0"/>
        <w:ind w:left="720" w:hanging="720"/>
        <w:jc w:val="left"/>
        <w:rPr>
          <w:noProof/>
        </w:rPr>
      </w:pPr>
      <w:r w:rsidRPr="007E1D31">
        <w:rPr>
          <w:noProof/>
        </w:rPr>
        <w:t>66.</w:t>
      </w:r>
      <w:r w:rsidRPr="007E1D31">
        <w:rPr>
          <w:noProof/>
        </w:rPr>
        <w:tab/>
        <w:t>Widmer RJ, Samuels B, Samady H et al. The functional assessment of patients with non-obstructive coronary artery disease: Expert review from an international microcirculation working group. EuroIntervention 2018.</w:t>
      </w:r>
    </w:p>
    <w:p w14:paraId="59EF6740" w14:textId="77777777" w:rsidR="007E1D31" w:rsidRPr="007E1D31" w:rsidRDefault="007E1D31" w:rsidP="00812530">
      <w:pPr>
        <w:pStyle w:val="EndNoteBibliography"/>
        <w:spacing w:after="0"/>
        <w:ind w:left="720" w:hanging="720"/>
        <w:jc w:val="left"/>
        <w:rPr>
          <w:noProof/>
        </w:rPr>
      </w:pPr>
      <w:r w:rsidRPr="007E1D31">
        <w:rPr>
          <w:noProof/>
        </w:rPr>
        <w:t>67.</w:t>
      </w:r>
      <w:r w:rsidRPr="007E1D31">
        <w:rPr>
          <w:noProof/>
        </w:rPr>
        <w:tab/>
        <w:t>Beltrame JF, Limaye SB, Wuttke RD, Horowitz JD. Coronary hemodynamic and metabolic studies of the coronary slow flow phenomenon. Am Heart J 2003;146:84-90.</w:t>
      </w:r>
    </w:p>
    <w:p w14:paraId="7B92F4F0" w14:textId="77777777" w:rsidR="007E1D31" w:rsidRPr="007E1D31" w:rsidRDefault="007E1D31" w:rsidP="00812530">
      <w:pPr>
        <w:pStyle w:val="EndNoteBibliography"/>
        <w:spacing w:after="0"/>
        <w:ind w:left="720" w:hanging="720"/>
        <w:jc w:val="left"/>
        <w:rPr>
          <w:noProof/>
        </w:rPr>
      </w:pPr>
      <w:r w:rsidRPr="007E1D31">
        <w:rPr>
          <w:noProof/>
        </w:rPr>
        <w:t>68.</w:t>
      </w:r>
      <w:r w:rsidRPr="007E1D31">
        <w:rPr>
          <w:noProof/>
        </w:rPr>
        <w:tab/>
        <w:t>Beltrame JF, Limaye SB, Horowitz JD. The coronary slow flow phenomenon--a new coronary microvascular disorder. Cardiology 2002;97:197-202.</w:t>
      </w:r>
    </w:p>
    <w:p w14:paraId="33F02653" w14:textId="77777777" w:rsidR="007E1D31" w:rsidRPr="007E1D31" w:rsidRDefault="007E1D31" w:rsidP="00812530">
      <w:pPr>
        <w:pStyle w:val="EndNoteBibliography"/>
        <w:spacing w:after="0"/>
        <w:ind w:left="720" w:hanging="720"/>
        <w:jc w:val="left"/>
        <w:rPr>
          <w:noProof/>
        </w:rPr>
      </w:pPr>
      <w:r w:rsidRPr="007E1D31">
        <w:rPr>
          <w:noProof/>
        </w:rPr>
        <w:lastRenderedPageBreak/>
        <w:t>69.</w:t>
      </w:r>
      <w:r w:rsidRPr="007E1D31">
        <w:rPr>
          <w:noProof/>
        </w:rPr>
        <w:tab/>
        <w:t>Crea F, Bairey Merz CN, Beltrame JF et al. The parallel tales of microvascular angina and heart failure with preserved ejection fraction: a paradigm shift. Eur Heart J 2016.</w:t>
      </w:r>
    </w:p>
    <w:p w14:paraId="79F28095" w14:textId="77777777" w:rsidR="007E1D31" w:rsidRPr="007E1D31" w:rsidRDefault="007E1D31" w:rsidP="00812530">
      <w:pPr>
        <w:pStyle w:val="EndNoteBibliography"/>
        <w:spacing w:after="0"/>
        <w:ind w:left="720" w:hanging="720"/>
        <w:jc w:val="left"/>
        <w:rPr>
          <w:noProof/>
        </w:rPr>
      </w:pPr>
      <w:r w:rsidRPr="007E1D31">
        <w:rPr>
          <w:noProof/>
        </w:rPr>
        <w:t>70.</w:t>
      </w:r>
      <w:r w:rsidRPr="007E1D31">
        <w:rPr>
          <w:noProof/>
        </w:rPr>
        <w:tab/>
        <w:t>Hashimoto S, Kobayashi A. Clinical pharmacokinetics and pharmacodynamics of glyceryl trinitrate and its metabolites. Clin Pharmacokinet 2003;42:205-21.</w:t>
      </w:r>
    </w:p>
    <w:p w14:paraId="421D9BB4" w14:textId="77777777" w:rsidR="007E1D31" w:rsidRPr="007E1D31" w:rsidRDefault="007E1D31" w:rsidP="00812530">
      <w:pPr>
        <w:pStyle w:val="EndNoteBibliography"/>
        <w:spacing w:after="0"/>
        <w:ind w:left="720" w:hanging="720"/>
        <w:jc w:val="left"/>
        <w:rPr>
          <w:noProof/>
        </w:rPr>
      </w:pPr>
      <w:r w:rsidRPr="007E1D31">
        <w:rPr>
          <w:noProof/>
        </w:rPr>
        <w:t>71.</w:t>
      </w:r>
      <w:r w:rsidRPr="007E1D31">
        <w:rPr>
          <w:noProof/>
        </w:rPr>
        <w:tab/>
        <w:t>Layland J, Carrick D, McEntegart M et al. Vasodilatory capacity of the coronary microcirculation is preserved in selected patients with non-ST-segment-elevation myocardial infarction. Circ Cardiovasc Interv 2013;6:231-6.</w:t>
      </w:r>
    </w:p>
    <w:p w14:paraId="48B8A3B2" w14:textId="77777777" w:rsidR="007E1D31" w:rsidRPr="007E1D31" w:rsidRDefault="007E1D31" w:rsidP="00812530">
      <w:pPr>
        <w:pStyle w:val="EndNoteBibliography"/>
        <w:spacing w:after="0"/>
        <w:ind w:left="720" w:hanging="720"/>
        <w:jc w:val="left"/>
        <w:rPr>
          <w:noProof/>
        </w:rPr>
      </w:pPr>
      <w:r w:rsidRPr="007E1D31">
        <w:rPr>
          <w:noProof/>
        </w:rPr>
        <w:t>72.</w:t>
      </w:r>
      <w:r w:rsidRPr="007E1D31">
        <w:rPr>
          <w:noProof/>
        </w:rPr>
        <w:tab/>
        <w:t>Modi BN, Rahman H, Sherif SA et al. Is heart rate response a reliable marker of adenosine-induced coronary hyperemia? Int J Cardiovasc Imaging 2018;34:1117-1125.</w:t>
      </w:r>
    </w:p>
    <w:p w14:paraId="129E1D35" w14:textId="77777777" w:rsidR="007E1D31" w:rsidRPr="007E1D31" w:rsidRDefault="007E1D31" w:rsidP="00812530">
      <w:pPr>
        <w:pStyle w:val="EndNoteBibliography"/>
        <w:spacing w:after="0"/>
        <w:ind w:left="720" w:hanging="720"/>
        <w:jc w:val="left"/>
        <w:rPr>
          <w:noProof/>
        </w:rPr>
      </w:pPr>
      <w:r w:rsidRPr="007E1D31">
        <w:rPr>
          <w:noProof/>
        </w:rPr>
        <w:t>73.</w:t>
      </w:r>
      <w:r w:rsidRPr="007E1D31">
        <w:rPr>
          <w:noProof/>
        </w:rPr>
        <w:tab/>
        <w:t>Kern MJ, Lerman A, Bech JW et al. Physiological assessment of coronary artery disease in the cardiac catheterization laboratory: a scientific statement from the American Heart Association Committee on Diagnostic and Interventional Cardiac Catheterization, Council on Clinical Cardiology. Circulation 2006;114:1321-41.</w:t>
      </w:r>
    </w:p>
    <w:p w14:paraId="7DDBF89F" w14:textId="77777777" w:rsidR="007E1D31" w:rsidRPr="007E1D31" w:rsidRDefault="007E1D31" w:rsidP="00812530">
      <w:pPr>
        <w:pStyle w:val="EndNoteBibliography"/>
        <w:spacing w:after="0"/>
        <w:ind w:left="720" w:hanging="720"/>
        <w:jc w:val="left"/>
        <w:rPr>
          <w:noProof/>
        </w:rPr>
      </w:pPr>
      <w:r w:rsidRPr="007E1D31">
        <w:rPr>
          <w:noProof/>
        </w:rPr>
        <w:t>74.</w:t>
      </w:r>
      <w:r w:rsidRPr="007E1D31">
        <w:rPr>
          <w:noProof/>
        </w:rPr>
        <w:tab/>
        <w:t>Pijls NHJ. Coronary Thermodilution to Assess Flow Reserve: Validation in Humans. Circulation 2002;105:2482-2486.</w:t>
      </w:r>
    </w:p>
    <w:p w14:paraId="7C11986E" w14:textId="77777777" w:rsidR="007E1D31" w:rsidRPr="007E1D31" w:rsidRDefault="007E1D31" w:rsidP="00812530">
      <w:pPr>
        <w:pStyle w:val="EndNoteBibliography"/>
        <w:spacing w:after="0"/>
        <w:ind w:left="720" w:hanging="720"/>
        <w:jc w:val="left"/>
        <w:rPr>
          <w:noProof/>
        </w:rPr>
      </w:pPr>
      <w:r w:rsidRPr="007E1D31">
        <w:rPr>
          <w:noProof/>
        </w:rPr>
        <w:t>75.</w:t>
      </w:r>
      <w:r w:rsidRPr="007E1D31">
        <w:rPr>
          <w:noProof/>
        </w:rPr>
        <w:tab/>
        <w:t>Murthy VL, Naya M, Taqueti VR et al. Effects of sex on coronary microvascular dysfunction and cardiac outcomes. Circulation 2014;129:2518-27.</w:t>
      </w:r>
    </w:p>
    <w:p w14:paraId="244DA02D" w14:textId="77777777" w:rsidR="007E1D31" w:rsidRPr="007E1D31" w:rsidRDefault="007E1D31" w:rsidP="00812530">
      <w:pPr>
        <w:pStyle w:val="EndNoteBibliography"/>
        <w:spacing w:after="0"/>
        <w:ind w:left="720" w:hanging="720"/>
        <w:jc w:val="left"/>
        <w:rPr>
          <w:noProof/>
        </w:rPr>
      </w:pPr>
      <w:r w:rsidRPr="007E1D31">
        <w:rPr>
          <w:noProof/>
        </w:rPr>
        <w:t>76.</w:t>
      </w:r>
      <w:r w:rsidRPr="007E1D31">
        <w:rPr>
          <w:noProof/>
        </w:rPr>
        <w:tab/>
        <w:t>Fearon WF, Balsam LB, Farouque HM et al. Novel index for invasively assessing the coronary microcirculation. Circulation 2003;107:3129-32.</w:t>
      </w:r>
    </w:p>
    <w:p w14:paraId="7783CEF9" w14:textId="77777777" w:rsidR="007E1D31" w:rsidRPr="007E1D31" w:rsidRDefault="007E1D31" w:rsidP="00812530">
      <w:pPr>
        <w:pStyle w:val="EndNoteBibliography"/>
        <w:spacing w:after="0"/>
        <w:ind w:left="720" w:hanging="720"/>
        <w:jc w:val="left"/>
        <w:rPr>
          <w:noProof/>
        </w:rPr>
      </w:pPr>
      <w:r w:rsidRPr="007E1D31">
        <w:rPr>
          <w:noProof/>
        </w:rPr>
        <w:t>77.</w:t>
      </w:r>
      <w:r w:rsidRPr="007E1D31">
        <w:rPr>
          <w:noProof/>
        </w:rPr>
        <w:tab/>
        <w:t>Fearon WF, Kobayashi Y. Invasive Assessment of the Coronary Microvasculature: The Index of Microcirculatory Resistance. Circ Cardiovasc Interv 2017;10.</w:t>
      </w:r>
    </w:p>
    <w:p w14:paraId="4A1F8751" w14:textId="77777777" w:rsidR="007E1D31" w:rsidRPr="007E1D31" w:rsidRDefault="007E1D31" w:rsidP="00812530">
      <w:pPr>
        <w:pStyle w:val="EndNoteBibliography"/>
        <w:spacing w:after="0"/>
        <w:ind w:left="720" w:hanging="720"/>
        <w:jc w:val="left"/>
        <w:rPr>
          <w:noProof/>
        </w:rPr>
      </w:pPr>
      <w:r w:rsidRPr="007E1D31">
        <w:rPr>
          <w:noProof/>
        </w:rPr>
        <w:t>78.</w:t>
      </w:r>
      <w:r w:rsidRPr="007E1D31">
        <w:rPr>
          <w:noProof/>
        </w:rPr>
        <w:tab/>
        <w:t>Melikian N, Vercauteren S, Fearon WF et al. Quantitative assessment of coronary microvascular function in patients with and without epicardial atherosclerosis. EuroIntervention 2010;5:939-45.</w:t>
      </w:r>
    </w:p>
    <w:p w14:paraId="4212F04F" w14:textId="77777777" w:rsidR="007E1D31" w:rsidRPr="007E1D31" w:rsidRDefault="007E1D31" w:rsidP="00812530">
      <w:pPr>
        <w:pStyle w:val="EndNoteBibliography"/>
        <w:spacing w:after="0"/>
        <w:ind w:left="720" w:hanging="720"/>
        <w:jc w:val="left"/>
        <w:rPr>
          <w:noProof/>
        </w:rPr>
      </w:pPr>
      <w:r w:rsidRPr="007E1D31">
        <w:rPr>
          <w:noProof/>
        </w:rPr>
        <w:t>79.</w:t>
      </w:r>
      <w:r w:rsidRPr="007E1D31">
        <w:rPr>
          <w:noProof/>
        </w:rPr>
        <w:tab/>
        <w:t>Luo C, Long M, Hu X et al. Thermodilution-derived coronary microvascular resistance and flow reserve in patients with cardiac syndrome X. Circ Cardiovasc Interv 2014;7:43-8.</w:t>
      </w:r>
    </w:p>
    <w:p w14:paraId="3CB0E092" w14:textId="77777777" w:rsidR="007E1D31" w:rsidRPr="007E1D31" w:rsidRDefault="007E1D31" w:rsidP="00812530">
      <w:pPr>
        <w:pStyle w:val="EndNoteBibliography"/>
        <w:spacing w:after="0"/>
        <w:ind w:left="720" w:hanging="720"/>
        <w:jc w:val="left"/>
        <w:rPr>
          <w:noProof/>
        </w:rPr>
      </w:pPr>
      <w:r w:rsidRPr="007E1D31">
        <w:rPr>
          <w:noProof/>
        </w:rPr>
        <w:lastRenderedPageBreak/>
        <w:t>80.</w:t>
      </w:r>
      <w:r w:rsidRPr="007E1D31">
        <w:rPr>
          <w:noProof/>
        </w:rPr>
        <w:tab/>
        <w:t>Solberg OG, Ragnarsson A, Kvarsnes A et al. Reference interval for the index of coronary microvascular resistance. EuroIntervention 2014;9:1069-75.</w:t>
      </w:r>
    </w:p>
    <w:p w14:paraId="7929AC9B" w14:textId="77777777" w:rsidR="007E1D31" w:rsidRPr="00E25C9A" w:rsidRDefault="007E1D31" w:rsidP="00812530">
      <w:pPr>
        <w:pStyle w:val="EndNoteBibliography"/>
        <w:spacing w:after="0"/>
        <w:ind w:left="720" w:hanging="720"/>
        <w:jc w:val="left"/>
        <w:rPr>
          <w:noProof/>
          <w:lang w:val="nl-NL"/>
        </w:rPr>
      </w:pPr>
      <w:r w:rsidRPr="007E1D31">
        <w:rPr>
          <w:noProof/>
        </w:rPr>
        <w:t>81.</w:t>
      </w:r>
      <w:r w:rsidRPr="007E1D31">
        <w:rPr>
          <w:noProof/>
        </w:rPr>
        <w:tab/>
        <w:t xml:space="preserve">Van't Veer M, Pijls NHJ, Hennigan B et al. Comparison of Different Diastolic Resting Indexes to iFR: Are They All Equal? </w:t>
      </w:r>
      <w:r w:rsidRPr="00E25C9A">
        <w:rPr>
          <w:noProof/>
          <w:lang w:val="nl-NL"/>
        </w:rPr>
        <w:t>J Am Coll Cardiol 2017;70:3088-3096.</w:t>
      </w:r>
    </w:p>
    <w:p w14:paraId="082EE351" w14:textId="77777777" w:rsidR="007E1D31" w:rsidRPr="00E25C9A" w:rsidRDefault="007E1D31" w:rsidP="00812530">
      <w:pPr>
        <w:pStyle w:val="EndNoteBibliography"/>
        <w:spacing w:after="0"/>
        <w:ind w:left="720" w:hanging="720"/>
        <w:jc w:val="left"/>
        <w:rPr>
          <w:noProof/>
          <w:lang w:val="nl-NL"/>
        </w:rPr>
      </w:pPr>
      <w:r w:rsidRPr="00E25C9A">
        <w:rPr>
          <w:noProof/>
          <w:lang w:val="nl-NL"/>
        </w:rPr>
        <w:t>82.</w:t>
      </w:r>
      <w:r w:rsidRPr="00E25C9A">
        <w:rPr>
          <w:noProof/>
          <w:lang w:val="nl-NL"/>
        </w:rPr>
        <w:tab/>
        <w:t xml:space="preserve">Everaars H, de Waard GA, Driessen RS et al. </w:t>
      </w:r>
      <w:r w:rsidRPr="007E1D31">
        <w:rPr>
          <w:noProof/>
        </w:rPr>
        <w:t xml:space="preserve">Doppler Flow Velocity and Thermodilution to Assess Coronary Flow Reserve. </w:t>
      </w:r>
      <w:r w:rsidRPr="00E25C9A">
        <w:rPr>
          <w:noProof/>
          <w:lang w:val="nl-NL"/>
        </w:rPr>
        <w:t>JACC Cardiovasc Interv 2018;11:2044-2054.</w:t>
      </w:r>
    </w:p>
    <w:p w14:paraId="0E0CFA18" w14:textId="77777777" w:rsidR="007E1D31" w:rsidRPr="007E1D31" w:rsidRDefault="007E1D31" w:rsidP="00812530">
      <w:pPr>
        <w:pStyle w:val="EndNoteBibliography"/>
        <w:spacing w:after="0"/>
        <w:ind w:left="720" w:hanging="720"/>
        <w:jc w:val="left"/>
        <w:rPr>
          <w:noProof/>
        </w:rPr>
      </w:pPr>
      <w:r w:rsidRPr="00E25C9A">
        <w:rPr>
          <w:noProof/>
          <w:lang w:val="nl-NL"/>
        </w:rPr>
        <w:t>83.</w:t>
      </w:r>
      <w:r w:rsidRPr="00E25C9A">
        <w:rPr>
          <w:noProof/>
          <w:lang w:val="nl-NL"/>
        </w:rPr>
        <w:tab/>
        <w:t xml:space="preserve">Williams RP, de Waard GA, De Silva K et al. </w:t>
      </w:r>
      <w:r w:rsidRPr="007E1D31">
        <w:rPr>
          <w:noProof/>
        </w:rPr>
        <w:t>Doppler Versus Thermodilution-Derived Coronary Microvascular Resistance to Predict Coronary Microvascular Dysfunction in Patients With Acute Myocardial Infarction or Stable Angina Pectoris. Am J Cardiol 2018;121:1-8.</w:t>
      </w:r>
    </w:p>
    <w:p w14:paraId="7C60A64D" w14:textId="77777777" w:rsidR="007E1D31" w:rsidRPr="007E1D31" w:rsidRDefault="007E1D31" w:rsidP="00812530">
      <w:pPr>
        <w:pStyle w:val="EndNoteBibliography"/>
        <w:spacing w:after="0"/>
        <w:ind w:left="720" w:hanging="720"/>
        <w:jc w:val="left"/>
        <w:rPr>
          <w:noProof/>
        </w:rPr>
      </w:pPr>
      <w:r w:rsidRPr="007E1D31">
        <w:rPr>
          <w:noProof/>
        </w:rPr>
        <w:t>84.</w:t>
      </w:r>
      <w:r w:rsidRPr="007E1D31">
        <w:rPr>
          <w:noProof/>
        </w:rPr>
        <w:tab/>
        <w:t>Frechen D, Kruger S, Paetsch I et al. Pulmonary perfusion imaging: new insights into functional consequences of pulmonary embolism using a multicomponent cardiovascular magnetic resonance imaging protocol. J Am Coll Cardiol 2012;60:2335-7.</w:t>
      </w:r>
    </w:p>
    <w:p w14:paraId="11C5A6E5" w14:textId="77777777" w:rsidR="007E1D31" w:rsidRPr="007E1D31" w:rsidRDefault="007E1D31" w:rsidP="00812530">
      <w:pPr>
        <w:pStyle w:val="EndNoteBibliography"/>
        <w:spacing w:after="0"/>
        <w:ind w:left="720" w:hanging="720"/>
        <w:jc w:val="left"/>
        <w:rPr>
          <w:noProof/>
        </w:rPr>
      </w:pPr>
      <w:r w:rsidRPr="007E1D31">
        <w:rPr>
          <w:noProof/>
        </w:rPr>
        <w:t>85.</w:t>
      </w:r>
      <w:r w:rsidRPr="007E1D31">
        <w:rPr>
          <w:noProof/>
        </w:rPr>
        <w:tab/>
        <w:t>Quyyumi AA, Dakak N, Andrews NP, Gilligan DM, Panza JA, Cannon RO, 3rd. Contribution of nitric oxide to metabolic coronary vasodilation in the human heart. Circulation 1995;92:320-6.</w:t>
      </w:r>
    </w:p>
    <w:p w14:paraId="2E59C9C3" w14:textId="77777777" w:rsidR="007E1D31" w:rsidRPr="007E1D31" w:rsidRDefault="007E1D31" w:rsidP="00812530">
      <w:pPr>
        <w:pStyle w:val="EndNoteBibliography"/>
        <w:spacing w:after="0"/>
        <w:ind w:left="720" w:hanging="720"/>
        <w:jc w:val="left"/>
        <w:rPr>
          <w:noProof/>
        </w:rPr>
      </w:pPr>
      <w:r w:rsidRPr="007E1D31">
        <w:rPr>
          <w:noProof/>
        </w:rPr>
        <w:t>86.</w:t>
      </w:r>
      <w:r w:rsidRPr="007E1D31">
        <w:rPr>
          <w:noProof/>
        </w:rPr>
        <w:tab/>
        <w:t>Ong P, Athanasiadis A, Sechtem U. Patterns of coronary vasomotor responses to intracoronary acetylcholine provocation. Heart 2013;99:1288-95.</w:t>
      </w:r>
    </w:p>
    <w:p w14:paraId="517FBD73" w14:textId="77777777" w:rsidR="007E1D31" w:rsidRPr="007E1D31" w:rsidRDefault="007E1D31" w:rsidP="00812530">
      <w:pPr>
        <w:pStyle w:val="EndNoteBibliography"/>
        <w:spacing w:after="0"/>
        <w:ind w:left="720" w:hanging="720"/>
        <w:jc w:val="left"/>
        <w:rPr>
          <w:noProof/>
        </w:rPr>
      </w:pPr>
      <w:r w:rsidRPr="007E1D31">
        <w:rPr>
          <w:noProof/>
        </w:rPr>
        <w:t>87.</w:t>
      </w:r>
      <w:r w:rsidRPr="007E1D31">
        <w:rPr>
          <w:noProof/>
        </w:rPr>
        <w:tab/>
        <w:t>Ford TJ, Berry C. How to Diagnose and Manage Angina Without Obstructive Coronary Artery Disease: Lessons from the British Heart Foundation CorMicA Trial. Interv Cardiol 2019;14:76-82.</w:t>
      </w:r>
    </w:p>
    <w:p w14:paraId="4C7CC6BD" w14:textId="77777777" w:rsidR="007E1D31" w:rsidRPr="007E1D31" w:rsidRDefault="007E1D31" w:rsidP="00812530">
      <w:pPr>
        <w:pStyle w:val="EndNoteBibliography"/>
        <w:spacing w:after="0"/>
        <w:ind w:left="720" w:hanging="720"/>
        <w:jc w:val="left"/>
        <w:rPr>
          <w:noProof/>
        </w:rPr>
      </w:pPr>
      <w:r w:rsidRPr="007E1D31">
        <w:rPr>
          <w:noProof/>
        </w:rPr>
        <w:t>88.</w:t>
      </w:r>
      <w:r w:rsidRPr="007E1D31">
        <w:rPr>
          <w:noProof/>
        </w:rPr>
        <w:tab/>
        <w:t>Sueda S, Kohno H, Ochi T, Uraoka T. Overview of the Acetylcholine Spasm Provocation Test. Clin Cardiol 2015;38:430-8.</w:t>
      </w:r>
    </w:p>
    <w:p w14:paraId="7B5AF6D3" w14:textId="77777777" w:rsidR="007E1D31" w:rsidRPr="007E1D31" w:rsidRDefault="007E1D31" w:rsidP="00812530">
      <w:pPr>
        <w:pStyle w:val="EndNoteBibliography"/>
        <w:spacing w:after="0"/>
        <w:ind w:left="720" w:hanging="720"/>
        <w:jc w:val="left"/>
        <w:rPr>
          <w:noProof/>
        </w:rPr>
      </w:pPr>
      <w:r w:rsidRPr="007E1D31">
        <w:rPr>
          <w:noProof/>
        </w:rPr>
        <w:t>89.</w:t>
      </w:r>
      <w:r w:rsidRPr="007E1D31">
        <w:rPr>
          <w:noProof/>
        </w:rPr>
        <w:tab/>
        <w:t>Beltrame JF, Crea F, Kaski JC et al. International standardization of diagnostic criteria for vasospastic angina. Eur Heart J 2017;38:2565-2568.</w:t>
      </w:r>
    </w:p>
    <w:p w14:paraId="442907DC" w14:textId="77777777" w:rsidR="007E1D31" w:rsidRPr="007E1D31" w:rsidRDefault="007E1D31" w:rsidP="00812530">
      <w:pPr>
        <w:pStyle w:val="EndNoteBibliography"/>
        <w:spacing w:after="0"/>
        <w:ind w:left="720" w:hanging="720"/>
        <w:jc w:val="left"/>
        <w:rPr>
          <w:noProof/>
        </w:rPr>
      </w:pPr>
      <w:r w:rsidRPr="007E1D31">
        <w:rPr>
          <w:noProof/>
        </w:rPr>
        <w:t>90.</w:t>
      </w:r>
      <w:r w:rsidRPr="007E1D31">
        <w:rPr>
          <w:noProof/>
        </w:rPr>
        <w:tab/>
        <w:t>Saito Y, Kitahara H, Shoji T et al. Paroxysmal atrial fibrillation during intracoronary acetylcholine provocation test. Heart Vessels 2017;32:902-908.</w:t>
      </w:r>
    </w:p>
    <w:p w14:paraId="3C4DB052" w14:textId="77777777" w:rsidR="007E1D31" w:rsidRPr="007E1D31" w:rsidRDefault="007E1D31" w:rsidP="00812530">
      <w:pPr>
        <w:pStyle w:val="EndNoteBibliography"/>
        <w:spacing w:after="0"/>
        <w:ind w:left="720" w:hanging="720"/>
        <w:jc w:val="left"/>
        <w:rPr>
          <w:noProof/>
        </w:rPr>
      </w:pPr>
      <w:r w:rsidRPr="007E1D31">
        <w:rPr>
          <w:noProof/>
        </w:rPr>
        <w:lastRenderedPageBreak/>
        <w:t>91.</w:t>
      </w:r>
      <w:r w:rsidRPr="007E1D31">
        <w:rPr>
          <w:noProof/>
        </w:rPr>
        <w:tab/>
        <w:t>Sueda S, Miyoshi T, Sasaki Y, Sakaue T, Habara H, Kohno H. Gender differences in sensitivity of acetylcholine and ergonovine to coronary spasm provocation test. Heart Vessels 2016;31:322-9.</w:t>
      </w:r>
    </w:p>
    <w:p w14:paraId="331CF104" w14:textId="77777777" w:rsidR="007E1D31" w:rsidRPr="007E1D31" w:rsidRDefault="007E1D31" w:rsidP="00812530">
      <w:pPr>
        <w:pStyle w:val="EndNoteBibliography"/>
        <w:spacing w:after="0"/>
        <w:ind w:left="720" w:hanging="720"/>
        <w:jc w:val="left"/>
        <w:rPr>
          <w:noProof/>
        </w:rPr>
      </w:pPr>
      <w:r w:rsidRPr="007E1D31">
        <w:rPr>
          <w:noProof/>
        </w:rPr>
        <w:t>92.</w:t>
      </w:r>
      <w:r w:rsidRPr="007E1D31">
        <w:rPr>
          <w:noProof/>
        </w:rPr>
        <w:tab/>
        <w:t>Sara JDS, Corban MT, Prasad M et al. The Prevalence of Myocardial Bridging Associated with Coronary Endothelial Dysfunction in Patients with Chest Pain and Non-Obstructive Coronary Artery Disease. EuroIntervention 2019.</w:t>
      </w:r>
    </w:p>
    <w:p w14:paraId="5C911C76" w14:textId="77777777" w:rsidR="007E1D31" w:rsidRPr="007E1D31" w:rsidRDefault="007E1D31" w:rsidP="00812530">
      <w:pPr>
        <w:pStyle w:val="EndNoteBibliography"/>
        <w:spacing w:after="0"/>
        <w:ind w:left="720" w:hanging="720"/>
        <w:jc w:val="left"/>
        <w:rPr>
          <w:noProof/>
        </w:rPr>
      </w:pPr>
      <w:r w:rsidRPr="007E1D31">
        <w:rPr>
          <w:noProof/>
        </w:rPr>
        <w:t>93.</w:t>
      </w:r>
      <w:r w:rsidRPr="007E1D31">
        <w:rPr>
          <w:noProof/>
        </w:rPr>
        <w:tab/>
        <w:t>Escaned J, Cortés J, Flores A et al. Importance of diastolic fractional flow reserve and dobutamine challenge in physiologic assessment of myocardial bridging. J Am Coll Cardiol 2003;42:226-233.</w:t>
      </w:r>
    </w:p>
    <w:p w14:paraId="140256F9" w14:textId="77777777" w:rsidR="007E1D31" w:rsidRPr="007E1D31" w:rsidRDefault="007E1D31" w:rsidP="00812530">
      <w:pPr>
        <w:pStyle w:val="EndNoteBibliography"/>
        <w:spacing w:after="0"/>
        <w:ind w:left="720" w:hanging="720"/>
        <w:jc w:val="left"/>
        <w:rPr>
          <w:noProof/>
        </w:rPr>
      </w:pPr>
      <w:r w:rsidRPr="007E1D31">
        <w:rPr>
          <w:noProof/>
        </w:rPr>
        <w:t>94.</w:t>
      </w:r>
      <w:r w:rsidRPr="007E1D31">
        <w:rPr>
          <w:noProof/>
        </w:rPr>
        <w:tab/>
        <w:t>Crea F, Lanza GA. Angina pectoris and normal coronary arteries: cardiac syndrome X. Heart 2004;90:457-63.</w:t>
      </w:r>
    </w:p>
    <w:p w14:paraId="05A21726" w14:textId="77777777" w:rsidR="007E1D31" w:rsidRPr="007E1D31" w:rsidRDefault="007E1D31" w:rsidP="00812530">
      <w:pPr>
        <w:pStyle w:val="EndNoteBibliography"/>
        <w:spacing w:after="0"/>
        <w:ind w:left="720" w:hanging="720"/>
        <w:jc w:val="left"/>
        <w:rPr>
          <w:noProof/>
        </w:rPr>
      </w:pPr>
      <w:r w:rsidRPr="00E25C9A">
        <w:rPr>
          <w:noProof/>
          <w:lang w:val="da-DK"/>
        </w:rPr>
        <w:t>95.</w:t>
      </w:r>
      <w:r w:rsidRPr="00E25C9A">
        <w:rPr>
          <w:noProof/>
          <w:lang w:val="da-DK"/>
        </w:rPr>
        <w:tab/>
        <w:t xml:space="preserve">Rahman H, Ryan M, Lumley M et al. </w:t>
      </w:r>
      <w:r w:rsidRPr="007E1D31">
        <w:rPr>
          <w:noProof/>
        </w:rPr>
        <w:t>Coronary Microvascular Dysfunction Is Associated With Myocardial Ischemia and Abnormal Coronary Perfusion During Exercise. Circulation 2019;140:1805-1816.</w:t>
      </w:r>
    </w:p>
    <w:p w14:paraId="1676C6F3" w14:textId="77777777" w:rsidR="007E1D31" w:rsidRPr="007E1D31" w:rsidRDefault="007E1D31" w:rsidP="00812530">
      <w:pPr>
        <w:pStyle w:val="EndNoteBibliography"/>
        <w:spacing w:after="0"/>
        <w:ind w:left="720" w:hanging="720"/>
        <w:jc w:val="left"/>
        <w:rPr>
          <w:noProof/>
        </w:rPr>
      </w:pPr>
      <w:r w:rsidRPr="007E1D31">
        <w:rPr>
          <w:noProof/>
        </w:rPr>
        <w:t>96.</w:t>
      </w:r>
      <w:r w:rsidRPr="007E1D31">
        <w:rPr>
          <w:noProof/>
        </w:rPr>
        <w:tab/>
        <w:t>Camici PG, Crea F. Coronary microvascular dysfunction. N Engl J Med 2007;356:830-40.</w:t>
      </w:r>
    </w:p>
    <w:p w14:paraId="541AB8A5" w14:textId="77777777" w:rsidR="007E1D31" w:rsidRPr="007E1D31" w:rsidRDefault="007E1D31" w:rsidP="00812530">
      <w:pPr>
        <w:pStyle w:val="EndNoteBibliography"/>
        <w:spacing w:after="0"/>
        <w:ind w:left="720" w:hanging="720"/>
        <w:jc w:val="left"/>
        <w:rPr>
          <w:noProof/>
        </w:rPr>
      </w:pPr>
      <w:r w:rsidRPr="007E1D31">
        <w:rPr>
          <w:noProof/>
        </w:rPr>
        <w:t>97.</w:t>
      </w:r>
      <w:r w:rsidRPr="007E1D31">
        <w:rPr>
          <w:noProof/>
        </w:rPr>
        <w:tab/>
        <w:t>Ong P, Athanasiadis A, Sechtem U. Pharmacotherapy for coronary microvascular dysfunction. European Heart Journal - Cardiovascular Pharmacotherapy 2015;1:65-71.</w:t>
      </w:r>
    </w:p>
    <w:p w14:paraId="347E7A13" w14:textId="77777777" w:rsidR="007E1D31" w:rsidRPr="00E25C9A" w:rsidRDefault="007E1D31" w:rsidP="00812530">
      <w:pPr>
        <w:pStyle w:val="EndNoteBibliography"/>
        <w:spacing w:after="0"/>
        <w:ind w:left="720" w:hanging="720"/>
        <w:jc w:val="left"/>
        <w:rPr>
          <w:noProof/>
          <w:lang w:val="it-IT"/>
        </w:rPr>
      </w:pPr>
      <w:r w:rsidRPr="007E1D31">
        <w:rPr>
          <w:noProof/>
        </w:rPr>
        <w:t>98.</w:t>
      </w:r>
      <w:r w:rsidRPr="007E1D31">
        <w:rPr>
          <w:noProof/>
        </w:rPr>
        <w:tab/>
        <w:t xml:space="preserve">Maznyczka AM, Oldroyd KG, McCartney P, McEntegart M, Berry C. The Potential Use of the Index of Microcirculatory Resistance to Guide Stratification of Patients for Adjunctive Therapy in Acute Myocardial Infarction. </w:t>
      </w:r>
      <w:r w:rsidRPr="00E25C9A">
        <w:rPr>
          <w:noProof/>
          <w:lang w:val="it-IT"/>
        </w:rPr>
        <w:t>JACC Cardiovasc Interv 2019;12:951-966.</w:t>
      </w:r>
    </w:p>
    <w:p w14:paraId="165E50DB" w14:textId="77777777" w:rsidR="007E1D31" w:rsidRPr="007E1D31" w:rsidRDefault="007E1D31" w:rsidP="00812530">
      <w:pPr>
        <w:pStyle w:val="EndNoteBibliography"/>
        <w:spacing w:after="0"/>
        <w:ind w:left="720" w:hanging="720"/>
        <w:jc w:val="left"/>
        <w:rPr>
          <w:noProof/>
        </w:rPr>
      </w:pPr>
      <w:r w:rsidRPr="00E25C9A">
        <w:rPr>
          <w:noProof/>
          <w:lang w:val="it-IT"/>
        </w:rPr>
        <w:t>99.</w:t>
      </w:r>
      <w:r w:rsidRPr="00E25C9A">
        <w:rPr>
          <w:noProof/>
          <w:lang w:val="it-IT"/>
        </w:rPr>
        <w:tab/>
        <w:t xml:space="preserve">Montone RA, Niccoli G, Fracassi F et al. </w:t>
      </w:r>
      <w:r w:rsidRPr="007E1D31">
        <w:rPr>
          <w:noProof/>
        </w:rPr>
        <w:t>Patients with acute myocardial infarction and non-obstructive coronary arteries: safety and prognostic relevance of invasive coronary provocative tests. Eur Heart J 2018;39:91-98.</w:t>
      </w:r>
    </w:p>
    <w:p w14:paraId="7DD2C064" w14:textId="77777777" w:rsidR="007E1D31" w:rsidRPr="00E25C9A" w:rsidRDefault="007E1D31" w:rsidP="00812530">
      <w:pPr>
        <w:pStyle w:val="EndNoteBibliography"/>
        <w:spacing w:after="0"/>
        <w:ind w:left="720" w:hanging="720"/>
        <w:jc w:val="left"/>
        <w:rPr>
          <w:noProof/>
          <w:lang w:val="da-DK"/>
        </w:rPr>
      </w:pPr>
      <w:r w:rsidRPr="007E1D31">
        <w:rPr>
          <w:noProof/>
        </w:rPr>
        <w:t>100.</w:t>
      </w:r>
      <w:r w:rsidRPr="007E1D31">
        <w:rPr>
          <w:noProof/>
        </w:rPr>
        <w:tab/>
        <w:t xml:space="preserve">Ford TJ, Corcoran D, Padmanabhan S et al. Genetic dysregulation of endothelin-1 is implicated in coronary microvascular dysfunction. </w:t>
      </w:r>
      <w:r w:rsidRPr="00E25C9A">
        <w:rPr>
          <w:noProof/>
          <w:lang w:val="da-DK"/>
        </w:rPr>
        <w:t>Eur Heart J 2020.</w:t>
      </w:r>
    </w:p>
    <w:p w14:paraId="0D1972C1" w14:textId="77777777" w:rsidR="007E1D31" w:rsidRPr="00E25C9A" w:rsidRDefault="007E1D31" w:rsidP="00812530">
      <w:pPr>
        <w:pStyle w:val="EndNoteBibliography"/>
        <w:spacing w:after="0"/>
        <w:ind w:left="720" w:hanging="720"/>
        <w:jc w:val="left"/>
        <w:rPr>
          <w:noProof/>
          <w:lang w:val="nl-NL"/>
        </w:rPr>
      </w:pPr>
      <w:r w:rsidRPr="00E25C9A">
        <w:rPr>
          <w:noProof/>
          <w:lang w:val="da-DK"/>
        </w:rPr>
        <w:lastRenderedPageBreak/>
        <w:t>101.</w:t>
      </w:r>
      <w:r w:rsidRPr="00E25C9A">
        <w:rPr>
          <w:noProof/>
          <w:lang w:val="da-DK"/>
        </w:rPr>
        <w:tab/>
        <w:t xml:space="preserve">Fearon WF, Okada K, Kobashigawa JA et al. </w:t>
      </w:r>
      <w:r w:rsidRPr="007E1D31">
        <w:rPr>
          <w:noProof/>
        </w:rPr>
        <w:t xml:space="preserve">Angiotensin-Converting Enzyme Inhibition Early After Heart Transplantation. </w:t>
      </w:r>
      <w:r w:rsidRPr="00E25C9A">
        <w:rPr>
          <w:noProof/>
          <w:lang w:val="nl-NL"/>
        </w:rPr>
        <w:t>J Am Coll Cardiol 2017;69:2832-2841.</w:t>
      </w:r>
    </w:p>
    <w:p w14:paraId="49901A0A" w14:textId="77777777" w:rsidR="007E1D31" w:rsidRPr="007E1D31" w:rsidRDefault="007E1D31" w:rsidP="00812530">
      <w:pPr>
        <w:pStyle w:val="EndNoteBibliography"/>
        <w:spacing w:after="0"/>
        <w:ind w:left="720" w:hanging="720"/>
        <w:jc w:val="left"/>
        <w:rPr>
          <w:noProof/>
        </w:rPr>
      </w:pPr>
      <w:r w:rsidRPr="00E25C9A">
        <w:rPr>
          <w:noProof/>
          <w:lang w:val="nl-NL"/>
        </w:rPr>
        <w:t>102.</w:t>
      </w:r>
      <w:r w:rsidRPr="00E25C9A">
        <w:rPr>
          <w:noProof/>
          <w:lang w:val="nl-NL"/>
        </w:rPr>
        <w:tab/>
        <w:t xml:space="preserve">Everaars H, de Waard GA, Schumacher SP et al. </w:t>
      </w:r>
      <w:r w:rsidRPr="007E1D31">
        <w:rPr>
          <w:noProof/>
        </w:rPr>
        <w:t>Continuous thermodilution to assess absolute flow and microvascular resistance: validation in humans using [15O]H2O positron emission tomography. Eur Heart J 2019;40:2350-2359.</w:t>
      </w:r>
    </w:p>
    <w:p w14:paraId="0932A539" w14:textId="05EBB8A0" w:rsidR="00E165C6" w:rsidRPr="00E659FF" w:rsidRDefault="007E1D31" w:rsidP="00812530">
      <w:pPr>
        <w:pStyle w:val="EndNoteBibliography"/>
        <w:ind w:left="720" w:hanging="720"/>
        <w:jc w:val="left"/>
      </w:pPr>
      <w:r w:rsidRPr="007E1D31">
        <w:rPr>
          <w:noProof/>
        </w:rPr>
        <w:t>103.</w:t>
      </w:r>
      <w:r w:rsidRPr="007E1D31">
        <w:rPr>
          <w:noProof/>
        </w:rPr>
        <w:tab/>
        <w:t xml:space="preserve">Sidik NP, McEntegart M, Roditi G et al. Rationale and Design of the British Heart Foundation (BHF) coronary microvascular function and CT coronary angiogram (CorCTCA) study. </w:t>
      </w:r>
      <w:r w:rsidR="00812530" w:rsidRPr="00812530">
        <w:rPr>
          <w:noProof/>
        </w:rPr>
        <w:t>Am Heart J. 2020;221:48-59</w:t>
      </w:r>
      <w:r w:rsidRPr="007E1D31">
        <w:rPr>
          <w:noProof/>
        </w:rPr>
        <w:t>.</w:t>
      </w:r>
      <w:r w:rsidR="00E165C6" w:rsidRPr="00E659FF">
        <w:fldChar w:fldCharType="end"/>
      </w:r>
      <w:r w:rsidR="00E165C6" w:rsidRPr="00E659FF">
        <w:br w:type="page"/>
      </w:r>
    </w:p>
    <w:p w14:paraId="2D4AF2EB" w14:textId="238ECF3A" w:rsidR="00F02A2A" w:rsidRPr="00E659FF" w:rsidRDefault="001E6A77" w:rsidP="00352773">
      <w:pPr>
        <w:pStyle w:val="Heading2"/>
      </w:pPr>
      <w:r w:rsidRPr="00E659FF">
        <w:lastRenderedPageBreak/>
        <w:t>Table 1.</w:t>
      </w:r>
      <w:r w:rsidR="009F0491" w:rsidRPr="00E659FF">
        <w:t xml:space="preserve"> </w:t>
      </w:r>
      <w:r w:rsidR="00701A2C" w:rsidRPr="00E659FF">
        <w:t>Proposed s</w:t>
      </w:r>
      <w:r w:rsidR="00F02A2A" w:rsidRPr="00E659FF">
        <w:t>tandardi</w:t>
      </w:r>
      <w:r w:rsidR="0014642A" w:rsidRPr="00E659FF">
        <w:t>z</w:t>
      </w:r>
      <w:r w:rsidR="00F02A2A" w:rsidRPr="00E659FF">
        <w:t xml:space="preserve">ed </w:t>
      </w:r>
      <w:r w:rsidR="0014642A" w:rsidRPr="00E659FF">
        <w:t>diagnos</w:t>
      </w:r>
      <w:r w:rsidR="003B48EF" w:rsidRPr="00E659FF">
        <w:t>tic criteria</w:t>
      </w:r>
      <w:r w:rsidR="0014642A" w:rsidRPr="00E659FF">
        <w:t xml:space="preserve">: </w:t>
      </w:r>
      <w:r w:rsidR="00BD28C6" w:rsidRPr="00E659FF">
        <w:t>coronary vascular dysfunction</w:t>
      </w:r>
      <w:r w:rsidR="00801FA9" w:rsidRPr="00E659FF">
        <w:t>.</w:t>
      </w:r>
    </w:p>
    <w:tbl>
      <w:tblPr>
        <w:tblStyle w:val="PlainTable21"/>
        <w:tblW w:w="9356" w:type="dxa"/>
        <w:tblLook w:val="06A0" w:firstRow="1" w:lastRow="0" w:firstColumn="1" w:lastColumn="0" w:noHBand="1" w:noVBand="1"/>
      </w:tblPr>
      <w:tblGrid>
        <w:gridCol w:w="1928"/>
        <w:gridCol w:w="2390"/>
        <w:gridCol w:w="5038"/>
      </w:tblGrid>
      <w:tr w:rsidR="00F02A2A" w:rsidRPr="00E659FF" w14:paraId="28123402" w14:textId="77777777" w:rsidTr="000F1F1E">
        <w:trPr>
          <w:cnfStyle w:val="100000000000" w:firstRow="1" w:lastRow="0" w:firstColumn="0" w:lastColumn="0" w:oddVBand="0" w:evenVBand="0" w:oddHBand="0"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1928" w:type="dxa"/>
          </w:tcPr>
          <w:p w14:paraId="2F55DD3D" w14:textId="77777777" w:rsidR="00F02A2A" w:rsidRPr="00E659FF" w:rsidRDefault="00F02A2A" w:rsidP="00352773">
            <w:pPr>
              <w:pStyle w:val="Heading2"/>
              <w:outlineLvl w:val="1"/>
              <w:rPr>
                <w:b/>
                <w:bCs/>
              </w:rPr>
            </w:pPr>
            <w:r w:rsidRPr="00E659FF">
              <w:rPr>
                <w:b/>
                <w:bCs/>
              </w:rPr>
              <w:t>Diagnostic Group</w:t>
            </w:r>
          </w:p>
        </w:tc>
        <w:tc>
          <w:tcPr>
            <w:tcW w:w="7428" w:type="dxa"/>
            <w:gridSpan w:val="2"/>
          </w:tcPr>
          <w:p w14:paraId="0C154C06" w14:textId="77777777" w:rsidR="00F02A2A" w:rsidRPr="00E659FF" w:rsidRDefault="00F02A2A" w:rsidP="00352773">
            <w:pPr>
              <w:pStyle w:val="Heading2"/>
              <w:outlineLvl w:val="1"/>
              <w:cnfStyle w:val="100000000000" w:firstRow="1" w:lastRow="0" w:firstColumn="0" w:lastColumn="0" w:oddVBand="0" w:evenVBand="0" w:oddHBand="0" w:evenHBand="0" w:firstRowFirstColumn="0" w:firstRowLastColumn="0" w:lastRowFirstColumn="0" w:lastRowLastColumn="0"/>
              <w:rPr>
                <w:b/>
                <w:bCs/>
              </w:rPr>
            </w:pPr>
            <w:r w:rsidRPr="00E659FF">
              <w:rPr>
                <w:b/>
                <w:bCs/>
              </w:rPr>
              <w:t>Outcome definitions – disorders of coronary artery function</w:t>
            </w:r>
          </w:p>
        </w:tc>
      </w:tr>
      <w:tr w:rsidR="00F02A2A" w:rsidRPr="00E659FF" w14:paraId="3D054198" w14:textId="77777777" w:rsidTr="000F1F1E">
        <w:trPr>
          <w:trHeight w:val="422"/>
        </w:trPr>
        <w:tc>
          <w:tcPr>
            <w:cnfStyle w:val="001000000000" w:firstRow="0" w:lastRow="0" w:firstColumn="1" w:lastColumn="0" w:oddVBand="0" w:evenVBand="0" w:oddHBand="0" w:evenHBand="0" w:firstRowFirstColumn="0" w:firstRowLastColumn="0" w:lastRowFirstColumn="0" w:lastRowLastColumn="0"/>
            <w:tcW w:w="1928" w:type="dxa"/>
          </w:tcPr>
          <w:p w14:paraId="5D62028C" w14:textId="77777777" w:rsidR="00F02A2A" w:rsidRPr="00E659FF" w:rsidRDefault="00F02A2A" w:rsidP="00267CC9">
            <w:pPr>
              <w:spacing w:before="0" w:line="240" w:lineRule="auto"/>
              <w:contextualSpacing/>
              <w:jc w:val="right"/>
              <w:rPr>
                <w:rFonts w:eastAsia="Calibri"/>
                <w:bCs w:val="0"/>
                <w:color w:val="000000"/>
              </w:rPr>
            </w:pPr>
            <w:r w:rsidRPr="00E659FF">
              <w:rPr>
                <w:rFonts w:eastAsia="Calibri"/>
                <w:color w:val="000000"/>
              </w:rPr>
              <w:t>Microvascular angina</w:t>
            </w:r>
          </w:p>
        </w:tc>
        <w:tc>
          <w:tcPr>
            <w:tcW w:w="2390" w:type="dxa"/>
          </w:tcPr>
          <w:p w14:paraId="14089C30" w14:textId="77777777" w:rsidR="00F02A2A" w:rsidRPr="00E659FF" w:rsidRDefault="00F02A2A" w:rsidP="000E17BD">
            <w:pPr>
              <w:pStyle w:val="ListParagraph"/>
              <w:numPr>
                <w:ilvl w:val="0"/>
                <w:numId w:val="2"/>
              </w:num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b/>
                <w:i/>
                <w:color w:val="000000"/>
              </w:rPr>
            </w:pPr>
            <w:r w:rsidRPr="00E659FF">
              <w:rPr>
                <w:rFonts w:eastAsia="Calibri"/>
                <w:b/>
                <w:i/>
                <w:color w:val="000000"/>
              </w:rPr>
              <w:t>Abnormal microvascular resistance</w:t>
            </w:r>
          </w:p>
        </w:tc>
        <w:tc>
          <w:tcPr>
            <w:tcW w:w="5038" w:type="dxa"/>
          </w:tcPr>
          <w:p w14:paraId="295CA36C" w14:textId="77777777" w:rsidR="00F02A2A" w:rsidRPr="00E659FF" w:rsidRDefault="00F02A2A" w:rsidP="00267CC9">
            <w:pPr>
              <w:spacing w:before="0" w:line="240" w:lineRule="auto"/>
              <w:contextualSpacing/>
              <w:cnfStyle w:val="000000000000" w:firstRow="0" w:lastRow="0" w:firstColumn="0" w:lastColumn="0" w:oddVBand="0" w:evenVBand="0" w:oddHBand="0" w:evenHBand="0" w:firstRowFirstColumn="0" w:firstRowLastColumn="0" w:lastRowFirstColumn="0" w:lastRowLastColumn="0"/>
            </w:pPr>
            <w:r w:rsidRPr="00E659FF">
              <w:rPr>
                <w:rFonts w:eastAsia="Calibri"/>
                <w:color w:val="000000"/>
              </w:rPr>
              <w:t>Index of microvascular resistance (IMR) ≥25</w:t>
            </w:r>
          </w:p>
          <w:p w14:paraId="61F632BC" w14:textId="6919026E" w:rsidR="003B48EF" w:rsidRPr="00E659FF" w:rsidRDefault="00E14D7A" w:rsidP="00267CC9">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r>
              <w:rPr>
                <w:rFonts w:eastAsia="Calibri"/>
                <w:color w:val="000000"/>
              </w:rPr>
              <w:t>Hyperemic microvascular resistance (</w:t>
            </w:r>
            <w:r w:rsidR="003B48EF" w:rsidRPr="00E659FF">
              <w:rPr>
                <w:rFonts w:eastAsia="Calibri"/>
                <w:color w:val="000000"/>
              </w:rPr>
              <w:t>HMR</w:t>
            </w:r>
            <w:r>
              <w:rPr>
                <w:rFonts w:eastAsia="Calibri"/>
                <w:color w:val="000000"/>
              </w:rPr>
              <w:t>)</w:t>
            </w:r>
            <w:r w:rsidR="003B48EF" w:rsidRPr="00E659FF">
              <w:rPr>
                <w:rFonts w:eastAsia="Calibri"/>
                <w:color w:val="000000"/>
              </w:rPr>
              <w:t xml:space="preserve"> &gt;2.4</w:t>
            </w:r>
          </w:p>
        </w:tc>
      </w:tr>
      <w:tr w:rsidR="00F02A2A" w:rsidRPr="00E659FF" w14:paraId="6E32B53F" w14:textId="77777777" w:rsidTr="000F1F1E">
        <w:trPr>
          <w:trHeight w:val="711"/>
        </w:trPr>
        <w:tc>
          <w:tcPr>
            <w:cnfStyle w:val="001000000000" w:firstRow="0" w:lastRow="0" w:firstColumn="1" w:lastColumn="0" w:oddVBand="0" w:evenVBand="0" w:oddHBand="0" w:evenHBand="0" w:firstRowFirstColumn="0" w:firstRowLastColumn="0" w:lastRowFirstColumn="0" w:lastRowLastColumn="0"/>
            <w:tcW w:w="1928" w:type="dxa"/>
          </w:tcPr>
          <w:p w14:paraId="0DB24242" w14:textId="77777777" w:rsidR="00F02A2A" w:rsidRPr="00E659FF" w:rsidRDefault="00F02A2A" w:rsidP="00267CC9">
            <w:pPr>
              <w:spacing w:before="0" w:line="240" w:lineRule="auto"/>
              <w:contextualSpacing/>
              <w:jc w:val="right"/>
              <w:rPr>
                <w:rFonts w:eastAsia="Calibri"/>
                <w:bCs w:val="0"/>
                <w:color w:val="000000"/>
              </w:rPr>
            </w:pPr>
          </w:p>
        </w:tc>
        <w:tc>
          <w:tcPr>
            <w:tcW w:w="2390" w:type="dxa"/>
          </w:tcPr>
          <w:p w14:paraId="0AA48FE2" w14:textId="69B944AD" w:rsidR="00F02A2A" w:rsidRPr="00E659FF" w:rsidRDefault="00F02A2A" w:rsidP="000E17BD">
            <w:pPr>
              <w:pStyle w:val="ListParagraph"/>
              <w:numPr>
                <w:ilvl w:val="0"/>
                <w:numId w:val="2"/>
              </w:num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b/>
                <w:i/>
                <w:color w:val="000000"/>
              </w:rPr>
            </w:pPr>
            <w:r w:rsidRPr="00E659FF">
              <w:rPr>
                <w:rFonts w:eastAsia="Calibri"/>
                <w:b/>
                <w:i/>
                <w:color w:val="000000"/>
              </w:rPr>
              <w:t>Impaired coronary vasorelaxation</w:t>
            </w:r>
          </w:p>
        </w:tc>
        <w:tc>
          <w:tcPr>
            <w:tcW w:w="5038" w:type="dxa"/>
          </w:tcPr>
          <w:p w14:paraId="66308387" w14:textId="77777777" w:rsidR="00F02A2A" w:rsidRPr="00E659FF" w:rsidRDefault="00F02A2A" w:rsidP="00267CC9">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r w:rsidRPr="00E659FF">
              <w:rPr>
                <w:rFonts w:eastAsia="Calibri"/>
                <w:color w:val="000000"/>
              </w:rPr>
              <w:t>Coronary flow reserve by thermodilution (CFR) &lt;2.0</w:t>
            </w:r>
          </w:p>
        </w:tc>
      </w:tr>
      <w:tr w:rsidR="00F02A2A" w:rsidRPr="00E659FF" w14:paraId="42EA2339" w14:textId="77777777" w:rsidTr="000F1F1E">
        <w:trPr>
          <w:trHeight w:val="1179"/>
        </w:trPr>
        <w:tc>
          <w:tcPr>
            <w:cnfStyle w:val="001000000000" w:firstRow="0" w:lastRow="0" w:firstColumn="1" w:lastColumn="0" w:oddVBand="0" w:evenVBand="0" w:oddHBand="0" w:evenHBand="0" w:firstRowFirstColumn="0" w:firstRowLastColumn="0" w:lastRowFirstColumn="0" w:lastRowLastColumn="0"/>
            <w:tcW w:w="1928" w:type="dxa"/>
          </w:tcPr>
          <w:p w14:paraId="2A601E9C" w14:textId="77777777" w:rsidR="00F02A2A" w:rsidRPr="00E659FF" w:rsidRDefault="00F02A2A" w:rsidP="00267CC9">
            <w:pPr>
              <w:spacing w:before="0" w:line="240" w:lineRule="auto"/>
              <w:contextualSpacing/>
              <w:jc w:val="right"/>
              <w:rPr>
                <w:rFonts w:eastAsia="Calibri"/>
                <w:bCs w:val="0"/>
                <w:color w:val="000000"/>
              </w:rPr>
            </w:pPr>
          </w:p>
        </w:tc>
        <w:tc>
          <w:tcPr>
            <w:tcW w:w="2390" w:type="dxa"/>
          </w:tcPr>
          <w:p w14:paraId="44830FBA" w14:textId="77777777" w:rsidR="00F02A2A" w:rsidRPr="00E659FF" w:rsidRDefault="00F02A2A" w:rsidP="000E17BD">
            <w:pPr>
              <w:pStyle w:val="ListParagraph"/>
              <w:numPr>
                <w:ilvl w:val="0"/>
                <w:numId w:val="2"/>
              </w:num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b/>
                <w:i/>
                <w:color w:val="000000"/>
              </w:rPr>
            </w:pPr>
            <w:r w:rsidRPr="00E659FF">
              <w:rPr>
                <w:rFonts w:eastAsia="Calibri"/>
                <w:b/>
                <w:i/>
                <w:color w:val="000000"/>
              </w:rPr>
              <w:t>Microvascular spasm</w:t>
            </w:r>
          </w:p>
        </w:tc>
        <w:tc>
          <w:tcPr>
            <w:tcW w:w="5038" w:type="dxa"/>
          </w:tcPr>
          <w:p w14:paraId="43D64C11" w14:textId="368A4044" w:rsidR="00F02A2A" w:rsidRPr="00E659FF" w:rsidRDefault="00F02A2A" w:rsidP="00267CC9">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r w:rsidRPr="00E659FF">
              <w:rPr>
                <w:rFonts w:eastAsia="Calibri"/>
                <w:color w:val="000000"/>
              </w:rPr>
              <w:t xml:space="preserve">Angina during </w:t>
            </w:r>
            <w:r w:rsidR="00587B99" w:rsidRPr="00E659FF">
              <w:rPr>
                <w:rFonts w:eastAsia="Calibri"/>
                <w:color w:val="000000"/>
              </w:rPr>
              <w:t>intracoronary infusion of acetylcholine</w:t>
            </w:r>
            <w:r w:rsidRPr="00E659FF">
              <w:rPr>
                <w:rFonts w:eastAsia="Calibri"/>
                <w:color w:val="000000"/>
              </w:rPr>
              <w:t xml:space="preserve"> with typical ischemic ST-segment changes </w:t>
            </w:r>
            <w:r w:rsidR="00701A2C" w:rsidRPr="00E659FF">
              <w:rPr>
                <w:rFonts w:eastAsia="Calibri"/>
                <w:color w:val="000000"/>
              </w:rPr>
              <w:t>without</w:t>
            </w:r>
            <w:r w:rsidRPr="00E659FF">
              <w:rPr>
                <w:rFonts w:eastAsia="Calibri"/>
                <w:color w:val="000000"/>
              </w:rPr>
              <w:t xml:space="preserve"> epicardial coronary constriction </w:t>
            </w:r>
            <w:r w:rsidR="0089596F" w:rsidRPr="00E659FF">
              <w:rPr>
                <w:rFonts w:eastAsia="Calibri"/>
                <w:color w:val="000000"/>
              </w:rPr>
              <w:t>(</w:t>
            </w:r>
            <w:r w:rsidRPr="00E659FF">
              <w:rPr>
                <w:rFonts w:eastAsia="Calibri"/>
                <w:color w:val="000000"/>
              </w:rPr>
              <w:t>&lt;90% reduction</w:t>
            </w:r>
            <w:r w:rsidR="0089596F" w:rsidRPr="00E659FF">
              <w:rPr>
                <w:rFonts w:eastAsia="Calibri"/>
                <w:color w:val="000000"/>
              </w:rPr>
              <w:t>)</w:t>
            </w:r>
            <w:r w:rsidRPr="00E659FF">
              <w:rPr>
                <w:rFonts w:eastAsia="Calibri"/>
                <w:color w:val="000000"/>
              </w:rPr>
              <w:t xml:space="preserve"> in coronary artery diameter.</w:t>
            </w:r>
            <w:r w:rsidR="00AB24C0" w:rsidRPr="00E659FF">
              <w:rPr>
                <w:rFonts w:eastAsia="Calibri"/>
                <w:color w:val="000000"/>
              </w:rPr>
              <w:t xml:space="preserve"> NB. Microvascular spasm may occur earlier than diffuse, distal spasm of a conduit artery.</w:t>
            </w:r>
          </w:p>
          <w:p w14:paraId="72FF303A" w14:textId="4D39F76F" w:rsidR="00AB24C0" w:rsidRPr="00E659FF" w:rsidRDefault="00AB24C0" w:rsidP="00267CC9">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p>
        </w:tc>
      </w:tr>
      <w:tr w:rsidR="00F02A2A" w:rsidRPr="00E659FF" w14:paraId="003ED2A6" w14:textId="77777777" w:rsidTr="000F1F1E">
        <w:trPr>
          <w:trHeight w:val="962"/>
        </w:trPr>
        <w:tc>
          <w:tcPr>
            <w:cnfStyle w:val="001000000000" w:firstRow="0" w:lastRow="0" w:firstColumn="1" w:lastColumn="0" w:oddVBand="0" w:evenVBand="0" w:oddHBand="0" w:evenHBand="0" w:firstRowFirstColumn="0" w:firstRowLastColumn="0" w:lastRowFirstColumn="0" w:lastRowLastColumn="0"/>
            <w:tcW w:w="1928" w:type="dxa"/>
          </w:tcPr>
          <w:p w14:paraId="2B5608D1" w14:textId="77777777" w:rsidR="00F02A2A" w:rsidRPr="00E659FF" w:rsidRDefault="00F02A2A" w:rsidP="00267CC9">
            <w:pPr>
              <w:spacing w:before="0" w:line="240" w:lineRule="auto"/>
              <w:contextualSpacing/>
              <w:jc w:val="right"/>
              <w:rPr>
                <w:rFonts w:eastAsia="Calibri"/>
                <w:bCs w:val="0"/>
                <w:color w:val="000000"/>
              </w:rPr>
            </w:pPr>
            <w:r w:rsidRPr="00E659FF">
              <w:rPr>
                <w:rFonts w:eastAsia="Calibri"/>
                <w:color w:val="000000"/>
              </w:rPr>
              <w:t>Vasospastic angina</w:t>
            </w:r>
          </w:p>
        </w:tc>
        <w:tc>
          <w:tcPr>
            <w:tcW w:w="2390" w:type="dxa"/>
          </w:tcPr>
          <w:p w14:paraId="1E9CFBDD" w14:textId="77777777" w:rsidR="00F02A2A" w:rsidRPr="00E659FF" w:rsidRDefault="00F02A2A" w:rsidP="00267CC9">
            <w:pPr>
              <w:spacing w:before="0" w:line="240" w:lineRule="auto"/>
              <w:contextualSpacing/>
              <w:jc w:val="right"/>
              <w:cnfStyle w:val="000000000000" w:firstRow="0" w:lastRow="0" w:firstColumn="0" w:lastColumn="0" w:oddVBand="0" w:evenVBand="0" w:oddHBand="0" w:evenHBand="0" w:firstRowFirstColumn="0" w:firstRowLastColumn="0" w:lastRowFirstColumn="0" w:lastRowLastColumn="0"/>
              <w:rPr>
                <w:rFonts w:eastAsia="Calibri"/>
                <w:b/>
                <w:i/>
                <w:color w:val="000000"/>
              </w:rPr>
            </w:pPr>
            <w:r w:rsidRPr="00E659FF">
              <w:rPr>
                <w:rFonts w:eastAsia="Calibri"/>
                <w:b/>
                <w:i/>
                <w:color w:val="000000"/>
              </w:rPr>
              <w:t>Epicardial spasm</w:t>
            </w:r>
          </w:p>
        </w:tc>
        <w:tc>
          <w:tcPr>
            <w:tcW w:w="5038" w:type="dxa"/>
            <w:vMerge w:val="restart"/>
          </w:tcPr>
          <w:p w14:paraId="2CF88599" w14:textId="77777777" w:rsidR="00F02A2A" w:rsidRDefault="000E053B" w:rsidP="001652B2">
            <w:pPr>
              <w:spacing w:before="0" w:line="240" w:lineRule="auto"/>
              <w:contextualSpacing/>
              <w:cnfStyle w:val="000000000000" w:firstRow="0" w:lastRow="0" w:firstColumn="0" w:lastColumn="0" w:oddVBand="0" w:evenVBand="0" w:oddHBand="0" w:evenHBand="0" w:firstRowFirstColumn="0" w:firstRowLastColumn="0" w:lastRowFirstColumn="0" w:lastRowLastColumn="0"/>
            </w:pPr>
            <w:r w:rsidRPr="00E659FF">
              <w:rPr>
                <w:rFonts w:eastAsia="Calibri"/>
                <w:color w:val="000000"/>
              </w:rPr>
              <w:t>Reduction</w:t>
            </w:r>
            <w:r w:rsidR="00F02A2A" w:rsidRPr="00E659FF">
              <w:rPr>
                <w:rFonts w:eastAsia="Calibri"/>
                <w:color w:val="000000"/>
              </w:rPr>
              <w:t xml:space="preserve"> in coronary diameter &gt;90% following intracoronary </w:t>
            </w:r>
            <w:r w:rsidR="00587B99" w:rsidRPr="00E659FF">
              <w:rPr>
                <w:rFonts w:eastAsia="Calibri"/>
                <w:color w:val="000000"/>
              </w:rPr>
              <w:t xml:space="preserve">acetylcholine </w:t>
            </w:r>
            <w:r w:rsidRPr="00E659FF">
              <w:rPr>
                <w:rFonts w:eastAsia="Calibri"/>
                <w:color w:val="000000"/>
              </w:rPr>
              <w:t>from</w:t>
            </w:r>
            <w:r w:rsidR="00F02A2A" w:rsidRPr="00E659FF">
              <w:rPr>
                <w:rFonts w:eastAsia="Calibri"/>
                <w:color w:val="000000"/>
              </w:rPr>
              <w:t xml:space="preserve"> baseline </w:t>
            </w:r>
            <w:r w:rsidRPr="00E659FF">
              <w:rPr>
                <w:rFonts w:eastAsia="Calibri"/>
                <w:color w:val="000000"/>
              </w:rPr>
              <w:t>in</w:t>
            </w:r>
            <w:r w:rsidR="00F02A2A" w:rsidRPr="00E659FF">
              <w:rPr>
                <w:rFonts w:eastAsia="Calibri"/>
                <w:color w:val="000000"/>
              </w:rPr>
              <w:t xml:space="preserve"> any epicardial coronary artery segment together with symptoms and ST segment deviation on the ECG.</w:t>
            </w:r>
            <w:r w:rsidR="00F02A2A" w:rsidRPr="00E659FF">
              <w:t xml:space="preserve"> </w:t>
            </w:r>
            <w:r w:rsidR="00AB24C0" w:rsidRPr="00E659FF">
              <w:t>NB</w:t>
            </w:r>
            <w:r w:rsidR="00701A2C" w:rsidRPr="00E659FF">
              <w:t>.</w:t>
            </w:r>
            <w:r w:rsidR="00AB24C0" w:rsidRPr="00E659FF">
              <w:t xml:space="preserve"> Prinzmetal vasospasm is typically focal.</w:t>
            </w:r>
          </w:p>
          <w:p w14:paraId="07772122" w14:textId="53CAFA7E" w:rsidR="00890FF8" w:rsidRPr="00E659FF" w:rsidRDefault="00890FF8" w:rsidP="001652B2">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p>
        </w:tc>
      </w:tr>
      <w:tr w:rsidR="00F02A2A" w:rsidRPr="00E659FF" w14:paraId="61592257" w14:textId="77777777" w:rsidTr="000F1F1E">
        <w:trPr>
          <w:trHeight w:val="351"/>
        </w:trPr>
        <w:tc>
          <w:tcPr>
            <w:cnfStyle w:val="001000000000" w:firstRow="0" w:lastRow="0" w:firstColumn="1" w:lastColumn="0" w:oddVBand="0" w:evenVBand="0" w:oddHBand="0" w:evenHBand="0" w:firstRowFirstColumn="0" w:firstRowLastColumn="0" w:lastRowFirstColumn="0" w:lastRowLastColumn="0"/>
            <w:tcW w:w="1928" w:type="dxa"/>
          </w:tcPr>
          <w:p w14:paraId="0523CDC0" w14:textId="77777777" w:rsidR="00F02A2A" w:rsidRPr="00E659FF" w:rsidRDefault="00F02A2A" w:rsidP="00267CC9">
            <w:pPr>
              <w:spacing w:before="0" w:line="240" w:lineRule="auto"/>
              <w:contextualSpacing/>
              <w:jc w:val="right"/>
              <w:rPr>
                <w:rFonts w:eastAsia="Calibri"/>
                <w:bCs w:val="0"/>
                <w:color w:val="000000"/>
              </w:rPr>
            </w:pPr>
          </w:p>
        </w:tc>
        <w:tc>
          <w:tcPr>
            <w:tcW w:w="2390" w:type="dxa"/>
          </w:tcPr>
          <w:p w14:paraId="4998EF01" w14:textId="77777777" w:rsidR="00F02A2A" w:rsidRPr="00E659FF" w:rsidRDefault="00F02A2A" w:rsidP="00267CC9">
            <w:pPr>
              <w:spacing w:before="0" w:line="240" w:lineRule="auto"/>
              <w:contextualSpacing/>
              <w:jc w:val="right"/>
              <w:cnfStyle w:val="000000000000" w:firstRow="0" w:lastRow="0" w:firstColumn="0" w:lastColumn="0" w:oddVBand="0" w:evenVBand="0" w:oddHBand="0" w:evenHBand="0" w:firstRowFirstColumn="0" w:firstRowLastColumn="0" w:lastRowFirstColumn="0" w:lastRowLastColumn="0"/>
              <w:rPr>
                <w:rFonts w:eastAsia="Calibri"/>
                <w:color w:val="000000"/>
              </w:rPr>
            </w:pPr>
          </w:p>
        </w:tc>
        <w:tc>
          <w:tcPr>
            <w:tcW w:w="5038" w:type="dxa"/>
            <w:vMerge/>
          </w:tcPr>
          <w:p w14:paraId="0B15E0AE" w14:textId="77777777" w:rsidR="00F02A2A" w:rsidRPr="00E659FF" w:rsidRDefault="00F02A2A" w:rsidP="000E17BD">
            <w:pPr>
              <w:spacing w:before="0" w:line="240" w:lineRule="auto"/>
              <w:contextualSpacing/>
              <w:cnfStyle w:val="000000000000" w:firstRow="0" w:lastRow="0" w:firstColumn="0" w:lastColumn="0" w:oddVBand="0" w:evenVBand="0" w:oddHBand="0" w:evenHBand="0" w:firstRowFirstColumn="0" w:firstRowLastColumn="0" w:lastRowFirstColumn="0" w:lastRowLastColumn="0"/>
              <w:rPr>
                <w:rFonts w:eastAsia="Calibri"/>
                <w:color w:val="000000"/>
              </w:rPr>
            </w:pPr>
          </w:p>
        </w:tc>
      </w:tr>
      <w:tr w:rsidR="00F02A2A" w:rsidRPr="00553338" w14:paraId="13B3467A" w14:textId="77777777" w:rsidTr="000F1F1E">
        <w:trPr>
          <w:trHeight w:val="854"/>
        </w:trPr>
        <w:tc>
          <w:tcPr>
            <w:cnfStyle w:val="001000000000" w:firstRow="0" w:lastRow="0" w:firstColumn="1" w:lastColumn="0" w:oddVBand="0" w:evenVBand="0" w:oddHBand="0" w:evenHBand="0" w:firstRowFirstColumn="0" w:firstRowLastColumn="0" w:lastRowFirstColumn="0" w:lastRowLastColumn="0"/>
            <w:tcW w:w="1928" w:type="dxa"/>
          </w:tcPr>
          <w:p w14:paraId="3387471C" w14:textId="77777777" w:rsidR="00F02A2A" w:rsidRPr="00553338" w:rsidRDefault="00394A2E" w:rsidP="00267CC9">
            <w:pPr>
              <w:spacing w:before="0" w:line="240" w:lineRule="auto"/>
              <w:jc w:val="right"/>
              <w:rPr>
                <w:rFonts w:eastAsia="Calibri"/>
                <w:bCs w:val="0"/>
                <w:color w:val="000000"/>
              </w:rPr>
            </w:pPr>
            <w:r w:rsidRPr="00553338">
              <w:rPr>
                <w:rFonts w:eastAsia="Calibri"/>
                <w:color w:val="000000"/>
              </w:rPr>
              <w:t>Obstructive</w:t>
            </w:r>
            <w:r w:rsidR="00F02A2A" w:rsidRPr="00553338">
              <w:rPr>
                <w:rFonts w:eastAsia="Calibri"/>
                <w:color w:val="000000"/>
              </w:rPr>
              <w:t xml:space="preserve"> epicardial coronary disease</w:t>
            </w:r>
          </w:p>
        </w:tc>
        <w:tc>
          <w:tcPr>
            <w:tcW w:w="2390" w:type="dxa"/>
          </w:tcPr>
          <w:p w14:paraId="67BFDF67" w14:textId="77777777" w:rsidR="00F02A2A" w:rsidRPr="00553338" w:rsidRDefault="00F02A2A" w:rsidP="00267CC9">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Calibri"/>
                <w:color w:val="000000"/>
              </w:rPr>
            </w:pPr>
          </w:p>
        </w:tc>
        <w:tc>
          <w:tcPr>
            <w:tcW w:w="5038" w:type="dxa"/>
          </w:tcPr>
          <w:p w14:paraId="46EA5147" w14:textId="77777777" w:rsidR="00F02A2A" w:rsidRPr="00553338" w:rsidRDefault="00F02A2A"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553338">
              <w:rPr>
                <w:rFonts w:eastAsia="Calibri"/>
                <w:color w:val="000000"/>
              </w:rPr>
              <w:t>Fractional flow reserve (FFR) ≤ 0.80.</w:t>
            </w:r>
          </w:p>
          <w:p w14:paraId="263CE8FC" w14:textId="77777777" w:rsidR="0014642A" w:rsidRPr="00553338" w:rsidRDefault="0014642A" w:rsidP="001652B2">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color w:val="000000"/>
              </w:rPr>
            </w:pPr>
            <w:r w:rsidRPr="00553338">
              <w:rPr>
                <w:rFonts w:eastAsia="Calibri"/>
                <w:color w:val="000000"/>
              </w:rPr>
              <w:t xml:space="preserve">Contrast FFR ≤0.83 </w:t>
            </w:r>
          </w:p>
          <w:p w14:paraId="09C2DD5F" w14:textId="620344B0" w:rsidR="0014642A" w:rsidRPr="00553338" w:rsidRDefault="0097063C" w:rsidP="001652B2">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color w:val="000000"/>
              </w:rPr>
            </w:pPr>
            <w:r w:rsidRPr="00553338">
              <w:rPr>
                <w:rFonts w:eastAsia="Calibri"/>
                <w:color w:val="000000"/>
              </w:rPr>
              <w:t>Resting indices (i.e.</w:t>
            </w:r>
            <w:r w:rsidR="0014642A" w:rsidRPr="00553338">
              <w:rPr>
                <w:rFonts w:eastAsia="Calibri"/>
                <w:color w:val="000000"/>
              </w:rPr>
              <w:t xml:space="preserve"> </w:t>
            </w:r>
            <w:r w:rsidR="001F6C95" w:rsidRPr="00553338">
              <w:rPr>
                <w:rFonts w:eastAsia="Calibri"/>
                <w:color w:val="000000"/>
              </w:rPr>
              <w:t>iFR</w:t>
            </w:r>
            <w:r w:rsidR="0088318C" w:rsidRPr="00553338">
              <w:rPr>
                <w:rFonts w:eastAsia="Calibri" w:cs="Times New Roman"/>
                <w:color w:val="000000"/>
              </w:rPr>
              <w:t>™</w:t>
            </w:r>
            <w:r w:rsidR="001F6C95" w:rsidRPr="00553338">
              <w:rPr>
                <w:rFonts w:eastAsia="Calibri"/>
                <w:color w:val="000000"/>
              </w:rPr>
              <w:t xml:space="preserve">, </w:t>
            </w:r>
            <w:r w:rsidR="00A24FEA" w:rsidRPr="00553338">
              <w:rPr>
                <w:rFonts w:eastAsia="Calibri"/>
                <w:color w:val="000000"/>
              </w:rPr>
              <w:t>NHPR</w:t>
            </w:r>
            <w:r w:rsidR="0014642A" w:rsidRPr="00553338">
              <w:rPr>
                <w:rFonts w:eastAsia="Calibri"/>
                <w:color w:val="000000"/>
              </w:rPr>
              <w:t>) ≤</w:t>
            </w:r>
            <w:r w:rsidR="0001164D" w:rsidRPr="00553338">
              <w:rPr>
                <w:rFonts w:eastAsia="Calibri"/>
                <w:color w:val="000000"/>
              </w:rPr>
              <w:t xml:space="preserve"> </w:t>
            </w:r>
            <w:r w:rsidR="0014642A" w:rsidRPr="00553338">
              <w:rPr>
                <w:rFonts w:eastAsia="Calibri"/>
                <w:color w:val="000000"/>
              </w:rPr>
              <w:t>0.89</w:t>
            </w:r>
          </w:p>
        </w:tc>
      </w:tr>
      <w:tr w:rsidR="003F484D" w:rsidRPr="00553338" w14:paraId="5201CFDE" w14:textId="77777777" w:rsidTr="000F1F1E">
        <w:trPr>
          <w:trHeight w:val="854"/>
        </w:trPr>
        <w:tc>
          <w:tcPr>
            <w:cnfStyle w:val="001000000000" w:firstRow="0" w:lastRow="0" w:firstColumn="1" w:lastColumn="0" w:oddVBand="0" w:evenVBand="0" w:oddHBand="0" w:evenHBand="0" w:firstRowFirstColumn="0" w:firstRowLastColumn="0" w:lastRowFirstColumn="0" w:lastRowLastColumn="0"/>
            <w:tcW w:w="1928" w:type="dxa"/>
          </w:tcPr>
          <w:p w14:paraId="46D01DA8" w14:textId="29EFCF54" w:rsidR="003F484D" w:rsidRPr="00553338" w:rsidRDefault="003F484D" w:rsidP="00267CC9">
            <w:pPr>
              <w:spacing w:before="0" w:line="240" w:lineRule="auto"/>
              <w:jc w:val="right"/>
              <w:rPr>
                <w:rFonts w:eastAsia="Calibri"/>
                <w:color w:val="000000"/>
              </w:rPr>
            </w:pPr>
            <w:bookmarkStart w:id="11" w:name="_Hlk38302960"/>
            <w:r>
              <w:rPr>
                <w:rFonts w:eastAsia="Calibri"/>
                <w:color w:val="000000"/>
              </w:rPr>
              <w:t>Endothelial dysfunction</w:t>
            </w:r>
          </w:p>
        </w:tc>
        <w:tc>
          <w:tcPr>
            <w:tcW w:w="2390" w:type="dxa"/>
          </w:tcPr>
          <w:p w14:paraId="390E8BD3" w14:textId="77777777" w:rsidR="003F484D" w:rsidRPr="00553338" w:rsidRDefault="003F484D" w:rsidP="00267CC9">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Calibri"/>
                <w:color w:val="000000"/>
              </w:rPr>
            </w:pPr>
          </w:p>
        </w:tc>
        <w:tc>
          <w:tcPr>
            <w:tcW w:w="5038" w:type="dxa"/>
          </w:tcPr>
          <w:p w14:paraId="7E16F6AA" w14:textId="7C7DFAE4" w:rsidR="003F484D" w:rsidRPr="00553338" w:rsidRDefault="00240528" w:rsidP="001652B2">
            <w:pPr>
              <w:spacing w:before="0" w:line="240" w:lineRule="auto"/>
              <w:cnfStyle w:val="000000000000" w:firstRow="0" w:lastRow="0" w:firstColumn="0" w:lastColumn="0" w:oddVBand="0" w:evenVBand="0" w:oddHBand="0" w:evenHBand="0" w:firstRowFirstColumn="0" w:firstRowLastColumn="0" w:lastRowFirstColumn="0" w:lastRowLastColumn="0"/>
              <w:rPr>
                <w:rFonts w:eastAsia="Calibri"/>
                <w:color w:val="000000"/>
              </w:rPr>
            </w:pPr>
            <w:r>
              <w:rPr>
                <w:rFonts w:eastAsia="Calibri"/>
                <w:color w:val="000000"/>
              </w:rPr>
              <w:t>Impaired vasodilatation and/or impaired increase in coronary flow velocity in response to intra-coronary infusion of l</w:t>
            </w:r>
            <w:r w:rsidR="003F484D">
              <w:rPr>
                <w:rFonts w:eastAsia="Calibri"/>
                <w:color w:val="000000"/>
              </w:rPr>
              <w:t>ow</w:t>
            </w:r>
            <w:r>
              <w:rPr>
                <w:rFonts w:eastAsia="Calibri"/>
                <w:color w:val="000000"/>
              </w:rPr>
              <w:t>-</w:t>
            </w:r>
            <w:r w:rsidR="003F484D">
              <w:rPr>
                <w:rFonts w:eastAsia="Calibri"/>
                <w:color w:val="000000"/>
              </w:rPr>
              <w:t>dose</w:t>
            </w:r>
            <w:r>
              <w:rPr>
                <w:rFonts w:eastAsia="Calibri"/>
                <w:color w:val="000000"/>
              </w:rPr>
              <w:t xml:space="preserve">s (1 – 30 </w:t>
            </w:r>
            <w:r>
              <w:rPr>
                <w:rFonts w:eastAsia="Calibri" w:cs="Times New Roman"/>
                <w:color w:val="000000"/>
              </w:rPr>
              <w:t>µ</w:t>
            </w:r>
            <w:r>
              <w:rPr>
                <w:rFonts w:eastAsia="Calibri"/>
                <w:color w:val="000000"/>
              </w:rPr>
              <w:t>g) of</w:t>
            </w:r>
            <w:r w:rsidR="003F484D">
              <w:rPr>
                <w:rFonts w:eastAsia="Calibri"/>
                <w:color w:val="000000"/>
              </w:rPr>
              <w:t xml:space="preserve"> acetylcholine</w:t>
            </w:r>
          </w:p>
        </w:tc>
      </w:tr>
    </w:tbl>
    <w:bookmarkEnd w:id="11"/>
    <w:p w14:paraId="2686AE04" w14:textId="64FA330A" w:rsidR="000F1F1E" w:rsidRPr="00E659FF" w:rsidRDefault="0088318C" w:rsidP="000F1F1E">
      <w:pPr>
        <w:rPr>
          <w:rFonts w:eastAsiaTheme="majorEastAsia" w:cstheme="majorBidi"/>
          <w:b/>
          <w:bCs/>
          <w:szCs w:val="26"/>
        </w:rPr>
      </w:pPr>
      <w:r w:rsidRPr="00553338">
        <w:t>iFR</w:t>
      </w:r>
      <w:r w:rsidRPr="00553338">
        <w:rPr>
          <w:rFonts w:cs="Times New Roman"/>
        </w:rPr>
        <w:t>™</w:t>
      </w:r>
      <w:r w:rsidRPr="00553338">
        <w:t xml:space="preserve"> – instantaneous wave free ratio; </w:t>
      </w:r>
      <w:r w:rsidR="0001164D" w:rsidRPr="00553338">
        <w:t>NHPR – non-hyperemic pressure ratio</w:t>
      </w:r>
      <w:r w:rsidR="003B48EF" w:rsidRPr="00553338">
        <w:t>, CFR: coronary flow reserve, FFR: fractional flow reserve, IMR: index</w:t>
      </w:r>
      <w:r w:rsidR="003B48EF" w:rsidRPr="00E659FF">
        <w:t xml:space="preserve"> of microcirculatory resistance, HMR: hyperemic microvascular resistance.</w:t>
      </w:r>
      <w:r w:rsidR="000F1F1E" w:rsidRPr="00E659FF">
        <w:br w:type="page"/>
      </w:r>
    </w:p>
    <w:p w14:paraId="2231F1F5" w14:textId="1FB674CF" w:rsidR="000F1F1E" w:rsidRPr="00E659FF" w:rsidRDefault="000F1F1E" w:rsidP="00352773">
      <w:pPr>
        <w:pStyle w:val="Heading2"/>
      </w:pPr>
      <w:r w:rsidRPr="00E659FF">
        <w:lastRenderedPageBreak/>
        <w:t xml:space="preserve">Table 2. Practical considerations for invasive assessment of coronary </w:t>
      </w:r>
      <w:r w:rsidR="00313DEE" w:rsidRPr="00E659FF">
        <w:t xml:space="preserve">vascular </w:t>
      </w:r>
      <w:r w:rsidRPr="00E659FF">
        <w:t>function.</w:t>
      </w:r>
    </w:p>
    <w:tbl>
      <w:tblPr>
        <w:tblStyle w:val="PlainTable21"/>
        <w:tblW w:w="0" w:type="auto"/>
        <w:tblLook w:val="06A0" w:firstRow="1" w:lastRow="0" w:firstColumn="1" w:lastColumn="0" w:noHBand="1" w:noVBand="1"/>
      </w:tblPr>
      <w:tblGrid>
        <w:gridCol w:w="2595"/>
        <w:gridCol w:w="6765"/>
      </w:tblGrid>
      <w:tr w:rsidR="000F1F1E" w:rsidRPr="00E659FF" w14:paraId="7CCAF14D" w14:textId="77777777" w:rsidTr="00BE15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5" w:type="dxa"/>
          </w:tcPr>
          <w:p w14:paraId="711C19F2" w14:textId="77777777" w:rsidR="000F1F1E" w:rsidRPr="00E659FF" w:rsidRDefault="000F1F1E" w:rsidP="00352773">
            <w:pPr>
              <w:pStyle w:val="Heading2"/>
              <w:outlineLvl w:val="1"/>
            </w:pPr>
            <w:r w:rsidRPr="00E659FF">
              <w:t xml:space="preserve">Procedure </w:t>
            </w:r>
          </w:p>
        </w:tc>
        <w:tc>
          <w:tcPr>
            <w:tcW w:w="6765" w:type="dxa"/>
          </w:tcPr>
          <w:p w14:paraId="5E1C3FDD" w14:textId="77777777" w:rsidR="000F1F1E" w:rsidRPr="00E659FF" w:rsidRDefault="000F1F1E" w:rsidP="00352773">
            <w:pPr>
              <w:pStyle w:val="Heading2"/>
              <w:outlineLvl w:val="1"/>
              <w:cnfStyle w:val="100000000000" w:firstRow="1" w:lastRow="0" w:firstColumn="0" w:lastColumn="0" w:oddVBand="0" w:evenVBand="0" w:oddHBand="0" w:evenHBand="0" w:firstRowFirstColumn="0" w:firstRowLastColumn="0" w:lastRowFirstColumn="0" w:lastRowLastColumn="0"/>
            </w:pPr>
            <w:r w:rsidRPr="00E659FF">
              <w:t>Practical points</w:t>
            </w:r>
          </w:p>
        </w:tc>
      </w:tr>
      <w:tr w:rsidR="000F1F1E" w:rsidRPr="00E659FF" w14:paraId="2CF6FEFD"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10980605" w14:textId="77777777" w:rsidR="000F1F1E" w:rsidRPr="00E659FF" w:rsidRDefault="000F1F1E" w:rsidP="00267CC9">
            <w:pPr>
              <w:pStyle w:val="Heading3"/>
              <w:spacing w:before="0" w:line="240" w:lineRule="auto"/>
              <w:outlineLvl w:val="2"/>
            </w:pPr>
            <w:r w:rsidRPr="00E659FF">
              <w:t>Set-up</w:t>
            </w:r>
          </w:p>
        </w:tc>
        <w:tc>
          <w:tcPr>
            <w:tcW w:w="6765" w:type="dxa"/>
          </w:tcPr>
          <w:p w14:paraId="332BA8C9"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628C4AD3"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1AA0ECD4" w14:textId="77777777" w:rsidR="000F1F1E" w:rsidRPr="00E659FF" w:rsidRDefault="000F1F1E" w:rsidP="00267CC9">
            <w:pPr>
              <w:spacing w:before="0" w:line="240" w:lineRule="auto"/>
            </w:pPr>
          </w:p>
        </w:tc>
        <w:tc>
          <w:tcPr>
            <w:tcW w:w="6765" w:type="dxa"/>
          </w:tcPr>
          <w:p w14:paraId="2AAA4E58"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Acetylcholine may be pre-ordered, according to local arrangements</w:t>
            </w:r>
          </w:p>
        </w:tc>
      </w:tr>
      <w:tr w:rsidR="000F1F1E" w:rsidRPr="00E659FF" w14:paraId="7DEA19DD"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3B1F7E15" w14:textId="77777777" w:rsidR="000F1F1E" w:rsidRPr="00E659FF" w:rsidRDefault="000F1F1E" w:rsidP="00267CC9">
            <w:pPr>
              <w:spacing w:before="0" w:line="240" w:lineRule="auto"/>
            </w:pPr>
          </w:p>
        </w:tc>
        <w:tc>
          <w:tcPr>
            <w:tcW w:w="6765" w:type="dxa"/>
          </w:tcPr>
          <w:p w14:paraId="4234C804"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Informed consent</w:t>
            </w:r>
          </w:p>
        </w:tc>
      </w:tr>
      <w:tr w:rsidR="000F1F1E" w:rsidRPr="00E659FF" w14:paraId="753C4815"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18EF4061" w14:textId="77777777" w:rsidR="000F1F1E" w:rsidRPr="00E659FF" w:rsidRDefault="000F1F1E" w:rsidP="00267CC9">
            <w:pPr>
              <w:spacing w:before="0" w:line="240" w:lineRule="auto"/>
            </w:pPr>
          </w:p>
        </w:tc>
        <w:tc>
          <w:tcPr>
            <w:tcW w:w="6765" w:type="dxa"/>
          </w:tcPr>
          <w:p w14:paraId="2D857DEA"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Team brief on indication and protocol</w:t>
            </w:r>
          </w:p>
        </w:tc>
      </w:tr>
      <w:tr w:rsidR="000F1F1E" w:rsidRPr="00E659FF" w14:paraId="03ED16E1"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24A631CF" w14:textId="77777777" w:rsidR="000F1F1E" w:rsidRPr="00E659FF" w:rsidRDefault="000F1F1E" w:rsidP="00267CC9">
            <w:pPr>
              <w:spacing w:before="0" w:line="240" w:lineRule="auto"/>
            </w:pPr>
          </w:p>
        </w:tc>
        <w:tc>
          <w:tcPr>
            <w:tcW w:w="6765" w:type="dxa"/>
          </w:tcPr>
          <w:p w14:paraId="16D1A67F" w14:textId="27E9A77C"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Heparin, 5000 IU</w:t>
            </w:r>
            <w:r w:rsidR="00553338">
              <w:t xml:space="preserve"> (</w:t>
            </w:r>
            <w:r w:rsidRPr="00E659FF">
              <w:t>as per local standard care procedures</w:t>
            </w:r>
            <w:r w:rsidR="00553338">
              <w:t>)</w:t>
            </w:r>
          </w:p>
        </w:tc>
      </w:tr>
      <w:tr w:rsidR="000F1F1E" w:rsidRPr="00E659FF" w14:paraId="074769CC"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399366D1" w14:textId="77777777" w:rsidR="000F1F1E" w:rsidRPr="00E659FF" w:rsidRDefault="000F1F1E" w:rsidP="00267CC9">
            <w:pPr>
              <w:spacing w:before="0" w:line="240" w:lineRule="auto"/>
            </w:pPr>
          </w:p>
        </w:tc>
        <w:tc>
          <w:tcPr>
            <w:tcW w:w="6765" w:type="dxa"/>
          </w:tcPr>
          <w:p w14:paraId="66DC38CA"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Radial artery access - avoid administration of vasodilator drugs since they may confound measurement of coronary vascular function</w:t>
            </w:r>
          </w:p>
          <w:p w14:paraId="297B878F" w14:textId="77777777" w:rsidR="000F1F1E" w:rsidRPr="00E659FF" w:rsidRDefault="000F1F1E"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Short acting intra-arterial GTN (avoid verapamil/GDN) </w:t>
            </w:r>
          </w:p>
          <w:p w14:paraId="030C3B31" w14:textId="77777777" w:rsidR="000F1F1E" w:rsidRPr="00E659FF" w:rsidRDefault="000F1F1E"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5F guide to reduce spasm in small radial arteries</w:t>
            </w:r>
          </w:p>
        </w:tc>
      </w:tr>
      <w:tr w:rsidR="000F1F1E" w:rsidRPr="00E659FF" w14:paraId="1C7C46AA"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59B263EB" w14:textId="77777777" w:rsidR="000F1F1E" w:rsidRPr="00E659FF" w:rsidRDefault="000F1F1E" w:rsidP="00267CC9">
            <w:pPr>
              <w:pStyle w:val="Heading3"/>
              <w:spacing w:before="0" w:line="240" w:lineRule="auto"/>
              <w:outlineLvl w:val="2"/>
            </w:pPr>
            <w:r w:rsidRPr="00E659FF">
              <w:t>Coronary angiography</w:t>
            </w:r>
          </w:p>
        </w:tc>
        <w:tc>
          <w:tcPr>
            <w:tcW w:w="6765" w:type="dxa"/>
          </w:tcPr>
          <w:p w14:paraId="2BB010AB"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6B07147B"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66AFB9BA" w14:textId="77777777" w:rsidR="000F1F1E" w:rsidRPr="00E659FF" w:rsidRDefault="000F1F1E" w:rsidP="00267CC9">
            <w:pPr>
              <w:spacing w:before="0" w:line="240" w:lineRule="auto"/>
            </w:pPr>
            <w:r w:rsidRPr="00E659FF">
              <w:t xml:space="preserve">Projection </w:t>
            </w:r>
          </w:p>
        </w:tc>
        <w:tc>
          <w:tcPr>
            <w:tcW w:w="6765" w:type="dxa"/>
          </w:tcPr>
          <w:p w14:paraId="7E7509D4"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Choose an imaging projection that reveals the long axis of the target vessel i.e. no foreshortening, and with minimal vessel overlap </w:t>
            </w:r>
          </w:p>
        </w:tc>
      </w:tr>
      <w:tr w:rsidR="000F1F1E" w:rsidRPr="00E659FF" w14:paraId="3D4DFA58"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09A9A64D" w14:textId="77777777" w:rsidR="000F1F1E" w:rsidRPr="00E659FF" w:rsidRDefault="000F1F1E" w:rsidP="00267CC9">
            <w:pPr>
              <w:spacing w:before="0" w:line="240" w:lineRule="auto"/>
            </w:pPr>
            <w:r w:rsidRPr="00E659FF">
              <w:t>TIMI frame count</w:t>
            </w:r>
          </w:p>
        </w:tc>
        <w:tc>
          <w:tcPr>
            <w:tcW w:w="6765" w:type="dxa"/>
          </w:tcPr>
          <w:p w14:paraId="4C5D95F0"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Ensure a cine-acquisition is sufficiently long to assess for myocardial blush of contrast media</w:t>
            </w:r>
          </w:p>
        </w:tc>
      </w:tr>
      <w:tr w:rsidR="000F1F1E" w:rsidRPr="00E659FF" w14:paraId="2BA4343F"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7389D9DB" w14:textId="77777777" w:rsidR="000F1F1E" w:rsidRPr="00E659FF" w:rsidRDefault="000F1F1E" w:rsidP="00267CC9">
            <w:pPr>
              <w:spacing w:before="0" w:line="240" w:lineRule="auto"/>
            </w:pPr>
          </w:p>
        </w:tc>
        <w:tc>
          <w:tcPr>
            <w:tcW w:w="6765" w:type="dxa"/>
          </w:tcPr>
          <w:p w14:paraId="0A77A93D"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2CB7AC13"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5575195F" w14:textId="77777777" w:rsidR="000F1F1E" w:rsidRPr="00E659FF" w:rsidRDefault="000F1F1E" w:rsidP="00267CC9">
            <w:pPr>
              <w:pStyle w:val="Heading3"/>
              <w:spacing w:before="0" w:line="240" w:lineRule="auto"/>
              <w:outlineLvl w:val="2"/>
            </w:pPr>
            <w:r w:rsidRPr="00E659FF">
              <w:t>Diagnostic guidewire</w:t>
            </w:r>
          </w:p>
        </w:tc>
        <w:tc>
          <w:tcPr>
            <w:tcW w:w="6765" w:type="dxa"/>
          </w:tcPr>
          <w:p w14:paraId="085B2C1B"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6BBC52DD"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1D512B72" w14:textId="77777777" w:rsidR="000F1F1E" w:rsidRPr="00E659FF" w:rsidRDefault="000F1F1E" w:rsidP="00267CC9">
            <w:pPr>
              <w:spacing w:before="0" w:line="240" w:lineRule="auto"/>
            </w:pPr>
            <w:bookmarkStart w:id="12" w:name="_Hlk24806735"/>
          </w:p>
        </w:tc>
        <w:tc>
          <w:tcPr>
            <w:tcW w:w="6765" w:type="dxa"/>
          </w:tcPr>
          <w:p w14:paraId="4DFC8663"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A single target coronary artery may be sufficient for diagnosis and decision making; in general, select the left anterior descending coronary artery</w:t>
            </w:r>
          </w:p>
        </w:tc>
      </w:tr>
      <w:tr w:rsidR="000F1F1E" w:rsidRPr="00E659FF" w14:paraId="31684305"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32C3CC64" w14:textId="77777777" w:rsidR="000F1F1E" w:rsidRPr="00E659FF" w:rsidRDefault="000F1F1E" w:rsidP="00267CC9">
            <w:pPr>
              <w:spacing w:before="0" w:line="240" w:lineRule="auto"/>
            </w:pPr>
          </w:p>
        </w:tc>
        <w:tc>
          <w:tcPr>
            <w:tcW w:w="6765" w:type="dxa"/>
          </w:tcPr>
          <w:p w14:paraId="1C84E595" w14:textId="10C2B8B4"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bookmarkStart w:id="13" w:name="_Hlk24806673"/>
            <w:r w:rsidRPr="00E659FF">
              <w:t xml:space="preserve">If normal results are obtained and clinical suspicion remains high then consider undertaking the </w:t>
            </w:r>
            <w:r w:rsidR="00A12E5B" w:rsidRPr="00E659FF">
              <w:t>IDP</w:t>
            </w:r>
            <w:r w:rsidRPr="00E659FF">
              <w:t xml:space="preserve"> in a second coronary artery.</w:t>
            </w:r>
            <w:bookmarkEnd w:id="13"/>
          </w:p>
        </w:tc>
      </w:tr>
      <w:bookmarkEnd w:id="12"/>
      <w:tr w:rsidR="000F1F1E" w:rsidRPr="00E659FF" w14:paraId="6F9FFACF"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07DFF202" w14:textId="77777777" w:rsidR="000F1F1E" w:rsidRPr="00E659FF" w:rsidRDefault="000F1F1E" w:rsidP="00267CC9">
            <w:pPr>
              <w:spacing w:before="0" w:line="240" w:lineRule="auto"/>
            </w:pPr>
          </w:p>
        </w:tc>
        <w:tc>
          <w:tcPr>
            <w:tcW w:w="6765" w:type="dxa"/>
          </w:tcPr>
          <w:p w14:paraId="3553EC60"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Advance the guidewire into the distal 1/3</w:t>
            </w:r>
            <w:r w:rsidRPr="00E659FF">
              <w:rPr>
                <w:vertAlign w:val="superscript"/>
              </w:rPr>
              <w:t>rd</w:t>
            </w:r>
            <w:r w:rsidRPr="00E659FF">
              <w:t xml:space="preserve"> of the target coronary artery, or as close to </w:t>
            </w:r>
          </w:p>
        </w:tc>
      </w:tr>
      <w:tr w:rsidR="000F1F1E" w:rsidRPr="00E659FF" w14:paraId="6DCF9497"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6765D287" w14:textId="77777777" w:rsidR="000F1F1E" w:rsidRPr="00E659FF" w:rsidRDefault="000F1F1E" w:rsidP="00267CC9">
            <w:pPr>
              <w:pStyle w:val="Heading3"/>
              <w:spacing w:before="0" w:line="240" w:lineRule="auto"/>
              <w:outlineLvl w:val="2"/>
            </w:pPr>
            <w:r w:rsidRPr="00E659FF">
              <w:t>Combowire Doppler</w:t>
            </w:r>
          </w:p>
        </w:tc>
        <w:tc>
          <w:tcPr>
            <w:tcW w:w="6765" w:type="dxa"/>
          </w:tcPr>
          <w:p w14:paraId="484A84A5"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1B23950D"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4F845F36" w14:textId="77777777" w:rsidR="000F1F1E" w:rsidRPr="00E659FF" w:rsidRDefault="000F1F1E" w:rsidP="00267CC9">
            <w:pPr>
              <w:spacing w:before="0" w:line="240" w:lineRule="auto"/>
            </w:pPr>
          </w:p>
        </w:tc>
        <w:tc>
          <w:tcPr>
            <w:tcW w:w="6765" w:type="dxa"/>
          </w:tcPr>
          <w:p w14:paraId="24458C49"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Consider using a buddy wire to safely advance the Combowire</w:t>
            </w:r>
          </w:p>
        </w:tc>
      </w:tr>
      <w:tr w:rsidR="000F1F1E" w:rsidRPr="00E659FF" w14:paraId="2BCEFC8F"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3F19E6F8" w14:textId="77777777" w:rsidR="000F1F1E" w:rsidRPr="00E659FF" w:rsidRDefault="000F1F1E" w:rsidP="00267CC9">
            <w:pPr>
              <w:spacing w:before="0" w:line="240" w:lineRule="auto"/>
            </w:pPr>
          </w:p>
        </w:tc>
        <w:tc>
          <w:tcPr>
            <w:tcW w:w="6765" w:type="dxa"/>
          </w:tcPr>
          <w:p w14:paraId="5FBE8A5D"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778BA38C"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3EBBCD92" w14:textId="77777777" w:rsidR="000F1F1E" w:rsidRPr="00E659FF" w:rsidRDefault="000F1F1E" w:rsidP="00267CC9">
            <w:pPr>
              <w:spacing w:before="0" w:line="240" w:lineRule="auto"/>
            </w:pPr>
          </w:p>
        </w:tc>
        <w:tc>
          <w:tcPr>
            <w:tcW w:w="6765" w:type="dxa"/>
          </w:tcPr>
          <w:p w14:paraId="45CA28CA"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24EE8DA7"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430E2DB7" w14:textId="77777777" w:rsidR="000F1F1E" w:rsidRPr="00E659FF" w:rsidRDefault="000F1F1E" w:rsidP="00267CC9">
            <w:pPr>
              <w:pStyle w:val="Heading3"/>
              <w:spacing w:before="0" w:line="240" w:lineRule="auto"/>
              <w:outlineLvl w:val="2"/>
            </w:pPr>
            <w:r w:rsidRPr="00E659FF">
              <w:lastRenderedPageBreak/>
              <w:t>Coronary reactivity testing</w:t>
            </w:r>
          </w:p>
        </w:tc>
        <w:tc>
          <w:tcPr>
            <w:tcW w:w="6765" w:type="dxa"/>
          </w:tcPr>
          <w:p w14:paraId="11FCA910"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0F1F1E" w:rsidRPr="00E659FF" w14:paraId="1499BCC4"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6EBCF40A" w14:textId="77777777" w:rsidR="000F1F1E" w:rsidRPr="00E659FF" w:rsidRDefault="000F1F1E" w:rsidP="00267CC9">
            <w:pPr>
              <w:spacing w:before="0" w:line="240" w:lineRule="auto"/>
            </w:pPr>
          </w:p>
        </w:tc>
        <w:tc>
          <w:tcPr>
            <w:tcW w:w="6765" w:type="dxa"/>
          </w:tcPr>
          <w:p w14:paraId="61EB228F"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Avoid a vasodilator cocktail in radial procedures</w:t>
            </w:r>
          </w:p>
        </w:tc>
      </w:tr>
      <w:tr w:rsidR="000F1F1E" w:rsidRPr="00E659FF" w14:paraId="3861FD8B"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68EB657F" w14:textId="77777777" w:rsidR="000F1F1E" w:rsidRPr="00E659FF" w:rsidRDefault="000F1F1E" w:rsidP="00267CC9">
            <w:pPr>
              <w:spacing w:before="0" w:line="240" w:lineRule="auto"/>
            </w:pPr>
          </w:p>
        </w:tc>
        <w:tc>
          <w:tcPr>
            <w:tcW w:w="6765" w:type="dxa"/>
          </w:tcPr>
          <w:p w14:paraId="29A19F1E"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Retain the buddy wire </w:t>
            </w:r>
            <w:r w:rsidRPr="00E659FF">
              <w:rPr>
                <w:i/>
                <w:iCs/>
              </w:rPr>
              <w:t>in situ</w:t>
            </w:r>
            <w:r w:rsidRPr="00E659FF">
              <w:t xml:space="preserve"> to facilitate direct intra-coronary testing</w:t>
            </w:r>
          </w:p>
        </w:tc>
      </w:tr>
      <w:tr w:rsidR="000F1F1E" w:rsidRPr="00E659FF" w14:paraId="7B091BAE"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22488774" w14:textId="77777777" w:rsidR="000F1F1E" w:rsidRPr="00E659FF" w:rsidRDefault="000F1F1E" w:rsidP="00267CC9">
            <w:pPr>
              <w:spacing w:before="0" w:line="240" w:lineRule="auto"/>
            </w:pPr>
          </w:p>
        </w:tc>
        <w:tc>
          <w:tcPr>
            <w:tcW w:w="6765" w:type="dxa"/>
          </w:tcPr>
          <w:p w14:paraId="53812B55" w14:textId="77777777" w:rsidR="000F1F1E" w:rsidRPr="00E659FF" w:rsidRDefault="000F1F1E"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A dedicated intra-coronary catheter is generally not necessary (and may increase the risks of the procedure) – injection of acetylcholine is done through the guiding catheter into the lumen of the left main coronary artery. Prior to starting the infusion of acetylcholine, initially flush the lumen of the guide with ~2 ml of the infusate (depending on the French size of the catheter used) to replace the flushing saline in the shaft of the catheter. Once the acetylcholine solution has reached the tip of the catheter further injection is done slower and steadily over 20 seconds. The catheter is then slowly refilled with saline remembering that this procedure will lead to extrusion of acetylcholine at the tip of the catheter for at least as long until all the acetylcholine solution is replaced by saline.</w:t>
            </w:r>
          </w:p>
          <w:p w14:paraId="1D682C94" w14:textId="6150CCE9" w:rsidR="000F1F1E" w:rsidRPr="00E659FF" w:rsidRDefault="000F1F1E"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If infusing into a ‘dominant’ coronary artery, </w:t>
            </w:r>
            <w:r w:rsidR="00A12E5B" w:rsidRPr="00E659FF">
              <w:t>consider</w:t>
            </w:r>
            <w:r w:rsidRPr="00E659FF">
              <w:t xml:space="preserve"> ‘half-dose’ of the acetylcholine to limit bradycardia</w:t>
            </w:r>
          </w:p>
          <w:p w14:paraId="4082F54B" w14:textId="73D20439" w:rsidR="000F1F1E" w:rsidRPr="00E659FF" w:rsidRDefault="000F1F1E"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In cases with normal coronary function or ‘negative’ test responses, if clinical suspicion persists, a dose of 200 µg may be infused into the left coronary artery increasing sensitivity without impairment of specificity.</w:t>
            </w:r>
          </w:p>
        </w:tc>
      </w:tr>
      <w:tr w:rsidR="000F1F1E" w:rsidRPr="00E659FF" w14:paraId="73E70826" w14:textId="77777777" w:rsidTr="00BE15E1">
        <w:tc>
          <w:tcPr>
            <w:cnfStyle w:val="001000000000" w:firstRow="0" w:lastRow="0" w:firstColumn="1" w:lastColumn="0" w:oddVBand="0" w:evenVBand="0" w:oddHBand="0" w:evenHBand="0" w:firstRowFirstColumn="0" w:firstRowLastColumn="0" w:lastRowFirstColumn="0" w:lastRowLastColumn="0"/>
            <w:tcW w:w="2595" w:type="dxa"/>
          </w:tcPr>
          <w:p w14:paraId="2777CF75" w14:textId="77777777" w:rsidR="000F1F1E" w:rsidRPr="00E659FF" w:rsidRDefault="000F1F1E" w:rsidP="00267CC9">
            <w:pPr>
              <w:spacing w:before="0" w:line="240" w:lineRule="auto"/>
            </w:pPr>
          </w:p>
        </w:tc>
        <w:tc>
          <w:tcPr>
            <w:tcW w:w="6765" w:type="dxa"/>
          </w:tcPr>
          <w:p w14:paraId="58A2AD81" w14:textId="5AF8E907" w:rsidR="000F1F1E" w:rsidRPr="00E659FF" w:rsidRDefault="000F1F1E"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Use isosorbide dinitrate since this has short acting effects unlike glyceryl trinitrate</w:t>
            </w:r>
          </w:p>
        </w:tc>
      </w:tr>
    </w:tbl>
    <w:p w14:paraId="03977D37" w14:textId="77777777" w:rsidR="00131ED1" w:rsidRPr="00E659FF" w:rsidRDefault="00131ED1">
      <w:pPr>
        <w:spacing w:before="0" w:after="200" w:line="276" w:lineRule="auto"/>
        <w:rPr>
          <w:rFonts w:eastAsiaTheme="majorEastAsia" w:cstheme="majorBidi"/>
          <w:b/>
          <w:bCs/>
          <w:szCs w:val="26"/>
        </w:rPr>
      </w:pPr>
      <w:r w:rsidRPr="00E659FF">
        <w:br w:type="page"/>
      </w:r>
    </w:p>
    <w:p w14:paraId="6362650A" w14:textId="5E27E823" w:rsidR="001E6A77" w:rsidRPr="00E659FF" w:rsidRDefault="0084091D" w:rsidP="00352773">
      <w:pPr>
        <w:pStyle w:val="Heading2"/>
      </w:pPr>
      <w:r w:rsidRPr="00E659FF">
        <w:lastRenderedPageBreak/>
        <w:t>Table 3. Indications</w:t>
      </w:r>
      <w:r w:rsidR="00B4542B" w:rsidRPr="00E659FF">
        <w:t xml:space="preserve"> for measuring coronary vascular function as an adjunct to </w:t>
      </w:r>
      <w:r w:rsidR="00397C70" w:rsidRPr="00E659FF">
        <w:t>clinically indicated</w:t>
      </w:r>
      <w:r w:rsidR="00590480" w:rsidRPr="00E659FF">
        <w:t xml:space="preserve"> </w:t>
      </w:r>
      <w:r w:rsidR="00B4542B" w:rsidRPr="00E659FF">
        <w:t>coronary angiography.</w:t>
      </w:r>
    </w:p>
    <w:tbl>
      <w:tblPr>
        <w:tblStyle w:val="PlainTable21"/>
        <w:tblW w:w="9863" w:type="dxa"/>
        <w:tblLook w:val="06A0" w:firstRow="1" w:lastRow="0" w:firstColumn="1" w:lastColumn="0" w:noHBand="1" w:noVBand="1"/>
      </w:tblPr>
      <w:tblGrid>
        <w:gridCol w:w="2518"/>
        <w:gridCol w:w="4867"/>
        <w:gridCol w:w="2478"/>
      </w:tblGrid>
      <w:tr w:rsidR="001044AD" w:rsidRPr="00E659FF" w14:paraId="10BF8352" w14:textId="77777777" w:rsidTr="001E28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0CB0EAB" w14:textId="77777777" w:rsidR="001044AD" w:rsidRPr="00E659FF" w:rsidRDefault="000C4A74" w:rsidP="00352773">
            <w:pPr>
              <w:pStyle w:val="Heading2"/>
              <w:outlineLvl w:val="1"/>
              <w:rPr>
                <w:b/>
              </w:rPr>
            </w:pPr>
            <w:r w:rsidRPr="00E659FF">
              <w:t>Condition</w:t>
            </w:r>
            <w:r w:rsidR="001044AD" w:rsidRPr="00E659FF">
              <w:t xml:space="preserve"> </w:t>
            </w:r>
          </w:p>
        </w:tc>
        <w:tc>
          <w:tcPr>
            <w:tcW w:w="4867" w:type="dxa"/>
          </w:tcPr>
          <w:p w14:paraId="18FE8E64" w14:textId="77777777" w:rsidR="001044AD" w:rsidRPr="00E659FF" w:rsidRDefault="000C4A74" w:rsidP="00352773">
            <w:pPr>
              <w:pStyle w:val="Heading2"/>
              <w:outlineLvl w:val="1"/>
              <w:cnfStyle w:val="100000000000" w:firstRow="1" w:lastRow="0" w:firstColumn="0" w:lastColumn="0" w:oddVBand="0" w:evenVBand="0" w:oddHBand="0" w:evenHBand="0" w:firstRowFirstColumn="0" w:firstRowLastColumn="0" w:lastRowFirstColumn="0" w:lastRowLastColumn="0"/>
              <w:rPr>
                <w:b/>
              </w:rPr>
            </w:pPr>
            <w:r w:rsidRPr="00E659FF">
              <w:t>Invasive diagnostic management</w:t>
            </w:r>
          </w:p>
        </w:tc>
        <w:tc>
          <w:tcPr>
            <w:tcW w:w="2478" w:type="dxa"/>
          </w:tcPr>
          <w:p w14:paraId="78A944C0" w14:textId="77777777" w:rsidR="001044AD" w:rsidRPr="00E659FF" w:rsidRDefault="000C4A74" w:rsidP="00352773">
            <w:pPr>
              <w:pStyle w:val="Heading2"/>
              <w:outlineLvl w:val="1"/>
              <w:cnfStyle w:val="100000000000" w:firstRow="1" w:lastRow="0" w:firstColumn="0" w:lastColumn="0" w:oddVBand="0" w:evenVBand="0" w:oddHBand="0" w:evenHBand="0" w:firstRowFirstColumn="0" w:firstRowLastColumn="0" w:lastRowFirstColumn="0" w:lastRowLastColumn="0"/>
              <w:rPr>
                <w:b/>
              </w:rPr>
            </w:pPr>
            <w:r w:rsidRPr="00E659FF">
              <w:t>Abbreviation</w:t>
            </w:r>
          </w:p>
        </w:tc>
      </w:tr>
      <w:tr w:rsidR="001044AD" w:rsidRPr="00E659FF" w14:paraId="2BC1341A"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1E1DA726" w14:textId="77777777" w:rsidR="001044AD" w:rsidRPr="00E659FF" w:rsidRDefault="001044AD" w:rsidP="00267CC9">
            <w:pPr>
              <w:pStyle w:val="Heading3"/>
              <w:spacing w:before="0" w:line="240" w:lineRule="auto"/>
              <w:outlineLvl w:val="2"/>
            </w:pPr>
            <w:r w:rsidRPr="00E659FF">
              <w:t>Current indications</w:t>
            </w:r>
          </w:p>
        </w:tc>
        <w:tc>
          <w:tcPr>
            <w:tcW w:w="4867" w:type="dxa"/>
          </w:tcPr>
          <w:p w14:paraId="72A225C8" w14:textId="77777777" w:rsidR="001044AD" w:rsidRPr="00E659FF" w:rsidRDefault="001044AD"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2478" w:type="dxa"/>
          </w:tcPr>
          <w:p w14:paraId="519066B6" w14:textId="77777777" w:rsidR="001044AD" w:rsidRPr="00E659FF" w:rsidRDefault="001044AD" w:rsidP="001652B2">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AB25B3" w:rsidRPr="00E659FF" w14:paraId="742331E9"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4E282A24" w14:textId="46C960F6" w:rsidR="00AB25B3" w:rsidRPr="00E659FF" w:rsidRDefault="00AB25B3" w:rsidP="00267CC9">
            <w:pPr>
              <w:spacing w:before="0" w:line="240" w:lineRule="auto"/>
            </w:pPr>
            <w:r w:rsidRPr="00E659FF">
              <w:t>Angina</w:t>
            </w:r>
          </w:p>
        </w:tc>
        <w:tc>
          <w:tcPr>
            <w:tcW w:w="4867" w:type="dxa"/>
          </w:tcPr>
          <w:p w14:paraId="75E582B6" w14:textId="5B6C0634"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No obstructive coronary disease </w:t>
            </w:r>
          </w:p>
        </w:tc>
        <w:tc>
          <w:tcPr>
            <w:tcW w:w="2478" w:type="dxa"/>
          </w:tcPr>
          <w:p w14:paraId="00D485F1" w14:textId="5A36DB92"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INOCA</w:t>
            </w:r>
          </w:p>
        </w:tc>
      </w:tr>
      <w:tr w:rsidR="00AB25B3" w:rsidRPr="00E659FF" w14:paraId="30996292"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34563A80" w14:textId="3DF74181" w:rsidR="00AB25B3" w:rsidRPr="00E659FF" w:rsidRDefault="00AB25B3" w:rsidP="00267CC9">
            <w:pPr>
              <w:spacing w:before="0" w:line="240" w:lineRule="auto"/>
            </w:pPr>
            <w:r w:rsidRPr="00E659FF">
              <w:t>Myocardial infarction</w:t>
            </w:r>
          </w:p>
        </w:tc>
        <w:tc>
          <w:tcPr>
            <w:tcW w:w="4867" w:type="dxa"/>
          </w:tcPr>
          <w:p w14:paraId="6B0EFD57" w14:textId="6DD218F0"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Infarction without culprit stenosis where vasospastic angina is considered</w:t>
            </w:r>
          </w:p>
        </w:tc>
        <w:tc>
          <w:tcPr>
            <w:tcW w:w="2478" w:type="dxa"/>
          </w:tcPr>
          <w:p w14:paraId="3919DF54" w14:textId="7970D2D7"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MINOCA</w:t>
            </w:r>
          </w:p>
        </w:tc>
      </w:tr>
      <w:tr w:rsidR="00AB25B3" w:rsidRPr="00E659FF" w14:paraId="5F28A656"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076758B4" w14:textId="7C2A7328" w:rsidR="00AB25B3" w:rsidRPr="00E659FF" w:rsidRDefault="00A12E5B" w:rsidP="00267CC9">
            <w:pPr>
              <w:spacing w:before="0" w:line="240" w:lineRule="auto"/>
            </w:pPr>
            <w:r w:rsidRPr="00E659FF">
              <w:t>Cardiac Arrest</w:t>
            </w:r>
          </w:p>
        </w:tc>
        <w:tc>
          <w:tcPr>
            <w:tcW w:w="4867" w:type="dxa"/>
          </w:tcPr>
          <w:p w14:paraId="22C2A6D1" w14:textId="0C0FCE9E" w:rsidR="00A12E5B" w:rsidRPr="00E659FF" w:rsidRDefault="00A12E5B"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In certain scenarios (ventricular arrhythmias/resuscitated cardiac arrest) where no clear cardiac cause can be found and patient is stabilized with normal LV function, no obstructive CAD, normal ECG.</w:t>
            </w:r>
          </w:p>
        </w:tc>
        <w:tc>
          <w:tcPr>
            <w:tcW w:w="2478" w:type="dxa"/>
          </w:tcPr>
          <w:p w14:paraId="208666F6" w14:textId="2BC9B794"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VSA</w:t>
            </w:r>
          </w:p>
        </w:tc>
      </w:tr>
      <w:tr w:rsidR="00AB25B3" w:rsidRPr="00E659FF" w14:paraId="102413A5"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7186A672" w14:textId="77777777" w:rsidR="00AB25B3" w:rsidRPr="00E659FF" w:rsidRDefault="00AB25B3" w:rsidP="00267CC9">
            <w:pPr>
              <w:pStyle w:val="Heading3"/>
              <w:spacing w:before="0" w:line="240" w:lineRule="auto"/>
              <w:outlineLvl w:val="2"/>
            </w:pPr>
            <w:r w:rsidRPr="00E659FF">
              <w:t>Future possibilities</w:t>
            </w:r>
          </w:p>
        </w:tc>
        <w:tc>
          <w:tcPr>
            <w:tcW w:w="4867" w:type="dxa"/>
          </w:tcPr>
          <w:p w14:paraId="55AC4AF7" w14:textId="77777777"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p>
        </w:tc>
        <w:tc>
          <w:tcPr>
            <w:tcW w:w="2478" w:type="dxa"/>
          </w:tcPr>
          <w:p w14:paraId="4DC4C0C5" w14:textId="77777777"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p>
        </w:tc>
      </w:tr>
      <w:tr w:rsidR="00AB25B3" w:rsidRPr="00E659FF" w14:paraId="17AE3C19"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095E130D" w14:textId="0F28002D" w:rsidR="00AB25B3" w:rsidRPr="00E659FF" w:rsidRDefault="00AB25B3" w:rsidP="00267CC9">
            <w:pPr>
              <w:spacing w:before="0" w:line="240" w:lineRule="auto"/>
            </w:pPr>
            <w:r w:rsidRPr="00E659FF">
              <w:t>Angina</w:t>
            </w:r>
          </w:p>
        </w:tc>
        <w:tc>
          <w:tcPr>
            <w:tcW w:w="4867" w:type="dxa"/>
          </w:tcPr>
          <w:p w14:paraId="790D7EBC" w14:textId="3773AF4C"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Suspected obstructive coronary </w:t>
            </w:r>
            <w:r w:rsidR="001E28A3" w:rsidRPr="00E659FF">
              <w:t xml:space="preserve">artery </w:t>
            </w:r>
            <w:r w:rsidRPr="00E659FF">
              <w:t>disease</w:t>
            </w:r>
          </w:p>
        </w:tc>
        <w:tc>
          <w:tcPr>
            <w:tcW w:w="2478" w:type="dxa"/>
          </w:tcPr>
          <w:p w14:paraId="15C3E829" w14:textId="0EEB6BE0"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Pre-PCI</w:t>
            </w:r>
          </w:p>
        </w:tc>
      </w:tr>
      <w:tr w:rsidR="00AB25B3" w:rsidRPr="00E659FF" w14:paraId="3C5A3BC9"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12443E56" w14:textId="77777777" w:rsidR="00AB25B3" w:rsidRPr="00E659FF" w:rsidRDefault="00AB25B3" w:rsidP="00267CC9">
            <w:pPr>
              <w:spacing w:before="0" w:line="240" w:lineRule="auto"/>
            </w:pPr>
          </w:p>
        </w:tc>
        <w:tc>
          <w:tcPr>
            <w:tcW w:w="4867" w:type="dxa"/>
          </w:tcPr>
          <w:p w14:paraId="5F182602" w14:textId="74818595"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Post-percutaneous coronary intervention </w:t>
            </w:r>
          </w:p>
        </w:tc>
        <w:tc>
          <w:tcPr>
            <w:tcW w:w="2478" w:type="dxa"/>
          </w:tcPr>
          <w:p w14:paraId="3C77007B" w14:textId="27EE8989"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Post-PCI</w:t>
            </w:r>
          </w:p>
        </w:tc>
      </w:tr>
      <w:tr w:rsidR="00AB25B3" w:rsidRPr="00E659FF" w14:paraId="26D0B5AD"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53125EC2" w14:textId="77777777" w:rsidR="00AB25B3" w:rsidRPr="00E659FF" w:rsidRDefault="00AB25B3" w:rsidP="00267CC9">
            <w:pPr>
              <w:spacing w:before="0" w:line="240" w:lineRule="auto"/>
            </w:pPr>
            <w:r w:rsidRPr="00E659FF">
              <w:t xml:space="preserve">Heart failure </w:t>
            </w:r>
          </w:p>
        </w:tc>
        <w:tc>
          <w:tcPr>
            <w:tcW w:w="4867" w:type="dxa"/>
          </w:tcPr>
          <w:p w14:paraId="02CA0CB3" w14:textId="77777777" w:rsidR="00AB25B3" w:rsidRPr="00E659FF" w:rsidRDefault="00AB25B3" w:rsidP="00267CC9">
            <w:pPr>
              <w:spacing w:before="0" w:line="240" w:lineRule="auto"/>
              <w:cnfStyle w:val="000000000000" w:firstRow="0" w:lastRow="0" w:firstColumn="0" w:lastColumn="0" w:oddVBand="0" w:evenVBand="0" w:oddHBand="0" w:evenHBand="0" w:firstRowFirstColumn="0" w:firstRowLastColumn="0" w:lastRowFirstColumn="0" w:lastRowLastColumn="0"/>
            </w:pPr>
            <w:r w:rsidRPr="00E659FF">
              <w:t xml:space="preserve">Preserved systolic function </w:t>
            </w:r>
          </w:p>
        </w:tc>
        <w:tc>
          <w:tcPr>
            <w:tcW w:w="2478" w:type="dxa"/>
          </w:tcPr>
          <w:p w14:paraId="1C55E8CD" w14:textId="77777777" w:rsidR="00AB25B3" w:rsidRPr="00E659FF" w:rsidRDefault="00AB25B3" w:rsidP="001652B2">
            <w:pPr>
              <w:spacing w:before="0" w:line="240" w:lineRule="auto"/>
              <w:cnfStyle w:val="000000000000" w:firstRow="0" w:lastRow="0" w:firstColumn="0" w:lastColumn="0" w:oddVBand="0" w:evenVBand="0" w:oddHBand="0" w:evenHBand="0" w:firstRowFirstColumn="0" w:firstRowLastColumn="0" w:lastRowFirstColumn="0" w:lastRowLastColumn="0"/>
            </w:pPr>
            <w:r w:rsidRPr="00E659FF">
              <w:t>HFPEF</w:t>
            </w:r>
          </w:p>
        </w:tc>
      </w:tr>
      <w:tr w:rsidR="00AB25B3" w:rsidRPr="00E659FF" w14:paraId="15F584D3"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2FD676FB" w14:textId="77777777" w:rsidR="00AB25B3" w:rsidRPr="00E659FF" w:rsidRDefault="00AB25B3" w:rsidP="00335BC7"/>
        </w:tc>
        <w:tc>
          <w:tcPr>
            <w:tcW w:w="4867" w:type="dxa"/>
          </w:tcPr>
          <w:p w14:paraId="519F3973"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r w:rsidRPr="00E659FF">
              <w:t>Post cardiac transplantation</w:t>
            </w:r>
          </w:p>
        </w:tc>
        <w:tc>
          <w:tcPr>
            <w:tcW w:w="2478" w:type="dxa"/>
          </w:tcPr>
          <w:p w14:paraId="646BC871"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p>
        </w:tc>
      </w:tr>
      <w:tr w:rsidR="00AB25B3" w:rsidRPr="00E659FF" w14:paraId="1FC0FCFE"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06F54A1A" w14:textId="77777777" w:rsidR="00AB25B3" w:rsidRPr="00E659FF" w:rsidRDefault="00AB25B3" w:rsidP="00335BC7">
            <w:r w:rsidRPr="00E659FF">
              <w:t>Myocardial infarction</w:t>
            </w:r>
          </w:p>
        </w:tc>
        <w:tc>
          <w:tcPr>
            <w:tcW w:w="4867" w:type="dxa"/>
          </w:tcPr>
          <w:p w14:paraId="0B288ACF"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r w:rsidRPr="00E659FF">
              <w:t>Stratification of risk and prognosis</w:t>
            </w:r>
          </w:p>
        </w:tc>
        <w:tc>
          <w:tcPr>
            <w:tcW w:w="2478" w:type="dxa"/>
          </w:tcPr>
          <w:p w14:paraId="2D61E5FE"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r w:rsidRPr="00E659FF">
              <w:t>STEMI, NSTEMI</w:t>
            </w:r>
          </w:p>
        </w:tc>
      </w:tr>
      <w:tr w:rsidR="00AB25B3" w:rsidRPr="00E659FF" w14:paraId="0071EA31" w14:textId="77777777" w:rsidTr="001E28A3">
        <w:tc>
          <w:tcPr>
            <w:cnfStyle w:val="001000000000" w:firstRow="0" w:lastRow="0" w:firstColumn="1" w:lastColumn="0" w:oddVBand="0" w:evenVBand="0" w:oddHBand="0" w:evenHBand="0" w:firstRowFirstColumn="0" w:firstRowLastColumn="0" w:lastRowFirstColumn="0" w:lastRowLastColumn="0"/>
            <w:tcW w:w="2518" w:type="dxa"/>
          </w:tcPr>
          <w:p w14:paraId="49B66D32" w14:textId="77777777" w:rsidR="00AB25B3" w:rsidRPr="00E659FF" w:rsidRDefault="00AB25B3" w:rsidP="00335BC7"/>
        </w:tc>
        <w:tc>
          <w:tcPr>
            <w:tcW w:w="4867" w:type="dxa"/>
          </w:tcPr>
          <w:p w14:paraId="7687F798"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r w:rsidRPr="00E659FF">
              <w:t xml:space="preserve">No obstructive coronary disease </w:t>
            </w:r>
          </w:p>
        </w:tc>
        <w:tc>
          <w:tcPr>
            <w:tcW w:w="2478" w:type="dxa"/>
          </w:tcPr>
          <w:p w14:paraId="593279A7" w14:textId="77777777" w:rsidR="00AB25B3" w:rsidRPr="00E659FF" w:rsidRDefault="00AB25B3" w:rsidP="00335BC7">
            <w:pPr>
              <w:cnfStyle w:val="000000000000" w:firstRow="0" w:lastRow="0" w:firstColumn="0" w:lastColumn="0" w:oddVBand="0" w:evenVBand="0" w:oddHBand="0" w:evenHBand="0" w:firstRowFirstColumn="0" w:firstRowLastColumn="0" w:lastRowFirstColumn="0" w:lastRowLastColumn="0"/>
            </w:pPr>
            <w:r w:rsidRPr="00E659FF">
              <w:t>MINOCA</w:t>
            </w:r>
          </w:p>
        </w:tc>
      </w:tr>
    </w:tbl>
    <w:p w14:paraId="0940A204" w14:textId="77777777" w:rsidR="00B455FE" w:rsidRPr="00E659FF" w:rsidRDefault="00B455FE">
      <w:pPr>
        <w:spacing w:before="0" w:after="200" w:line="276" w:lineRule="auto"/>
      </w:pPr>
      <w:r w:rsidRPr="00E659FF">
        <w:br w:type="page"/>
      </w:r>
    </w:p>
    <w:p w14:paraId="38C29EF9" w14:textId="77777777" w:rsidR="000B1091" w:rsidRPr="00E659FF" w:rsidRDefault="000B1091" w:rsidP="000B1091">
      <w:pPr>
        <w:pStyle w:val="Heading1"/>
        <w:rPr>
          <w:noProof/>
        </w:rPr>
      </w:pPr>
      <w:r w:rsidRPr="00E659FF">
        <w:rPr>
          <w:noProof/>
        </w:rPr>
        <w:lastRenderedPageBreak/>
        <w:t>Figure legends</w:t>
      </w:r>
    </w:p>
    <w:p w14:paraId="214A6DA1" w14:textId="776CA373" w:rsidR="005277CA" w:rsidRPr="00E659FF" w:rsidRDefault="006A28D7" w:rsidP="00352773">
      <w:pPr>
        <w:pStyle w:val="Heading2"/>
      </w:pPr>
      <w:r w:rsidRPr="00E659FF">
        <w:rPr>
          <w:noProof/>
        </w:rPr>
        <w:t>Central Illustration</w:t>
      </w:r>
      <w:r w:rsidR="005277CA" w:rsidRPr="00E659FF">
        <w:rPr>
          <w:noProof/>
        </w:rPr>
        <w:t xml:space="preserve"> – </w:t>
      </w:r>
      <w:r w:rsidR="005277CA" w:rsidRPr="00E659FF">
        <w:t xml:space="preserve">Limited </w:t>
      </w:r>
      <w:r w:rsidR="00131ED1" w:rsidRPr="00E659FF">
        <w:t>visualization</w:t>
      </w:r>
      <w:r w:rsidR="005277CA" w:rsidRPr="00E659FF">
        <w:t xml:space="preserve"> of the coronary microvasculature with invasive coronary angiography.</w:t>
      </w:r>
    </w:p>
    <w:p w14:paraId="17318918" w14:textId="2335BC61" w:rsidR="006A28D7" w:rsidRPr="00E659FF" w:rsidRDefault="00D1202D" w:rsidP="006A28D7">
      <w:r w:rsidRPr="00E659FF">
        <w:t>A - This</w:t>
      </w:r>
      <w:r w:rsidR="005277CA" w:rsidRPr="00E659FF">
        <w:t xml:space="preserve"> </w:t>
      </w:r>
      <w:r w:rsidR="006852FD" w:rsidRPr="00E659FF">
        <w:t>f</w:t>
      </w:r>
      <w:r w:rsidR="005277CA" w:rsidRPr="00E659FF">
        <w:t>igure illustrates</w:t>
      </w:r>
      <w:r w:rsidR="006852FD" w:rsidRPr="00E659FF">
        <w:t xml:space="preserve"> a </w:t>
      </w:r>
      <w:r w:rsidR="005277CA" w:rsidRPr="00E659FF">
        <w:t>typical normal coronary angiogram</w:t>
      </w:r>
      <w:r w:rsidR="006852FD" w:rsidRPr="00E659FF">
        <w:t xml:space="preserve"> (left) with a smooth and well opacified left anterior descending coronary artery. The right image is a bismuth stereo angiogram from a cadaveric heart in work performed over fifty years ago by the late Prof S </w:t>
      </w:r>
      <w:r w:rsidR="005277CA" w:rsidRPr="00E659FF">
        <w:t>Fulton</w:t>
      </w:r>
      <w:r w:rsidR="006852FD" w:rsidRPr="00E659FF">
        <w:t xml:space="preserve"> (with permission, </w:t>
      </w:r>
      <w:r w:rsidR="005277CA" w:rsidRPr="00E659FF">
        <w:t>Heart 1956)</w:t>
      </w:r>
      <w:r w:rsidR="006852FD" w:rsidRPr="00E659FF">
        <w:t xml:space="preserve"> [91]. This image offers unsurpassed illustration of the coronary microcirculation contrasting starkly with the lack of microcirculatory information on the invasive coronary angiogram.</w:t>
      </w:r>
      <w:r w:rsidR="005277CA" w:rsidRPr="00E659FF">
        <w:fldChar w:fldCharType="begin"/>
      </w:r>
      <w:r w:rsidR="00C6301A" w:rsidRPr="00E659FF">
        <w:instrText xml:space="preserve"> ADDIN EN.CITE &lt;EndNote&gt;&lt;Cite&gt;&lt;Author&gt;Fulton&lt;/Author&gt;&lt;Year&gt;1956&lt;/Year&gt;&lt;RecNum&gt;1283&lt;/RecNum&gt;&lt;DisplayText&gt;(30)&lt;/DisplayText&gt;&lt;record&gt;&lt;rec-number&gt;1283&lt;/rec-number&gt;&lt;foreign-keys&gt;&lt;key app="EN" db-id="drvazt921dewv6e95rdpwwe0a0d5fzarsezv" timestamp="1536767405"&gt;1283&lt;/key&gt;&lt;/foreign-keys&gt;&lt;ref-type name="Journal Article"&gt;17&lt;/ref-type&gt;&lt;contributors&gt;&lt;authors&gt;&lt;author&gt;Fulton, W. F. M.&lt;/author&gt;&lt;/authors&gt;&lt;/contributors&gt;&lt;titles&gt;&lt;title&gt;Chronic Generalized Myocardial Ischaemia With Advanced Coronary Artery Disease&lt;/title&gt;&lt;secondary-title&gt;Heart&lt;/secondary-title&gt;&lt;/titles&gt;&lt;periodical&gt;&lt;full-title&gt;Heart&lt;/full-title&gt;&lt;abbr-1&gt;Heart&lt;/abbr-1&gt;&lt;abbr-2&gt;Heart&lt;/abbr-2&gt;&lt;/periodical&gt;&lt;pages&gt;341-354&lt;/pages&gt;&lt;volume&gt;18&lt;/volume&gt;&lt;number&gt;3&lt;/number&gt;&lt;section&gt;341&lt;/section&gt;&lt;dates&gt;&lt;year&gt;1956&lt;/year&gt;&lt;/dates&gt;&lt;isbn&gt;1355-6037&lt;/isbn&gt;&lt;urls&gt;&lt;/urls&gt;&lt;electronic-resource-num&gt;10.1136/hrt.18.3.341&lt;/electronic-resource-num&gt;&lt;/record&gt;&lt;/Cite&gt;&lt;/EndNote&gt;</w:instrText>
      </w:r>
      <w:r w:rsidR="005277CA" w:rsidRPr="00E659FF">
        <w:fldChar w:fldCharType="separate"/>
      </w:r>
      <w:r w:rsidR="006F76D0" w:rsidRPr="00E659FF">
        <w:rPr>
          <w:noProof/>
        </w:rPr>
        <w:t>(30)</w:t>
      </w:r>
      <w:r w:rsidR="005277CA" w:rsidRPr="00E659FF">
        <w:fldChar w:fldCharType="end"/>
      </w:r>
    </w:p>
    <w:p w14:paraId="070EC1D6" w14:textId="062A1342" w:rsidR="006A28D7" w:rsidRPr="00E659FF" w:rsidRDefault="006A28D7" w:rsidP="006A28D7">
      <w:r w:rsidRPr="00E659FF">
        <w:rPr>
          <w:noProof/>
        </w:rPr>
        <w:t xml:space="preserve">B - </w:t>
      </w:r>
      <w:r w:rsidRPr="00E659FF">
        <w:t xml:space="preserve">This schematic illustrates compartmentalized physiological assessment according to the two probes acetycholine and adenosine. The metrics FFR/NHPRs are predominantly tests of epicardial coronary obstruction to blood flow whereas IMR/HMR are more specific to the microcirculatory function. Finally, CFR is a metric which can be influenced by any combination of epicardial, microvascular disease or changes in resting flow. </w:t>
      </w:r>
    </w:p>
    <w:p w14:paraId="6FE655A7" w14:textId="0B0E8B76" w:rsidR="00D51B1F" w:rsidRPr="00E659FF" w:rsidRDefault="006A28D7" w:rsidP="00D51B1F">
      <w:pPr>
        <w:rPr>
          <w:noProof/>
        </w:rPr>
      </w:pPr>
      <w:r w:rsidRPr="00E659FF">
        <w:t>FFR: fractional flow reserve, NHPR: non-hyperemic pressure ratios (e.g. iFR, DPR, RFR, Pd/Pa), IMR: index of microcirculatory resistance, HMR: hyperemic microcirculatory resistance, CFR: coronary flow reserve.</w:t>
      </w:r>
      <w:r w:rsidR="00D51B1F" w:rsidRPr="00E659FF">
        <w:rPr>
          <w:noProof/>
        </w:rPr>
        <w:br w:type="page"/>
      </w:r>
    </w:p>
    <w:p w14:paraId="3C38E664" w14:textId="5EA61B02" w:rsidR="00B455FE" w:rsidRPr="00E659FF" w:rsidRDefault="00B455FE" w:rsidP="00352773">
      <w:pPr>
        <w:pStyle w:val="Heading2"/>
        <w:rPr>
          <w:noProof/>
        </w:rPr>
      </w:pPr>
      <w:r w:rsidRPr="00E659FF">
        <w:rPr>
          <w:noProof/>
        </w:rPr>
        <w:lastRenderedPageBreak/>
        <w:t xml:space="preserve">Figure </w:t>
      </w:r>
      <w:r w:rsidR="00D51B1F" w:rsidRPr="00E659FF">
        <w:rPr>
          <w:noProof/>
        </w:rPr>
        <w:t>1</w:t>
      </w:r>
      <w:r w:rsidRPr="00E659FF">
        <w:rPr>
          <w:noProof/>
        </w:rPr>
        <w:t xml:space="preserve"> – </w:t>
      </w:r>
      <w:r w:rsidR="0057780F" w:rsidRPr="00E659FF">
        <w:rPr>
          <w:noProof/>
        </w:rPr>
        <w:t xml:space="preserve">Clinical utility of an </w:t>
      </w:r>
      <w:r w:rsidR="00131ED1" w:rsidRPr="00E659FF">
        <w:t>interventional</w:t>
      </w:r>
      <w:r w:rsidRPr="00E659FF">
        <w:t xml:space="preserve"> diagnostic procedure (</w:t>
      </w:r>
      <w:r w:rsidR="00A12E5B" w:rsidRPr="00E659FF">
        <w:t>IDP</w:t>
      </w:r>
      <w:r w:rsidRPr="00E659FF">
        <w:t>) in patients with symptoms and/or signs of ischemia but no obstructive coronary artery disease</w:t>
      </w:r>
      <w:r w:rsidR="009B5D10" w:rsidRPr="00E659FF">
        <w:t xml:space="preserve"> (INOCA).</w:t>
      </w:r>
    </w:p>
    <w:p w14:paraId="57A3A168" w14:textId="550FA5CE" w:rsidR="000B1091" w:rsidRPr="00E659FF" w:rsidRDefault="00B455FE" w:rsidP="008C69F9">
      <w:pPr>
        <w:rPr>
          <w:noProof/>
        </w:rPr>
      </w:pPr>
      <w:r w:rsidRPr="00E659FF">
        <w:rPr>
          <w:noProof/>
        </w:rPr>
        <w:t xml:space="preserve">Figure illustrating </w:t>
      </w:r>
      <w:r w:rsidR="004E414A" w:rsidRPr="00E659FF">
        <w:rPr>
          <w:noProof/>
        </w:rPr>
        <w:t>two</w:t>
      </w:r>
      <w:r w:rsidRPr="00E659FF">
        <w:rPr>
          <w:noProof/>
        </w:rPr>
        <w:t xml:space="preserve"> cases with similar baseline angiograms </w:t>
      </w:r>
      <w:r w:rsidR="004E414A" w:rsidRPr="00E659FF">
        <w:rPr>
          <w:noProof/>
        </w:rPr>
        <w:t>and clinical presentations without</w:t>
      </w:r>
      <w:r w:rsidRPr="00E659FF">
        <w:rPr>
          <w:noProof/>
        </w:rPr>
        <w:t xml:space="preserve"> obstructive epicardial coronary artery disease. Each case undergoes the </w:t>
      </w:r>
      <w:r w:rsidR="00A12E5B" w:rsidRPr="00E659FF">
        <w:rPr>
          <w:noProof/>
        </w:rPr>
        <w:t>IDP</w:t>
      </w:r>
      <w:r w:rsidRPr="00E659FF">
        <w:rPr>
          <w:noProof/>
        </w:rPr>
        <w:t xml:space="preserve"> which reveals distinct diagnoses</w:t>
      </w:r>
      <w:r w:rsidR="004E414A" w:rsidRPr="00E659FF">
        <w:rPr>
          <w:noProof/>
        </w:rPr>
        <w:t xml:space="preserve">. The therapy of microvascular and vasospastic angina are distinct and should be </w:t>
      </w:r>
      <w:r w:rsidRPr="00E659FF">
        <w:rPr>
          <w:noProof/>
        </w:rPr>
        <w:t xml:space="preserve">guided by the </w:t>
      </w:r>
      <w:r w:rsidR="00A12E5B" w:rsidRPr="00E659FF">
        <w:rPr>
          <w:noProof/>
        </w:rPr>
        <w:t>IDP</w:t>
      </w:r>
      <w:r w:rsidRPr="00E659FF">
        <w:rPr>
          <w:noProof/>
        </w:rPr>
        <w:t xml:space="preserve"> results. The </w:t>
      </w:r>
      <w:r w:rsidR="00224408" w:rsidRPr="00E659FF">
        <w:rPr>
          <w:noProof/>
        </w:rPr>
        <w:t>yellow</w:t>
      </w:r>
      <w:r w:rsidRPr="00E659FF">
        <w:rPr>
          <w:noProof/>
        </w:rPr>
        <w:t xml:space="preserve"> figure shoes a typical case of VSA with preserved microvascular function. The patient was previously on a beta-blocker and this was substituted for a calcium-channel blocker with smoking cessation counselling. The </w:t>
      </w:r>
      <w:r w:rsidR="00224408" w:rsidRPr="00E659FF">
        <w:rPr>
          <w:noProof/>
        </w:rPr>
        <w:t>blue</w:t>
      </w:r>
      <w:r w:rsidRPr="00E659FF">
        <w:rPr>
          <w:noProof/>
        </w:rPr>
        <w:t xml:space="preserve"> case has proven microvascular dysfunction but no severe vasospasm. There was abnormalities in both microcirculatory resistance (IMR) and coronary vasodilator reserve (CFR). The patient has a diagnosis of microvascular angina, they had cessation of long acting nitrate medication with uptitration of beta-blocker. The patient underwent cardiac rehabilitation classes to assist in weight loss and identify relevant lifestyle factors implicated in their condition.</w:t>
      </w:r>
      <w:r w:rsidR="005F4791" w:rsidRPr="005F4791">
        <w:t xml:space="preserve"> </w:t>
      </w:r>
      <w:r w:rsidR="005F4791">
        <w:t>*</w:t>
      </w:r>
      <w:r w:rsidR="005F4791" w:rsidRPr="00E659FF">
        <w:t xml:space="preserve">Some operators may prefer to do vasoreactivity testing first </w:t>
      </w:r>
      <w:r w:rsidR="005F4791" w:rsidRPr="00CD1329">
        <w:t xml:space="preserve">without the guidewire allowing acetylcholine challenge </w:t>
      </w:r>
      <w:r w:rsidR="005F4791">
        <w:t>prior to short acting nitrate administration</w:t>
      </w:r>
      <w:r w:rsidR="005F4791" w:rsidRPr="00E659FF">
        <w:t>.</w:t>
      </w:r>
    </w:p>
    <w:p w14:paraId="603250E0" w14:textId="0B65DCC4" w:rsidR="001E6A77" w:rsidRPr="00E659FF" w:rsidRDefault="00B455FE" w:rsidP="00352773">
      <w:pPr>
        <w:pStyle w:val="Heading2"/>
      </w:pPr>
      <w:r w:rsidRPr="00E659FF">
        <w:t xml:space="preserve">Figure </w:t>
      </w:r>
      <w:r w:rsidR="00D51B1F" w:rsidRPr="00E659FF">
        <w:t>2</w:t>
      </w:r>
      <w:r w:rsidRPr="00E659FF">
        <w:t>.</w:t>
      </w:r>
      <w:r w:rsidR="003726AB" w:rsidRPr="00E659FF">
        <w:t xml:space="preserve"> Cardiac catheterization laboratory </w:t>
      </w:r>
      <w:r w:rsidR="00A12E5B" w:rsidRPr="00E659FF">
        <w:t>IDP</w:t>
      </w:r>
      <w:r w:rsidR="003726AB" w:rsidRPr="00E659FF">
        <w:t xml:space="preserve"> protocol</w:t>
      </w:r>
    </w:p>
    <w:p w14:paraId="25D30DF4" w14:textId="797664F1" w:rsidR="009974CA" w:rsidRPr="00E659FF" w:rsidRDefault="0057780F" w:rsidP="009974CA">
      <w:r w:rsidRPr="00E659FF">
        <w:t>Proposed step</w:t>
      </w:r>
      <w:r w:rsidR="00614876" w:rsidRPr="00E659FF">
        <w:t>-</w:t>
      </w:r>
      <w:r w:rsidRPr="00E659FF">
        <w:t>by</w:t>
      </w:r>
      <w:r w:rsidR="00614876" w:rsidRPr="00E659FF">
        <w:t>-</w:t>
      </w:r>
      <w:r w:rsidRPr="00E659FF">
        <w:t>step approach to guidewire</w:t>
      </w:r>
      <w:r w:rsidR="00363433" w:rsidRPr="00E659FF">
        <w:t>-</w:t>
      </w:r>
      <w:r w:rsidRPr="00E659FF">
        <w:t xml:space="preserve">based assessment of coronary vascular function using thermodilution </w:t>
      </w:r>
      <w:r w:rsidR="008C69F9">
        <w:t xml:space="preserve">or Doppler </w:t>
      </w:r>
      <w:r w:rsidRPr="00E659FF">
        <w:t>and then vasoreactivity testing using acetylchol</w:t>
      </w:r>
      <w:r w:rsidR="00DC1482" w:rsidRPr="00E659FF">
        <w:t>ine.</w:t>
      </w:r>
      <w:r w:rsidR="00104108" w:rsidRPr="00E659FF">
        <w:t xml:space="preserve"> This simple approach </w:t>
      </w:r>
      <w:r w:rsidR="00701A2C" w:rsidRPr="00E659FF">
        <w:t>focuses on thermodilution which is straightforward to include during</w:t>
      </w:r>
      <w:r w:rsidR="00104108" w:rsidRPr="00E659FF">
        <w:t xml:space="preserve"> </w:t>
      </w:r>
      <w:r w:rsidR="00701A2C" w:rsidRPr="00E659FF">
        <w:t>daily</w:t>
      </w:r>
      <w:r w:rsidR="00104108" w:rsidRPr="00E659FF">
        <w:t xml:space="preserve"> practice. </w:t>
      </w:r>
      <w:r w:rsidR="00971CE7">
        <w:t xml:space="preserve">* </w:t>
      </w:r>
      <w:r w:rsidR="00701A2C" w:rsidRPr="00E659FF">
        <w:t xml:space="preserve">Some operators may prefer to do </w:t>
      </w:r>
      <w:r w:rsidR="00614876" w:rsidRPr="00E659FF">
        <w:t xml:space="preserve">vasoreactivity </w:t>
      </w:r>
      <w:r w:rsidR="00701A2C" w:rsidRPr="00E659FF">
        <w:t xml:space="preserve">testing first </w:t>
      </w:r>
      <w:r w:rsidR="00CD1329" w:rsidRPr="00CD1329">
        <w:t xml:space="preserve">without the guidewire allowing acetylcholine challenge </w:t>
      </w:r>
      <w:r w:rsidR="00362FA8">
        <w:t>prior to any short acting nitrate administration</w:t>
      </w:r>
      <w:r w:rsidR="00701A2C" w:rsidRPr="00E659FF">
        <w:t>.</w:t>
      </w:r>
      <w:r w:rsidR="002A28CB">
        <w:t xml:space="preserve"> CFR: coronary flow reserve, IMR – index of microcirculatory resistance, HMR – hyperemia microvascular </w:t>
      </w:r>
      <w:r w:rsidR="002A28CB">
        <w:lastRenderedPageBreak/>
        <w:t xml:space="preserve">resistance, TT – transit time (for bolus of normal saline), </w:t>
      </w:r>
      <w:r w:rsidR="00590372">
        <w:t xml:space="preserve">Ach – acetylcholine. GTN – glyceryl trinitrate. LVEDP – left ventricular end-diastolic pressure, </w:t>
      </w:r>
      <w:r w:rsidR="00590372" w:rsidRPr="00590372">
        <w:t>NHPR</w:t>
      </w:r>
      <w:r w:rsidR="00590372">
        <w:t xml:space="preserve"> – non hyperemic pressure ratio, FFR - fractional flow reserve, iFR</w:t>
      </w:r>
      <w:r w:rsidR="00890FF8">
        <w:rPr>
          <w:rFonts w:cs="Times New Roman"/>
        </w:rPr>
        <w:t>™</w:t>
      </w:r>
      <w:r w:rsidR="00590372">
        <w:t xml:space="preserve"> – instantaneous wave-free ratio</w:t>
      </w:r>
    </w:p>
    <w:p w14:paraId="1C52D7F0" w14:textId="491C3EC8" w:rsidR="001112B7" w:rsidRPr="00E659FF" w:rsidRDefault="001112B7" w:rsidP="00352773">
      <w:pPr>
        <w:pStyle w:val="Heading2"/>
      </w:pPr>
      <w:r w:rsidRPr="00E659FF">
        <w:t xml:space="preserve">Figure </w:t>
      </w:r>
      <w:r w:rsidR="00D51B1F" w:rsidRPr="00E659FF">
        <w:t>3</w:t>
      </w:r>
      <w:r w:rsidRPr="00E659FF">
        <w:t xml:space="preserve">. Rising trend in article citations in human coronary vascular physiology. </w:t>
      </w:r>
    </w:p>
    <w:p w14:paraId="15F934EE" w14:textId="23AEA73C" w:rsidR="000B1091" w:rsidRPr="00E659FF" w:rsidRDefault="001112B7" w:rsidP="00C517A1">
      <w:r w:rsidRPr="00E659FF">
        <w:t xml:space="preserve">A </w:t>
      </w:r>
      <w:r w:rsidRPr="00E659FF">
        <w:rPr>
          <w:lang w:val="en-GB"/>
        </w:rPr>
        <w:t xml:space="preserve">stacked area chart depicting the magnitude of change </w:t>
      </w:r>
      <w:r w:rsidR="009974CA" w:rsidRPr="00E659FF">
        <w:rPr>
          <w:lang w:val="en-GB"/>
        </w:rPr>
        <w:t>in citations between 1988 - 2018</w:t>
      </w:r>
      <w:r w:rsidRPr="00E659FF">
        <w:rPr>
          <w:lang w:val="en-GB"/>
        </w:rPr>
        <w:t xml:space="preserve"> and total values across this time-period. C</w:t>
      </w:r>
      <w:r w:rsidRPr="00E659FF">
        <w:t>itations of ‘coronary vascular dysfunction and human’ (</w:t>
      </w:r>
      <w:hyperlink r:id="rId9" w:history="1">
        <w:r w:rsidRPr="00E659FF">
          <w:rPr>
            <w:rStyle w:val="Hyperlink"/>
          </w:rPr>
          <w:t>https://www.ncbi.nlm.nih.gov/pubmed/?term=coronary+vascular+dysfunction+human</w:t>
        </w:r>
      </w:hyperlink>
      <w:r w:rsidR="00815B85" w:rsidRPr="00E659FF">
        <w:t xml:space="preserve">; search date, </w:t>
      </w:r>
      <w:r w:rsidR="00627AFB" w:rsidRPr="00E659FF">
        <w:t>February 2</w:t>
      </w:r>
      <w:r w:rsidR="00815B85" w:rsidRPr="00E659FF">
        <w:t>, 20</w:t>
      </w:r>
      <w:r w:rsidR="00627AFB" w:rsidRPr="00E659FF">
        <w:t>20</w:t>
      </w:r>
      <w:r w:rsidR="00815B85" w:rsidRPr="00E659FF">
        <w:t>)</w:t>
      </w:r>
      <w:r w:rsidR="00F92824" w:rsidRPr="00E659FF">
        <w:t>.</w:t>
      </w:r>
      <w:r w:rsidR="000B1091" w:rsidRPr="00E659FF">
        <w:br w:type="page"/>
      </w:r>
    </w:p>
    <w:p w14:paraId="4BAA17D4" w14:textId="77777777" w:rsidR="00AF2582" w:rsidRPr="00E659FF" w:rsidRDefault="00354133" w:rsidP="00AF2582">
      <w:pPr>
        <w:pStyle w:val="Heading1"/>
      </w:pPr>
      <w:r w:rsidRPr="00E659FF">
        <w:lastRenderedPageBreak/>
        <w:t>Central Illustration</w:t>
      </w:r>
      <w:r w:rsidR="005277CA" w:rsidRPr="00E659FF">
        <w:t>.</w:t>
      </w:r>
    </w:p>
    <w:p w14:paraId="79EBA2CB" w14:textId="0C911AB0" w:rsidR="00AF2582" w:rsidRPr="00E659FF" w:rsidRDefault="00AF2582" w:rsidP="00AF2582">
      <w:pPr>
        <w:pStyle w:val="Heading1"/>
        <w:rPr>
          <w:b w:val="0"/>
          <w:bCs w:val="0"/>
          <w:lang w:val="en-GB"/>
        </w:rPr>
      </w:pPr>
      <w:r w:rsidRPr="00E659FF">
        <w:rPr>
          <w:lang w:val="en-GB"/>
        </w:rPr>
        <w:t>.tif uploaded</w:t>
      </w:r>
      <w:r w:rsidRPr="00E659FF">
        <w:rPr>
          <w:lang w:val="en-GB"/>
        </w:rPr>
        <w:br w:type="page"/>
      </w:r>
    </w:p>
    <w:p w14:paraId="56BE2EAA" w14:textId="77777777" w:rsidR="00AF2582" w:rsidRPr="00E659FF" w:rsidRDefault="000B1091" w:rsidP="00AF2582">
      <w:pPr>
        <w:pStyle w:val="Heading1"/>
        <w:rPr>
          <w:lang w:val="en-GB"/>
        </w:rPr>
      </w:pPr>
      <w:r w:rsidRPr="00E659FF">
        <w:rPr>
          <w:lang w:val="en-GB"/>
        </w:rPr>
        <w:lastRenderedPageBreak/>
        <w:t xml:space="preserve">Figure </w:t>
      </w:r>
      <w:r w:rsidR="00D51B1F" w:rsidRPr="00E659FF">
        <w:rPr>
          <w:lang w:val="en-GB"/>
        </w:rPr>
        <w:t>1</w:t>
      </w:r>
      <w:r w:rsidRPr="00E659FF">
        <w:rPr>
          <w:lang w:val="en-GB"/>
        </w:rPr>
        <w:t>.</w:t>
      </w:r>
    </w:p>
    <w:p w14:paraId="3CCDFCC6" w14:textId="648C0860" w:rsidR="003E342B" w:rsidRPr="00E659FF" w:rsidRDefault="00AF2582" w:rsidP="00AF2582">
      <w:pPr>
        <w:pStyle w:val="Heading1"/>
        <w:rPr>
          <w:lang w:val="en-GB"/>
        </w:rPr>
      </w:pPr>
      <w:r w:rsidRPr="00E659FF">
        <w:rPr>
          <w:lang w:val="en-GB"/>
        </w:rPr>
        <w:t xml:space="preserve">.tif uploaded </w:t>
      </w:r>
      <w:r w:rsidR="003E342B" w:rsidRPr="00E659FF">
        <w:rPr>
          <w:lang w:val="en-GB"/>
        </w:rPr>
        <w:br w:type="page"/>
      </w:r>
    </w:p>
    <w:p w14:paraId="11603F86" w14:textId="77777777" w:rsidR="00AF2582" w:rsidRPr="00E659FF" w:rsidRDefault="000B1091" w:rsidP="00AF2582">
      <w:pPr>
        <w:pStyle w:val="Heading1"/>
        <w:rPr>
          <w:lang w:val="en-GB"/>
        </w:rPr>
      </w:pPr>
      <w:r w:rsidRPr="00E659FF">
        <w:rPr>
          <w:lang w:val="en-GB"/>
        </w:rPr>
        <w:lastRenderedPageBreak/>
        <w:t xml:space="preserve">Figure </w:t>
      </w:r>
      <w:r w:rsidR="00D51B1F" w:rsidRPr="00E659FF">
        <w:rPr>
          <w:lang w:val="en-GB"/>
        </w:rPr>
        <w:t>2</w:t>
      </w:r>
      <w:r w:rsidRPr="00E659FF">
        <w:rPr>
          <w:lang w:val="en-GB"/>
        </w:rPr>
        <w:t>.</w:t>
      </w:r>
    </w:p>
    <w:p w14:paraId="53580780" w14:textId="1B5942C1" w:rsidR="00D25279" w:rsidRPr="00E659FF" w:rsidRDefault="00AF2582" w:rsidP="00AF2582">
      <w:pPr>
        <w:pStyle w:val="Heading1"/>
        <w:rPr>
          <w:lang w:val="en-GB"/>
        </w:rPr>
      </w:pPr>
      <w:r w:rsidRPr="00E659FF">
        <w:rPr>
          <w:lang w:val="en-GB"/>
        </w:rPr>
        <w:t xml:space="preserve">.tif uploaded </w:t>
      </w:r>
      <w:r w:rsidR="00D25279" w:rsidRPr="00E659FF">
        <w:rPr>
          <w:lang w:val="en-GB"/>
        </w:rPr>
        <w:br w:type="page"/>
      </w:r>
    </w:p>
    <w:p w14:paraId="43E79147" w14:textId="47FB3485" w:rsidR="001E78A6" w:rsidRPr="00E659FF" w:rsidRDefault="00D25279" w:rsidP="00AF2582">
      <w:pPr>
        <w:pStyle w:val="Heading1"/>
        <w:rPr>
          <w:lang w:val="en-GB"/>
        </w:rPr>
      </w:pPr>
      <w:r w:rsidRPr="00E659FF">
        <w:rPr>
          <w:lang w:val="en-GB"/>
        </w:rPr>
        <w:lastRenderedPageBreak/>
        <w:t xml:space="preserve">Figure </w:t>
      </w:r>
      <w:r w:rsidR="00D51B1F" w:rsidRPr="00E659FF">
        <w:rPr>
          <w:lang w:val="en-GB"/>
        </w:rPr>
        <w:t>3</w:t>
      </w:r>
      <w:r w:rsidR="00CF4C82" w:rsidRPr="00E659FF">
        <w:rPr>
          <w:lang w:val="en-GB"/>
        </w:rPr>
        <w:t>.</w:t>
      </w:r>
    </w:p>
    <w:p w14:paraId="0B1AA112" w14:textId="26D5D811" w:rsidR="00AF2582" w:rsidRPr="005F3E7C" w:rsidRDefault="00AF2582" w:rsidP="00AF2582">
      <w:pPr>
        <w:pStyle w:val="Heading1"/>
        <w:rPr>
          <w:lang w:val="en-GB"/>
        </w:rPr>
      </w:pPr>
      <w:r w:rsidRPr="00E659FF">
        <w:rPr>
          <w:lang w:val="en-GB"/>
        </w:rPr>
        <w:t>.tif uploaded</w:t>
      </w:r>
    </w:p>
    <w:sectPr w:rsidR="00AF2582" w:rsidRPr="005F3E7C" w:rsidSect="0067757A">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CFA39" w14:textId="77777777" w:rsidR="00E96663" w:rsidRDefault="00E96663" w:rsidP="0067757A">
      <w:pPr>
        <w:spacing w:before="0" w:after="0"/>
      </w:pPr>
      <w:r>
        <w:separator/>
      </w:r>
    </w:p>
  </w:endnote>
  <w:endnote w:type="continuationSeparator" w:id="0">
    <w:p w14:paraId="50D09D48" w14:textId="77777777" w:rsidR="00E96663" w:rsidRDefault="00E96663" w:rsidP="0067757A">
      <w:pPr>
        <w:spacing w:before="0" w:after="0"/>
      </w:pPr>
      <w:r>
        <w:continuationSeparator/>
      </w:r>
    </w:p>
  </w:endnote>
  <w:endnote w:type="continuationNotice" w:id="1">
    <w:p w14:paraId="12EE3EF0" w14:textId="77777777" w:rsidR="00E96663" w:rsidRDefault="00E96663" w:rsidP="0096396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602601"/>
      <w:docPartObj>
        <w:docPartGallery w:val="Page Numbers (Bottom of Page)"/>
        <w:docPartUnique/>
      </w:docPartObj>
    </w:sdtPr>
    <w:sdtEndPr>
      <w:rPr>
        <w:noProof/>
      </w:rPr>
    </w:sdtEndPr>
    <w:sdtContent>
      <w:p w14:paraId="70DA3D6A" w14:textId="13164E1F" w:rsidR="00E25C9A" w:rsidRDefault="00E25C9A">
        <w:pPr>
          <w:pStyle w:val="Footer"/>
          <w:jc w:val="right"/>
        </w:pPr>
        <w:r w:rsidRPr="00CD5F49">
          <w:rPr>
            <w:lang w:val="en-AU"/>
          </w:rPr>
          <w:t xml:space="preserve">JINT080219-1774 </w:t>
        </w:r>
        <w:r w:rsidRPr="008C2A16">
          <w:rPr>
            <w:lang w:val="en-AU"/>
          </w:rPr>
          <w:t xml:space="preserve">-D-19-01212 </w:t>
        </w:r>
        <w:r>
          <w:rPr>
            <w:lang w:val="en-AU"/>
          </w:rPr>
          <w:tab/>
        </w:r>
        <w:r>
          <w:rPr>
            <w:lang w:val="en-AU"/>
          </w:rPr>
          <w:tab/>
        </w:r>
        <w:r>
          <w:fldChar w:fldCharType="begin"/>
        </w:r>
        <w:r>
          <w:instrText xml:space="preserve"> PAGE   \* MERGEFORMAT </w:instrText>
        </w:r>
        <w:r>
          <w:fldChar w:fldCharType="separate"/>
        </w:r>
        <w:r>
          <w:rPr>
            <w:noProof/>
          </w:rPr>
          <w:t>5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AF0C8" w14:textId="77777777" w:rsidR="00E96663" w:rsidRDefault="00E96663" w:rsidP="0067757A">
      <w:pPr>
        <w:spacing w:before="0" w:after="0"/>
      </w:pPr>
      <w:r>
        <w:separator/>
      </w:r>
    </w:p>
  </w:footnote>
  <w:footnote w:type="continuationSeparator" w:id="0">
    <w:p w14:paraId="61B47CFD" w14:textId="77777777" w:rsidR="00E96663" w:rsidRDefault="00E96663" w:rsidP="0067757A">
      <w:pPr>
        <w:spacing w:before="0" w:after="0"/>
      </w:pPr>
      <w:r>
        <w:continuationSeparator/>
      </w:r>
    </w:p>
  </w:footnote>
  <w:footnote w:type="continuationNotice" w:id="1">
    <w:p w14:paraId="035741B0" w14:textId="77777777" w:rsidR="00E96663" w:rsidRDefault="00E96663" w:rsidP="00963963">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24BEA"/>
    <w:multiLevelType w:val="hybridMultilevel"/>
    <w:tmpl w:val="86D64724"/>
    <w:lvl w:ilvl="0" w:tplc="92043CDC">
      <w:start w:val="1"/>
      <w:numFmt w:val="decimal"/>
      <w:pStyle w:val="ListContinue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20587A"/>
    <w:multiLevelType w:val="hybridMultilevel"/>
    <w:tmpl w:val="FEEA1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E04738"/>
    <w:multiLevelType w:val="hybridMultilevel"/>
    <w:tmpl w:val="4A505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B43298"/>
    <w:multiLevelType w:val="hybridMultilevel"/>
    <w:tmpl w:val="5054F61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6D67BF"/>
    <w:multiLevelType w:val="hybridMultilevel"/>
    <w:tmpl w:val="57780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nl-NL" w:vendorID="64" w:dllVersion="4096" w:nlCheck="1" w:checkStyle="0"/>
  <w:activeWritingStyle w:appName="MSWord" w:lang="fr-FR" w:vendorID="64" w:dllVersion="0" w:nlCheck="1" w:checkStyle="0"/>
  <w:activeWritingStyle w:appName="MSWord" w:lang="en-AU" w:vendorID="64" w:dllVersion="0"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AU" w:vendorID="64" w:dllVersion="4096"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79794112-1627-4654-9E50-91BF3EB969CD}"/>
    <w:docVar w:name="dgnword-eventsink" w:val="147341880"/>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style face=&quot;bold&quot; font=&quot;Book Antiqua&quot; size=&quot;14&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rvazt921dewv6e95rdpwwe0a0d5fzarsezv&quot;&gt;My EndNote Library&lt;record-ids&gt;&lt;item&gt;318&lt;/item&gt;&lt;item&gt;323&lt;/item&gt;&lt;item&gt;324&lt;/item&gt;&lt;item&gt;328&lt;/item&gt;&lt;item&gt;330&lt;/item&gt;&lt;item&gt;332&lt;/item&gt;&lt;item&gt;333&lt;/item&gt;&lt;item&gt;340&lt;/item&gt;&lt;item&gt;342&lt;/item&gt;&lt;item&gt;343&lt;/item&gt;&lt;item&gt;351&lt;/item&gt;&lt;item&gt;358&lt;/item&gt;&lt;item&gt;367&lt;/item&gt;&lt;item&gt;369&lt;/item&gt;&lt;item&gt;390&lt;/item&gt;&lt;item&gt;423&lt;/item&gt;&lt;item&gt;429&lt;/item&gt;&lt;item&gt;462&lt;/item&gt;&lt;item&gt;479&lt;/item&gt;&lt;item&gt;499&lt;/item&gt;&lt;item&gt;558&lt;/item&gt;&lt;item&gt;559&lt;/item&gt;&lt;item&gt;581&lt;/item&gt;&lt;item&gt;608&lt;/item&gt;&lt;item&gt;615&lt;/item&gt;&lt;item&gt;616&lt;/item&gt;&lt;item&gt;697&lt;/item&gt;&lt;item&gt;698&lt;/item&gt;&lt;item&gt;719&lt;/item&gt;&lt;item&gt;757&lt;/item&gt;&lt;item&gt;807&lt;/item&gt;&lt;item&gt;811&lt;/item&gt;&lt;item&gt;859&lt;/item&gt;&lt;item&gt;875&lt;/item&gt;&lt;item&gt;890&lt;/item&gt;&lt;item&gt;902&lt;/item&gt;&lt;item&gt;948&lt;/item&gt;&lt;item&gt;968&lt;/item&gt;&lt;item&gt;992&lt;/item&gt;&lt;item&gt;1019&lt;/item&gt;&lt;item&gt;1064&lt;/item&gt;&lt;item&gt;1092&lt;/item&gt;&lt;item&gt;1103&lt;/item&gt;&lt;item&gt;1130&lt;/item&gt;&lt;item&gt;1138&lt;/item&gt;&lt;item&gt;1234&lt;/item&gt;&lt;item&gt;1244&lt;/item&gt;&lt;item&gt;1245&lt;/item&gt;&lt;item&gt;1246&lt;/item&gt;&lt;item&gt;1257&lt;/item&gt;&lt;item&gt;1273&lt;/item&gt;&lt;item&gt;1283&lt;/item&gt;&lt;item&gt;1288&lt;/item&gt;&lt;item&gt;1303&lt;/item&gt;&lt;item&gt;1309&lt;/item&gt;&lt;item&gt;1312&lt;/item&gt;&lt;item&gt;1325&lt;/item&gt;&lt;item&gt;1328&lt;/item&gt;&lt;item&gt;1340&lt;/item&gt;&lt;item&gt;1355&lt;/item&gt;&lt;item&gt;1359&lt;/item&gt;&lt;item&gt;1360&lt;/item&gt;&lt;item&gt;1379&lt;/item&gt;&lt;item&gt;1385&lt;/item&gt;&lt;item&gt;1393&lt;/item&gt;&lt;item&gt;1417&lt;/item&gt;&lt;item&gt;1451&lt;/item&gt;&lt;item&gt;1466&lt;/item&gt;&lt;item&gt;1485&lt;/item&gt;&lt;item&gt;1499&lt;/item&gt;&lt;item&gt;1500&lt;/item&gt;&lt;item&gt;1501&lt;/item&gt;&lt;item&gt;1515&lt;/item&gt;&lt;item&gt;1548&lt;/item&gt;&lt;item&gt;1549&lt;/item&gt;&lt;item&gt;1551&lt;/item&gt;&lt;item&gt;1571&lt;/item&gt;&lt;item&gt;1572&lt;/item&gt;&lt;item&gt;1573&lt;/item&gt;&lt;item&gt;1585&lt;/item&gt;&lt;item&gt;1586&lt;/item&gt;&lt;item&gt;1587&lt;/item&gt;&lt;item&gt;1588&lt;/item&gt;&lt;item&gt;1589&lt;/item&gt;&lt;item&gt;1590&lt;/item&gt;&lt;item&gt;1591&lt;/item&gt;&lt;item&gt;1592&lt;/item&gt;&lt;item&gt;1593&lt;/item&gt;&lt;item&gt;1594&lt;/item&gt;&lt;item&gt;1602&lt;/item&gt;&lt;item&gt;1604&lt;/item&gt;&lt;item&gt;1613&lt;/item&gt;&lt;item&gt;1614&lt;/item&gt;&lt;item&gt;1615&lt;/item&gt;&lt;item&gt;1627&lt;/item&gt;&lt;item&gt;1628&lt;/item&gt;&lt;item&gt;1629&lt;/item&gt;&lt;item&gt;1631&lt;/item&gt;&lt;/record-ids&gt;&lt;/item&gt;&lt;/Libraries&gt;"/>
  </w:docVars>
  <w:rsids>
    <w:rsidRoot w:val="000F6838"/>
    <w:rsid w:val="00000E0B"/>
    <w:rsid w:val="000029D2"/>
    <w:rsid w:val="00003379"/>
    <w:rsid w:val="0001079C"/>
    <w:rsid w:val="0001164D"/>
    <w:rsid w:val="00015042"/>
    <w:rsid w:val="000159B8"/>
    <w:rsid w:val="000165FB"/>
    <w:rsid w:val="00017A92"/>
    <w:rsid w:val="00017F1E"/>
    <w:rsid w:val="00020B70"/>
    <w:rsid w:val="00023E69"/>
    <w:rsid w:val="0003392E"/>
    <w:rsid w:val="000374E4"/>
    <w:rsid w:val="00040F94"/>
    <w:rsid w:val="00043AE1"/>
    <w:rsid w:val="00046BCF"/>
    <w:rsid w:val="000539EA"/>
    <w:rsid w:val="0005519F"/>
    <w:rsid w:val="00064F3E"/>
    <w:rsid w:val="00065838"/>
    <w:rsid w:val="00073510"/>
    <w:rsid w:val="000747FA"/>
    <w:rsid w:val="0007645F"/>
    <w:rsid w:val="00076E6C"/>
    <w:rsid w:val="00077758"/>
    <w:rsid w:val="00086FDC"/>
    <w:rsid w:val="00087EB1"/>
    <w:rsid w:val="00092065"/>
    <w:rsid w:val="00093BCB"/>
    <w:rsid w:val="00094C76"/>
    <w:rsid w:val="000A08C1"/>
    <w:rsid w:val="000A0F40"/>
    <w:rsid w:val="000A2398"/>
    <w:rsid w:val="000A389C"/>
    <w:rsid w:val="000A6974"/>
    <w:rsid w:val="000B0DC3"/>
    <w:rsid w:val="000B1091"/>
    <w:rsid w:val="000B1460"/>
    <w:rsid w:val="000B4C31"/>
    <w:rsid w:val="000B63E9"/>
    <w:rsid w:val="000B6B08"/>
    <w:rsid w:val="000C0601"/>
    <w:rsid w:val="000C1837"/>
    <w:rsid w:val="000C4A74"/>
    <w:rsid w:val="000C60C8"/>
    <w:rsid w:val="000C7945"/>
    <w:rsid w:val="000C7BC1"/>
    <w:rsid w:val="000D2093"/>
    <w:rsid w:val="000D4933"/>
    <w:rsid w:val="000E053B"/>
    <w:rsid w:val="000E17BD"/>
    <w:rsid w:val="000E2F5F"/>
    <w:rsid w:val="000E5EFA"/>
    <w:rsid w:val="000F1836"/>
    <w:rsid w:val="000F1F1E"/>
    <w:rsid w:val="000F45BE"/>
    <w:rsid w:val="000F594D"/>
    <w:rsid w:val="000F6838"/>
    <w:rsid w:val="000F684C"/>
    <w:rsid w:val="00104108"/>
    <w:rsid w:val="00104350"/>
    <w:rsid w:val="001044AD"/>
    <w:rsid w:val="00105C1D"/>
    <w:rsid w:val="00110BCD"/>
    <w:rsid w:val="001112B7"/>
    <w:rsid w:val="00114E67"/>
    <w:rsid w:val="001169B4"/>
    <w:rsid w:val="00126F8F"/>
    <w:rsid w:val="00130A91"/>
    <w:rsid w:val="00131DB2"/>
    <w:rsid w:val="00131ED1"/>
    <w:rsid w:val="00136E45"/>
    <w:rsid w:val="00143C57"/>
    <w:rsid w:val="001442D9"/>
    <w:rsid w:val="0014642A"/>
    <w:rsid w:val="00146942"/>
    <w:rsid w:val="001478AF"/>
    <w:rsid w:val="0015188A"/>
    <w:rsid w:val="0015712C"/>
    <w:rsid w:val="00157D0B"/>
    <w:rsid w:val="00161770"/>
    <w:rsid w:val="001627D8"/>
    <w:rsid w:val="00163665"/>
    <w:rsid w:val="0016441A"/>
    <w:rsid w:val="001652B2"/>
    <w:rsid w:val="00176C95"/>
    <w:rsid w:val="00185404"/>
    <w:rsid w:val="001854BF"/>
    <w:rsid w:val="00193FEF"/>
    <w:rsid w:val="001A0904"/>
    <w:rsid w:val="001A09C1"/>
    <w:rsid w:val="001A1AF7"/>
    <w:rsid w:val="001A3FBE"/>
    <w:rsid w:val="001A5003"/>
    <w:rsid w:val="001A5130"/>
    <w:rsid w:val="001A6F21"/>
    <w:rsid w:val="001B2035"/>
    <w:rsid w:val="001B37B8"/>
    <w:rsid w:val="001B7513"/>
    <w:rsid w:val="001C0FA6"/>
    <w:rsid w:val="001C4693"/>
    <w:rsid w:val="001C74B0"/>
    <w:rsid w:val="001D2FD5"/>
    <w:rsid w:val="001D7FC1"/>
    <w:rsid w:val="001E28A3"/>
    <w:rsid w:val="001E45E1"/>
    <w:rsid w:val="001E5866"/>
    <w:rsid w:val="001E6A77"/>
    <w:rsid w:val="001E78A6"/>
    <w:rsid w:val="001E798D"/>
    <w:rsid w:val="001E7BEF"/>
    <w:rsid w:val="001F510B"/>
    <w:rsid w:val="001F6C95"/>
    <w:rsid w:val="001F70B7"/>
    <w:rsid w:val="0020018D"/>
    <w:rsid w:val="002022CD"/>
    <w:rsid w:val="0020593A"/>
    <w:rsid w:val="002071DA"/>
    <w:rsid w:val="002079F4"/>
    <w:rsid w:val="00211367"/>
    <w:rsid w:val="00213B0C"/>
    <w:rsid w:val="002157D6"/>
    <w:rsid w:val="002231C2"/>
    <w:rsid w:val="00224001"/>
    <w:rsid w:val="00224408"/>
    <w:rsid w:val="0022652A"/>
    <w:rsid w:val="0022721C"/>
    <w:rsid w:val="002302DF"/>
    <w:rsid w:val="00230A45"/>
    <w:rsid w:val="00231F0B"/>
    <w:rsid w:val="00232227"/>
    <w:rsid w:val="002371F7"/>
    <w:rsid w:val="00237C92"/>
    <w:rsid w:val="00240528"/>
    <w:rsid w:val="00241DF4"/>
    <w:rsid w:val="002474BB"/>
    <w:rsid w:val="00253D2A"/>
    <w:rsid w:val="00256BC7"/>
    <w:rsid w:val="00256D76"/>
    <w:rsid w:val="00260684"/>
    <w:rsid w:val="00261086"/>
    <w:rsid w:val="00261806"/>
    <w:rsid w:val="00262F46"/>
    <w:rsid w:val="002649F2"/>
    <w:rsid w:val="00265CC6"/>
    <w:rsid w:val="00267CC9"/>
    <w:rsid w:val="0027433B"/>
    <w:rsid w:val="002745C4"/>
    <w:rsid w:val="002774EA"/>
    <w:rsid w:val="002801C9"/>
    <w:rsid w:val="00293616"/>
    <w:rsid w:val="002944F4"/>
    <w:rsid w:val="0029524C"/>
    <w:rsid w:val="0029774C"/>
    <w:rsid w:val="002A1C63"/>
    <w:rsid w:val="002A28CB"/>
    <w:rsid w:val="002A46E7"/>
    <w:rsid w:val="002A6C31"/>
    <w:rsid w:val="002B0A7D"/>
    <w:rsid w:val="002B19C0"/>
    <w:rsid w:val="002B214B"/>
    <w:rsid w:val="002B5C5F"/>
    <w:rsid w:val="002C314A"/>
    <w:rsid w:val="002C32CF"/>
    <w:rsid w:val="002D110A"/>
    <w:rsid w:val="002D3613"/>
    <w:rsid w:val="002D4D8F"/>
    <w:rsid w:val="002D6654"/>
    <w:rsid w:val="002D7407"/>
    <w:rsid w:val="002D7474"/>
    <w:rsid w:val="002D78F5"/>
    <w:rsid w:val="002E05AE"/>
    <w:rsid w:val="002E3A81"/>
    <w:rsid w:val="002E5422"/>
    <w:rsid w:val="002F44AA"/>
    <w:rsid w:val="002F45ED"/>
    <w:rsid w:val="002F4768"/>
    <w:rsid w:val="002F696A"/>
    <w:rsid w:val="00305FAE"/>
    <w:rsid w:val="00313DEE"/>
    <w:rsid w:val="0032393B"/>
    <w:rsid w:val="00324A02"/>
    <w:rsid w:val="003256BF"/>
    <w:rsid w:val="00331086"/>
    <w:rsid w:val="00331562"/>
    <w:rsid w:val="003328B6"/>
    <w:rsid w:val="0033438A"/>
    <w:rsid w:val="00335BC7"/>
    <w:rsid w:val="00336C88"/>
    <w:rsid w:val="00351F64"/>
    <w:rsid w:val="00352773"/>
    <w:rsid w:val="00353527"/>
    <w:rsid w:val="00354133"/>
    <w:rsid w:val="003547FB"/>
    <w:rsid w:val="00354D5D"/>
    <w:rsid w:val="00356A90"/>
    <w:rsid w:val="003572B6"/>
    <w:rsid w:val="003618F1"/>
    <w:rsid w:val="00362FA8"/>
    <w:rsid w:val="00363433"/>
    <w:rsid w:val="00363EA8"/>
    <w:rsid w:val="0036478A"/>
    <w:rsid w:val="00365531"/>
    <w:rsid w:val="00366B65"/>
    <w:rsid w:val="00371EB8"/>
    <w:rsid w:val="003726AB"/>
    <w:rsid w:val="0037386F"/>
    <w:rsid w:val="00375244"/>
    <w:rsid w:val="0038673B"/>
    <w:rsid w:val="00391063"/>
    <w:rsid w:val="00392070"/>
    <w:rsid w:val="00392D48"/>
    <w:rsid w:val="00394A2E"/>
    <w:rsid w:val="00396F59"/>
    <w:rsid w:val="00397C70"/>
    <w:rsid w:val="003A0292"/>
    <w:rsid w:val="003A21C1"/>
    <w:rsid w:val="003A6930"/>
    <w:rsid w:val="003B48EF"/>
    <w:rsid w:val="003C39DF"/>
    <w:rsid w:val="003C693B"/>
    <w:rsid w:val="003C7611"/>
    <w:rsid w:val="003D1493"/>
    <w:rsid w:val="003D2162"/>
    <w:rsid w:val="003D3DF1"/>
    <w:rsid w:val="003D7911"/>
    <w:rsid w:val="003E0A4E"/>
    <w:rsid w:val="003E342B"/>
    <w:rsid w:val="003E377B"/>
    <w:rsid w:val="003E6929"/>
    <w:rsid w:val="003F04DC"/>
    <w:rsid w:val="003F2DA2"/>
    <w:rsid w:val="003F405A"/>
    <w:rsid w:val="003F451C"/>
    <w:rsid w:val="003F484D"/>
    <w:rsid w:val="003F5819"/>
    <w:rsid w:val="00400419"/>
    <w:rsid w:val="00403CE8"/>
    <w:rsid w:val="004041F2"/>
    <w:rsid w:val="004059E5"/>
    <w:rsid w:val="00405CCC"/>
    <w:rsid w:val="004079E7"/>
    <w:rsid w:val="0041135A"/>
    <w:rsid w:val="004121CF"/>
    <w:rsid w:val="0041243D"/>
    <w:rsid w:val="004176FB"/>
    <w:rsid w:val="00420765"/>
    <w:rsid w:val="0042221C"/>
    <w:rsid w:val="00425B29"/>
    <w:rsid w:val="00427F23"/>
    <w:rsid w:val="004310A7"/>
    <w:rsid w:val="004335DE"/>
    <w:rsid w:val="0043499C"/>
    <w:rsid w:val="00434E24"/>
    <w:rsid w:val="00434FBF"/>
    <w:rsid w:val="00437008"/>
    <w:rsid w:val="00440A2E"/>
    <w:rsid w:val="00441D60"/>
    <w:rsid w:val="00442F81"/>
    <w:rsid w:val="0044725A"/>
    <w:rsid w:val="00447B17"/>
    <w:rsid w:val="00452FD1"/>
    <w:rsid w:val="004562CA"/>
    <w:rsid w:val="00456AE9"/>
    <w:rsid w:val="00461B4A"/>
    <w:rsid w:val="00462720"/>
    <w:rsid w:val="00470485"/>
    <w:rsid w:val="0047125A"/>
    <w:rsid w:val="004769E3"/>
    <w:rsid w:val="0048058F"/>
    <w:rsid w:val="00481D87"/>
    <w:rsid w:val="00482379"/>
    <w:rsid w:val="004844F7"/>
    <w:rsid w:val="004867B0"/>
    <w:rsid w:val="004A166E"/>
    <w:rsid w:val="004A360F"/>
    <w:rsid w:val="004B384F"/>
    <w:rsid w:val="004B60B5"/>
    <w:rsid w:val="004C0795"/>
    <w:rsid w:val="004C0E13"/>
    <w:rsid w:val="004C16D7"/>
    <w:rsid w:val="004C1974"/>
    <w:rsid w:val="004C332E"/>
    <w:rsid w:val="004C5213"/>
    <w:rsid w:val="004C63A6"/>
    <w:rsid w:val="004C6528"/>
    <w:rsid w:val="004D0523"/>
    <w:rsid w:val="004D21C6"/>
    <w:rsid w:val="004D5863"/>
    <w:rsid w:val="004E0519"/>
    <w:rsid w:val="004E414A"/>
    <w:rsid w:val="004E430F"/>
    <w:rsid w:val="004E6847"/>
    <w:rsid w:val="004E6AF1"/>
    <w:rsid w:val="004F51DA"/>
    <w:rsid w:val="004F6228"/>
    <w:rsid w:val="004F66C9"/>
    <w:rsid w:val="004F6B5C"/>
    <w:rsid w:val="00500688"/>
    <w:rsid w:val="005042DC"/>
    <w:rsid w:val="00514ECE"/>
    <w:rsid w:val="0051691B"/>
    <w:rsid w:val="00525568"/>
    <w:rsid w:val="005277CA"/>
    <w:rsid w:val="00533494"/>
    <w:rsid w:val="00533E8D"/>
    <w:rsid w:val="0053527A"/>
    <w:rsid w:val="00535A96"/>
    <w:rsid w:val="00535FB1"/>
    <w:rsid w:val="005370CA"/>
    <w:rsid w:val="00541039"/>
    <w:rsid w:val="00542B8C"/>
    <w:rsid w:val="005434EF"/>
    <w:rsid w:val="00546895"/>
    <w:rsid w:val="0054690E"/>
    <w:rsid w:val="00551DA3"/>
    <w:rsid w:val="00552EBC"/>
    <w:rsid w:val="00553338"/>
    <w:rsid w:val="00561E1B"/>
    <w:rsid w:val="00570034"/>
    <w:rsid w:val="00575710"/>
    <w:rsid w:val="00575A40"/>
    <w:rsid w:val="00575A78"/>
    <w:rsid w:val="0057780F"/>
    <w:rsid w:val="00584196"/>
    <w:rsid w:val="00585D29"/>
    <w:rsid w:val="005861AF"/>
    <w:rsid w:val="00587B99"/>
    <w:rsid w:val="00590372"/>
    <w:rsid w:val="00590480"/>
    <w:rsid w:val="00594F21"/>
    <w:rsid w:val="005A1871"/>
    <w:rsid w:val="005A2EB6"/>
    <w:rsid w:val="005A3A86"/>
    <w:rsid w:val="005A483B"/>
    <w:rsid w:val="005B11F4"/>
    <w:rsid w:val="005B1B30"/>
    <w:rsid w:val="005B4557"/>
    <w:rsid w:val="005B4B0A"/>
    <w:rsid w:val="005B5B28"/>
    <w:rsid w:val="005B62FB"/>
    <w:rsid w:val="005B665D"/>
    <w:rsid w:val="005B6E70"/>
    <w:rsid w:val="005B75FD"/>
    <w:rsid w:val="005C2DE5"/>
    <w:rsid w:val="005C4A58"/>
    <w:rsid w:val="005C50FF"/>
    <w:rsid w:val="005D0398"/>
    <w:rsid w:val="005E175D"/>
    <w:rsid w:val="005E17A5"/>
    <w:rsid w:val="005E1863"/>
    <w:rsid w:val="005E1D54"/>
    <w:rsid w:val="005E3E67"/>
    <w:rsid w:val="005E401B"/>
    <w:rsid w:val="005E468B"/>
    <w:rsid w:val="005E6FF2"/>
    <w:rsid w:val="005F3E7C"/>
    <w:rsid w:val="005F4791"/>
    <w:rsid w:val="005F4B19"/>
    <w:rsid w:val="00603716"/>
    <w:rsid w:val="00603E7A"/>
    <w:rsid w:val="00610058"/>
    <w:rsid w:val="00613681"/>
    <w:rsid w:val="006136EA"/>
    <w:rsid w:val="00614876"/>
    <w:rsid w:val="00615557"/>
    <w:rsid w:val="00615A60"/>
    <w:rsid w:val="006225B6"/>
    <w:rsid w:val="00623788"/>
    <w:rsid w:val="00627AFB"/>
    <w:rsid w:val="00630726"/>
    <w:rsid w:val="00633493"/>
    <w:rsid w:val="00636C64"/>
    <w:rsid w:val="0064191C"/>
    <w:rsid w:val="006476AE"/>
    <w:rsid w:val="00650999"/>
    <w:rsid w:val="0065290F"/>
    <w:rsid w:val="006555D9"/>
    <w:rsid w:val="00663758"/>
    <w:rsid w:val="00666D59"/>
    <w:rsid w:val="00667B3F"/>
    <w:rsid w:val="00670069"/>
    <w:rsid w:val="0067757A"/>
    <w:rsid w:val="00680910"/>
    <w:rsid w:val="006827C4"/>
    <w:rsid w:val="006852FD"/>
    <w:rsid w:val="006857C8"/>
    <w:rsid w:val="00692310"/>
    <w:rsid w:val="00697A6B"/>
    <w:rsid w:val="006A11E4"/>
    <w:rsid w:val="006A28D7"/>
    <w:rsid w:val="006A37E7"/>
    <w:rsid w:val="006A3CDF"/>
    <w:rsid w:val="006A4B79"/>
    <w:rsid w:val="006A58A2"/>
    <w:rsid w:val="006A776C"/>
    <w:rsid w:val="006A797C"/>
    <w:rsid w:val="006B1375"/>
    <w:rsid w:val="006B2536"/>
    <w:rsid w:val="006B315C"/>
    <w:rsid w:val="006B726F"/>
    <w:rsid w:val="006C0935"/>
    <w:rsid w:val="006D1A91"/>
    <w:rsid w:val="006D4656"/>
    <w:rsid w:val="006D511A"/>
    <w:rsid w:val="006D7AD6"/>
    <w:rsid w:val="006E38C9"/>
    <w:rsid w:val="006F0004"/>
    <w:rsid w:val="006F1822"/>
    <w:rsid w:val="006F4760"/>
    <w:rsid w:val="006F4A9A"/>
    <w:rsid w:val="006F50AD"/>
    <w:rsid w:val="006F603E"/>
    <w:rsid w:val="006F618F"/>
    <w:rsid w:val="006F76D0"/>
    <w:rsid w:val="00700700"/>
    <w:rsid w:val="00701A2C"/>
    <w:rsid w:val="0070262F"/>
    <w:rsid w:val="0070359E"/>
    <w:rsid w:val="007039DE"/>
    <w:rsid w:val="00705301"/>
    <w:rsid w:val="007100C2"/>
    <w:rsid w:val="00712C16"/>
    <w:rsid w:val="00715FFB"/>
    <w:rsid w:val="00716FEF"/>
    <w:rsid w:val="0072016D"/>
    <w:rsid w:val="00720A52"/>
    <w:rsid w:val="00721A97"/>
    <w:rsid w:val="0072212D"/>
    <w:rsid w:val="007228C3"/>
    <w:rsid w:val="007312D7"/>
    <w:rsid w:val="00731465"/>
    <w:rsid w:val="00731EB1"/>
    <w:rsid w:val="00733E41"/>
    <w:rsid w:val="0074419F"/>
    <w:rsid w:val="007459E9"/>
    <w:rsid w:val="00745BCE"/>
    <w:rsid w:val="007475E8"/>
    <w:rsid w:val="007507EE"/>
    <w:rsid w:val="0075255B"/>
    <w:rsid w:val="007525F1"/>
    <w:rsid w:val="007541F7"/>
    <w:rsid w:val="0075656A"/>
    <w:rsid w:val="00756F64"/>
    <w:rsid w:val="00760F48"/>
    <w:rsid w:val="0076557F"/>
    <w:rsid w:val="007664B0"/>
    <w:rsid w:val="00776F3F"/>
    <w:rsid w:val="007800FC"/>
    <w:rsid w:val="00780FCD"/>
    <w:rsid w:val="0078628F"/>
    <w:rsid w:val="00786DC2"/>
    <w:rsid w:val="007873DE"/>
    <w:rsid w:val="0079586A"/>
    <w:rsid w:val="00795B08"/>
    <w:rsid w:val="00797757"/>
    <w:rsid w:val="007979AF"/>
    <w:rsid w:val="007A215D"/>
    <w:rsid w:val="007A5C7C"/>
    <w:rsid w:val="007B2B5A"/>
    <w:rsid w:val="007B5CB1"/>
    <w:rsid w:val="007B7A22"/>
    <w:rsid w:val="007B7C14"/>
    <w:rsid w:val="007C24E2"/>
    <w:rsid w:val="007D0AB0"/>
    <w:rsid w:val="007D0BF2"/>
    <w:rsid w:val="007D2434"/>
    <w:rsid w:val="007E0602"/>
    <w:rsid w:val="007E1D31"/>
    <w:rsid w:val="007E6431"/>
    <w:rsid w:val="007E653E"/>
    <w:rsid w:val="007E6CAB"/>
    <w:rsid w:val="007E6EDC"/>
    <w:rsid w:val="007F3DF1"/>
    <w:rsid w:val="00801FA9"/>
    <w:rsid w:val="00803144"/>
    <w:rsid w:val="008108AA"/>
    <w:rsid w:val="00812530"/>
    <w:rsid w:val="0081443C"/>
    <w:rsid w:val="00815B85"/>
    <w:rsid w:val="008165CD"/>
    <w:rsid w:val="00817A1D"/>
    <w:rsid w:val="00817E04"/>
    <w:rsid w:val="00823BE2"/>
    <w:rsid w:val="00825CBB"/>
    <w:rsid w:val="00826CFC"/>
    <w:rsid w:val="00827690"/>
    <w:rsid w:val="00833E0D"/>
    <w:rsid w:val="00836428"/>
    <w:rsid w:val="0084036D"/>
    <w:rsid w:val="0084091D"/>
    <w:rsid w:val="00845610"/>
    <w:rsid w:val="00846AB0"/>
    <w:rsid w:val="008478D4"/>
    <w:rsid w:val="00850BAA"/>
    <w:rsid w:val="00854521"/>
    <w:rsid w:val="008629E3"/>
    <w:rsid w:val="00866B75"/>
    <w:rsid w:val="00870834"/>
    <w:rsid w:val="008743DC"/>
    <w:rsid w:val="0087622B"/>
    <w:rsid w:val="00880E1F"/>
    <w:rsid w:val="00881ABA"/>
    <w:rsid w:val="008828B2"/>
    <w:rsid w:val="0088318C"/>
    <w:rsid w:val="00884EF8"/>
    <w:rsid w:val="00886665"/>
    <w:rsid w:val="00890FF8"/>
    <w:rsid w:val="0089596F"/>
    <w:rsid w:val="008A3FFC"/>
    <w:rsid w:val="008A6778"/>
    <w:rsid w:val="008B21BB"/>
    <w:rsid w:val="008B3C3B"/>
    <w:rsid w:val="008B5C99"/>
    <w:rsid w:val="008B67FA"/>
    <w:rsid w:val="008C07E6"/>
    <w:rsid w:val="008C0998"/>
    <w:rsid w:val="008C20BF"/>
    <w:rsid w:val="008C5018"/>
    <w:rsid w:val="008C5E08"/>
    <w:rsid w:val="008C61E6"/>
    <w:rsid w:val="008C69F9"/>
    <w:rsid w:val="008D4CDA"/>
    <w:rsid w:val="008D556B"/>
    <w:rsid w:val="008D7AF0"/>
    <w:rsid w:val="008D7C42"/>
    <w:rsid w:val="008E5BC0"/>
    <w:rsid w:val="008F2F63"/>
    <w:rsid w:val="008F3B9A"/>
    <w:rsid w:val="008F42D3"/>
    <w:rsid w:val="009036CD"/>
    <w:rsid w:val="00904E43"/>
    <w:rsid w:val="009123ED"/>
    <w:rsid w:val="009157BE"/>
    <w:rsid w:val="00916C98"/>
    <w:rsid w:val="009171D8"/>
    <w:rsid w:val="009219FC"/>
    <w:rsid w:val="0092757A"/>
    <w:rsid w:val="00934B2F"/>
    <w:rsid w:val="009404A1"/>
    <w:rsid w:val="009406D1"/>
    <w:rsid w:val="00941ED7"/>
    <w:rsid w:val="009425EF"/>
    <w:rsid w:val="0094275A"/>
    <w:rsid w:val="009472BE"/>
    <w:rsid w:val="00950E31"/>
    <w:rsid w:val="0095512A"/>
    <w:rsid w:val="009559E9"/>
    <w:rsid w:val="00960851"/>
    <w:rsid w:val="00962DCC"/>
    <w:rsid w:val="00963963"/>
    <w:rsid w:val="0096479D"/>
    <w:rsid w:val="00964BFF"/>
    <w:rsid w:val="009657AA"/>
    <w:rsid w:val="0097063C"/>
    <w:rsid w:val="0097065E"/>
    <w:rsid w:val="00971CE7"/>
    <w:rsid w:val="00973E8D"/>
    <w:rsid w:val="00975549"/>
    <w:rsid w:val="00980564"/>
    <w:rsid w:val="00985F3E"/>
    <w:rsid w:val="009868C4"/>
    <w:rsid w:val="009910F9"/>
    <w:rsid w:val="00991892"/>
    <w:rsid w:val="009958EB"/>
    <w:rsid w:val="00995B69"/>
    <w:rsid w:val="009974CA"/>
    <w:rsid w:val="009A07BC"/>
    <w:rsid w:val="009A29E1"/>
    <w:rsid w:val="009A2FE1"/>
    <w:rsid w:val="009B5D10"/>
    <w:rsid w:val="009B6770"/>
    <w:rsid w:val="009C0874"/>
    <w:rsid w:val="009C3140"/>
    <w:rsid w:val="009C5A05"/>
    <w:rsid w:val="009D1CA3"/>
    <w:rsid w:val="009D4F99"/>
    <w:rsid w:val="009D5689"/>
    <w:rsid w:val="009D58DB"/>
    <w:rsid w:val="009E3DC0"/>
    <w:rsid w:val="009E7F14"/>
    <w:rsid w:val="009F0491"/>
    <w:rsid w:val="009F0E00"/>
    <w:rsid w:val="009F2202"/>
    <w:rsid w:val="009F2667"/>
    <w:rsid w:val="009F2CF9"/>
    <w:rsid w:val="009F3AEF"/>
    <w:rsid w:val="009F6294"/>
    <w:rsid w:val="00A0414E"/>
    <w:rsid w:val="00A068B8"/>
    <w:rsid w:val="00A07AAB"/>
    <w:rsid w:val="00A1285A"/>
    <w:rsid w:val="00A12E5B"/>
    <w:rsid w:val="00A14102"/>
    <w:rsid w:val="00A201F2"/>
    <w:rsid w:val="00A206E8"/>
    <w:rsid w:val="00A20BE7"/>
    <w:rsid w:val="00A22A2B"/>
    <w:rsid w:val="00A24AB9"/>
    <w:rsid w:val="00A24FEA"/>
    <w:rsid w:val="00A317C6"/>
    <w:rsid w:val="00A36FED"/>
    <w:rsid w:val="00A374AC"/>
    <w:rsid w:val="00A506E3"/>
    <w:rsid w:val="00A51F7A"/>
    <w:rsid w:val="00A53D6C"/>
    <w:rsid w:val="00A70B0B"/>
    <w:rsid w:val="00A75EDD"/>
    <w:rsid w:val="00A76DFC"/>
    <w:rsid w:val="00A77A5D"/>
    <w:rsid w:val="00A83157"/>
    <w:rsid w:val="00A83F5D"/>
    <w:rsid w:val="00A866CD"/>
    <w:rsid w:val="00A90C18"/>
    <w:rsid w:val="00A954AB"/>
    <w:rsid w:val="00AA5371"/>
    <w:rsid w:val="00AA591A"/>
    <w:rsid w:val="00AA5931"/>
    <w:rsid w:val="00AA6C73"/>
    <w:rsid w:val="00AB24C0"/>
    <w:rsid w:val="00AB25B3"/>
    <w:rsid w:val="00AB3D3A"/>
    <w:rsid w:val="00AB56C0"/>
    <w:rsid w:val="00AB7166"/>
    <w:rsid w:val="00AB7845"/>
    <w:rsid w:val="00AC0186"/>
    <w:rsid w:val="00AC074C"/>
    <w:rsid w:val="00AC0942"/>
    <w:rsid w:val="00AC431A"/>
    <w:rsid w:val="00AC4395"/>
    <w:rsid w:val="00AD412E"/>
    <w:rsid w:val="00AD50C7"/>
    <w:rsid w:val="00AD6935"/>
    <w:rsid w:val="00AD6C9D"/>
    <w:rsid w:val="00AE10A2"/>
    <w:rsid w:val="00AE1631"/>
    <w:rsid w:val="00AF0CDE"/>
    <w:rsid w:val="00AF22BF"/>
    <w:rsid w:val="00AF2582"/>
    <w:rsid w:val="00AF43CC"/>
    <w:rsid w:val="00AF61D3"/>
    <w:rsid w:val="00B01091"/>
    <w:rsid w:val="00B02C9C"/>
    <w:rsid w:val="00B03DDC"/>
    <w:rsid w:val="00B07810"/>
    <w:rsid w:val="00B07B21"/>
    <w:rsid w:val="00B131E2"/>
    <w:rsid w:val="00B15057"/>
    <w:rsid w:val="00B154DF"/>
    <w:rsid w:val="00B2613B"/>
    <w:rsid w:val="00B31F9B"/>
    <w:rsid w:val="00B3408E"/>
    <w:rsid w:val="00B41DAF"/>
    <w:rsid w:val="00B44A9E"/>
    <w:rsid w:val="00B44BB0"/>
    <w:rsid w:val="00B4542B"/>
    <w:rsid w:val="00B455FE"/>
    <w:rsid w:val="00B551DB"/>
    <w:rsid w:val="00B5786D"/>
    <w:rsid w:val="00B6037C"/>
    <w:rsid w:val="00B65840"/>
    <w:rsid w:val="00B6731A"/>
    <w:rsid w:val="00B67C4A"/>
    <w:rsid w:val="00B67EAF"/>
    <w:rsid w:val="00B71959"/>
    <w:rsid w:val="00B72115"/>
    <w:rsid w:val="00B75B52"/>
    <w:rsid w:val="00B804BF"/>
    <w:rsid w:val="00B812DD"/>
    <w:rsid w:val="00B833AD"/>
    <w:rsid w:val="00B87494"/>
    <w:rsid w:val="00B90945"/>
    <w:rsid w:val="00B92027"/>
    <w:rsid w:val="00B951E2"/>
    <w:rsid w:val="00BA2320"/>
    <w:rsid w:val="00BA4597"/>
    <w:rsid w:val="00BA4C6E"/>
    <w:rsid w:val="00BB7C1F"/>
    <w:rsid w:val="00BC0AC4"/>
    <w:rsid w:val="00BC1E81"/>
    <w:rsid w:val="00BC27A4"/>
    <w:rsid w:val="00BC3397"/>
    <w:rsid w:val="00BC4016"/>
    <w:rsid w:val="00BC5576"/>
    <w:rsid w:val="00BC7EB7"/>
    <w:rsid w:val="00BD28C6"/>
    <w:rsid w:val="00BE15E1"/>
    <w:rsid w:val="00BE1D5E"/>
    <w:rsid w:val="00BE3E5E"/>
    <w:rsid w:val="00BE5C07"/>
    <w:rsid w:val="00BE63C3"/>
    <w:rsid w:val="00BF3EBE"/>
    <w:rsid w:val="00BF5B83"/>
    <w:rsid w:val="00C065CD"/>
    <w:rsid w:val="00C1074F"/>
    <w:rsid w:val="00C15569"/>
    <w:rsid w:val="00C15D4D"/>
    <w:rsid w:val="00C20A6F"/>
    <w:rsid w:val="00C20D06"/>
    <w:rsid w:val="00C2405D"/>
    <w:rsid w:val="00C24075"/>
    <w:rsid w:val="00C25F3D"/>
    <w:rsid w:val="00C26191"/>
    <w:rsid w:val="00C327A5"/>
    <w:rsid w:val="00C35B2F"/>
    <w:rsid w:val="00C404FF"/>
    <w:rsid w:val="00C4259C"/>
    <w:rsid w:val="00C43444"/>
    <w:rsid w:val="00C44BF2"/>
    <w:rsid w:val="00C45CC0"/>
    <w:rsid w:val="00C46C4D"/>
    <w:rsid w:val="00C4789A"/>
    <w:rsid w:val="00C50990"/>
    <w:rsid w:val="00C50ADD"/>
    <w:rsid w:val="00C517A1"/>
    <w:rsid w:val="00C51B2A"/>
    <w:rsid w:val="00C528E2"/>
    <w:rsid w:val="00C52FF3"/>
    <w:rsid w:val="00C6301A"/>
    <w:rsid w:val="00C6407E"/>
    <w:rsid w:val="00C67576"/>
    <w:rsid w:val="00C75347"/>
    <w:rsid w:val="00C767EE"/>
    <w:rsid w:val="00C77DD8"/>
    <w:rsid w:val="00C80718"/>
    <w:rsid w:val="00C84A9B"/>
    <w:rsid w:val="00C9301C"/>
    <w:rsid w:val="00C94AE6"/>
    <w:rsid w:val="00CA1EA6"/>
    <w:rsid w:val="00CA253D"/>
    <w:rsid w:val="00CA2DE4"/>
    <w:rsid w:val="00CA308C"/>
    <w:rsid w:val="00CA3429"/>
    <w:rsid w:val="00CA7F1F"/>
    <w:rsid w:val="00CB0201"/>
    <w:rsid w:val="00CB7604"/>
    <w:rsid w:val="00CC37DD"/>
    <w:rsid w:val="00CC4865"/>
    <w:rsid w:val="00CD1329"/>
    <w:rsid w:val="00CD4CC6"/>
    <w:rsid w:val="00CE01CE"/>
    <w:rsid w:val="00CE3DF4"/>
    <w:rsid w:val="00CE5D2A"/>
    <w:rsid w:val="00CF2F2B"/>
    <w:rsid w:val="00CF4C82"/>
    <w:rsid w:val="00D00EE5"/>
    <w:rsid w:val="00D020A5"/>
    <w:rsid w:val="00D1202D"/>
    <w:rsid w:val="00D22399"/>
    <w:rsid w:val="00D24A71"/>
    <w:rsid w:val="00D25279"/>
    <w:rsid w:val="00D26843"/>
    <w:rsid w:val="00D26C08"/>
    <w:rsid w:val="00D275EF"/>
    <w:rsid w:val="00D312F9"/>
    <w:rsid w:val="00D318F4"/>
    <w:rsid w:val="00D32348"/>
    <w:rsid w:val="00D331ED"/>
    <w:rsid w:val="00D3485D"/>
    <w:rsid w:val="00D35E61"/>
    <w:rsid w:val="00D434C9"/>
    <w:rsid w:val="00D51125"/>
    <w:rsid w:val="00D51B1F"/>
    <w:rsid w:val="00D532AB"/>
    <w:rsid w:val="00D5399B"/>
    <w:rsid w:val="00D5519D"/>
    <w:rsid w:val="00D56E1B"/>
    <w:rsid w:val="00D57D25"/>
    <w:rsid w:val="00D6383C"/>
    <w:rsid w:val="00D6546F"/>
    <w:rsid w:val="00D66511"/>
    <w:rsid w:val="00D67151"/>
    <w:rsid w:val="00D71EA4"/>
    <w:rsid w:val="00D75757"/>
    <w:rsid w:val="00D76249"/>
    <w:rsid w:val="00D809E6"/>
    <w:rsid w:val="00D832AF"/>
    <w:rsid w:val="00D84B14"/>
    <w:rsid w:val="00D858D0"/>
    <w:rsid w:val="00D92F7A"/>
    <w:rsid w:val="00D93CAB"/>
    <w:rsid w:val="00DA4FF5"/>
    <w:rsid w:val="00DA7E48"/>
    <w:rsid w:val="00DB08AA"/>
    <w:rsid w:val="00DB45D6"/>
    <w:rsid w:val="00DB71D1"/>
    <w:rsid w:val="00DC1482"/>
    <w:rsid w:val="00DC628C"/>
    <w:rsid w:val="00DC6836"/>
    <w:rsid w:val="00DC747B"/>
    <w:rsid w:val="00DD1419"/>
    <w:rsid w:val="00DD356C"/>
    <w:rsid w:val="00DD37FC"/>
    <w:rsid w:val="00DD3F02"/>
    <w:rsid w:val="00DE35BB"/>
    <w:rsid w:val="00DE4BF7"/>
    <w:rsid w:val="00DF0F33"/>
    <w:rsid w:val="00DF369D"/>
    <w:rsid w:val="00DF5A55"/>
    <w:rsid w:val="00DF78A7"/>
    <w:rsid w:val="00E011CD"/>
    <w:rsid w:val="00E04414"/>
    <w:rsid w:val="00E0553A"/>
    <w:rsid w:val="00E07684"/>
    <w:rsid w:val="00E10E3E"/>
    <w:rsid w:val="00E14C98"/>
    <w:rsid w:val="00E14D7A"/>
    <w:rsid w:val="00E165C6"/>
    <w:rsid w:val="00E2120A"/>
    <w:rsid w:val="00E22409"/>
    <w:rsid w:val="00E259F2"/>
    <w:rsid w:val="00E25C9A"/>
    <w:rsid w:val="00E35BF2"/>
    <w:rsid w:val="00E37F5B"/>
    <w:rsid w:val="00E4221E"/>
    <w:rsid w:val="00E42927"/>
    <w:rsid w:val="00E4534E"/>
    <w:rsid w:val="00E47088"/>
    <w:rsid w:val="00E50B87"/>
    <w:rsid w:val="00E5398E"/>
    <w:rsid w:val="00E57279"/>
    <w:rsid w:val="00E57783"/>
    <w:rsid w:val="00E634AD"/>
    <w:rsid w:val="00E659FF"/>
    <w:rsid w:val="00E709F4"/>
    <w:rsid w:val="00E71379"/>
    <w:rsid w:val="00E7504B"/>
    <w:rsid w:val="00E83423"/>
    <w:rsid w:val="00E86F48"/>
    <w:rsid w:val="00E9014F"/>
    <w:rsid w:val="00E916B4"/>
    <w:rsid w:val="00E91D2C"/>
    <w:rsid w:val="00E96663"/>
    <w:rsid w:val="00EA289E"/>
    <w:rsid w:val="00EA4155"/>
    <w:rsid w:val="00EA77D4"/>
    <w:rsid w:val="00EB0029"/>
    <w:rsid w:val="00EC31CC"/>
    <w:rsid w:val="00EC32D3"/>
    <w:rsid w:val="00ED0EF6"/>
    <w:rsid w:val="00ED1033"/>
    <w:rsid w:val="00ED49B5"/>
    <w:rsid w:val="00EE23FC"/>
    <w:rsid w:val="00EE3F52"/>
    <w:rsid w:val="00EE4ED9"/>
    <w:rsid w:val="00EE63AA"/>
    <w:rsid w:val="00EF04B2"/>
    <w:rsid w:val="00F02A2A"/>
    <w:rsid w:val="00F10732"/>
    <w:rsid w:val="00F10FC8"/>
    <w:rsid w:val="00F12EBA"/>
    <w:rsid w:val="00F1383D"/>
    <w:rsid w:val="00F16295"/>
    <w:rsid w:val="00F17017"/>
    <w:rsid w:val="00F236C6"/>
    <w:rsid w:val="00F238D6"/>
    <w:rsid w:val="00F2670B"/>
    <w:rsid w:val="00F31B7F"/>
    <w:rsid w:val="00F31CBC"/>
    <w:rsid w:val="00F33D4D"/>
    <w:rsid w:val="00F344BC"/>
    <w:rsid w:val="00F40123"/>
    <w:rsid w:val="00F516B2"/>
    <w:rsid w:val="00F5378F"/>
    <w:rsid w:val="00F55C4F"/>
    <w:rsid w:val="00F57D44"/>
    <w:rsid w:val="00F625AD"/>
    <w:rsid w:val="00F702A3"/>
    <w:rsid w:val="00F70D8E"/>
    <w:rsid w:val="00F71A7C"/>
    <w:rsid w:val="00F72A76"/>
    <w:rsid w:val="00F74169"/>
    <w:rsid w:val="00F7683A"/>
    <w:rsid w:val="00F7735B"/>
    <w:rsid w:val="00F81739"/>
    <w:rsid w:val="00F8252D"/>
    <w:rsid w:val="00F925C1"/>
    <w:rsid w:val="00F92824"/>
    <w:rsid w:val="00F93029"/>
    <w:rsid w:val="00F934FE"/>
    <w:rsid w:val="00FA0C2C"/>
    <w:rsid w:val="00FA14DB"/>
    <w:rsid w:val="00FA7993"/>
    <w:rsid w:val="00FB4045"/>
    <w:rsid w:val="00FB7CD4"/>
    <w:rsid w:val="00FC0BAF"/>
    <w:rsid w:val="00FC2A99"/>
    <w:rsid w:val="00FC2DFE"/>
    <w:rsid w:val="00FC6082"/>
    <w:rsid w:val="00FD12BE"/>
    <w:rsid w:val="00FD31A2"/>
    <w:rsid w:val="00FD788E"/>
    <w:rsid w:val="00FD7DCF"/>
    <w:rsid w:val="00FE04B3"/>
    <w:rsid w:val="00FE25AB"/>
    <w:rsid w:val="00FE4A5D"/>
    <w:rsid w:val="00FE5F81"/>
    <w:rsid w:val="00FF125B"/>
    <w:rsid w:val="00FF1DA0"/>
    <w:rsid w:val="00FF2CEB"/>
    <w:rsid w:val="00FF3C26"/>
    <w:rsid w:val="00FF72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25CA6"/>
  <w15:docId w15:val="{CEAC986F-EEBC-4478-A62B-A92352C6B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379"/>
    <w:pPr>
      <w:spacing w:before="120" w:after="12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352773"/>
    <w:pPr>
      <w:keepNext/>
      <w:keepLines/>
      <w:spacing w:before="360" w:after="36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352773"/>
    <w:pPr>
      <w:keepNext/>
      <w:keepLines/>
      <w:spacing w:before="36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482379"/>
    <w:pPr>
      <w:keepNext/>
      <w:keepLines/>
      <w:spacing w:before="240"/>
      <w:outlineLvl w:val="2"/>
    </w:pPr>
    <w:rPr>
      <w:rFonts w:asciiTheme="majorHAnsi" w:eastAsiaTheme="majorEastAsia" w:hAnsiTheme="majorHAnsi" w:cstheme="majorBidi"/>
      <w:i/>
      <w:szCs w:val="24"/>
    </w:rPr>
  </w:style>
  <w:style w:type="paragraph" w:styleId="Heading4">
    <w:name w:val="heading 4"/>
    <w:basedOn w:val="Normal"/>
    <w:next w:val="Normal"/>
    <w:link w:val="Heading4Char"/>
    <w:uiPriority w:val="9"/>
    <w:unhideWhenUsed/>
    <w:qFormat/>
    <w:rsid w:val="000F1836"/>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77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352773"/>
    <w:rPr>
      <w:rFonts w:ascii="Times New Roman" w:eastAsiaTheme="majorEastAsia" w:hAnsi="Times New Roman" w:cstheme="majorBidi"/>
      <w:b/>
      <w:bCs/>
      <w:sz w:val="24"/>
      <w:szCs w:val="26"/>
    </w:rPr>
  </w:style>
  <w:style w:type="paragraph" w:styleId="BodyText">
    <w:name w:val="Body Text"/>
    <w:basedOn w:val="Normal"/>
    <w:link w:val="BodyTextChar"/>
    <w:autoRedefine/>
    <w:uiPriority w:val="99"/>
    <w:unhideWhenUsed/>
    <w:rsid w:val="00482379"/>
    <w:pPr>
      <w:widowControl w:val="0"/>
      <w:spacing w:after="240"/>
      <w:jc w:val="both"/>
    </w:pPr>
  </w:style>
  <w:style w:type="character" w:customStyle="1" w:styleId="BodyTextChar">
    <w:name w:val="Body Text Char"/>
    <w:basedOn w:val="DefaultParagraphFont"/>
    <w:link w:val="BodyText"/>
    <w:uiPriority w:val="99"/>
    <w:rsid w:val="00DC628C"/>
    <w:rPr>
      <w:rFonts w:ascii="Times New Roman" w:hAnsi="Times New Roman"/>
      <w:sz w:val="24"/>
    </w:rPr>
  </w:style>
  <w:style w:type="character" w:styleId="Hyperlink">
    <w:name w:val="Hyperlink"/>
    <w:basedOn w:val="DefaultParagraphFont"/>
    <w:uiPriority w:val="99"/>
    <w:rsid w:val="00603716"/>
    <w:rPr>
      <w:color w:val="0000FF" w:themeColor="hyperlink"/>
      <w:u w:val="single"/>
    </w:rPr>
  </w:style>
  <w:style w:type="paragraph" w:styleId="Header">
    <w:name w:val="header"/>
    <w:basedOn w:val="Normal"/>
    <w:link w:val="HeaderChar"/>
    <w:uiPriority w:val="99"/>
    <w:unhideWhenUsed/>
    <w:rsid w:val="0067757A"/>
    <w:pPr>
      <w:tabs>
        <w:tab w:val="center" w:pos="4513"/>
        <w:tab w:val="right" w:pos="9026"/>
      </w:tabs>
      <w:spacing w:before="0" w:after="0"/>
    </w:pPr>
  </w:style>
  <w:style w:type="character" w:customStyle="1" w:styleId="HeaderChar">
    <w:name w:val="Header Char"/>
    <w:basedOn w:val="DefaultParagraphFont"/>
    <w:link w:val="Header"/>
    <w:uiPriority w:val="99"/>
    <w:rsid w:val="0067757A"/>
    <w:rPr>
      <w:rFonts w:ascii="Arial" w:hAnsi="Arial"/>
      <w:sz w:val="24"/>
    </w:rPr>
  </w:style>
  <w:style w:type="paragraph" w:styleId="Footer">
    <w:name w:val="footer"/>
    <w:basedOn w:val="Normal"/>
    <w:link w:val="FooterChar"/>
    <w:uiPriority w:val="99"/>
    <w:unhideWhenUsed/>
    <w:rsid w:val="0067757A"/>
    <w:pPr>
      <w:tabs>
        <w:tab w:val="center" w:pos="4513"/>
        <w:tab w:val="right" w:pos="9026"/>
      </w:tabs>
      <w:spacing w:before="0" w:after="0"/>
    </w:pPr>
  </w:style>
  <w:style w:type="character" w:customStyle="1" w:styleId="FooterChar">
    <w:name w:val="Footer Char"/>
    <w:basedOn w:val="DefaultParagraphFont"/>
    <w:link w:val="Footer"/>
    <w:uiPriority w:val="99"/>
    <w:rsid w:val="0067757A"/>
    <w:rPr>
      <w:rFonts w:ascii="Arial" w:hAnsi="Arial"/>
      <w:sz w:val="24"/>
    </w:rPr>
  </w:style>
  <w:style w:type="character" w:styleId="LineNumber">
    <w:name w:val="line number"/>
    <w:basedOn w:val="DefaultParagraphFont"/>
    <w:uiPriority w:val="99"/>
    <w:semiHidden/>
    <w:unhideWhenUsed/>
    <w:rsid w:val="0067757A"/>
  </w:style>
  <w:style w:type="character" w:customStyle="1" w:styleId="Heading3Char">
    <w:name w:val="Heading 3 Char"/>
    <w:basedOn w:val="DefaultParagraphFont"/>
    <w:link w:val="Heading3"/>
    <w:uiPriority w:val="9"/>
    <w:rsid w:val="004C0795"/>
    <w:rPr>
      <w:rFonts w:asciiTheme="majorHAnsi" w:eastAsiaTheme="majorEastAsia" w:hAnsiTheme="majorHAnsi" w:cstheme="majorBidi"/>
      <w:i/>
      <w:sz w:val="24"/>
      <w:szCs w:val="24"/>
    </w:rPr>
  </w:style>
  <w:style w:type="table" w:styleId="TableGrid">
    <w:name w:val="Table Grid"/>
    <w:basedOn w:val="TableNormal"/>
    <w:uiPriority w:val="59"/>
    <w:unhideWhenUsed/>
    <w:rsid w:val="005F4B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81ABA"/>
    <w:pPr>
      <w:ind w:left="720"/>
      <w:contextualSpacing/>
    </w:pPr>
  </w:style>
  <w:style w:type="character" w:styleId="CommentReference">
    <w:name w:val="annotation reference"/>
    <w:basedOn w:val="DefaultParagraphFont"/>
    <w:uiPriority w:val="99"/>
    <w:semiHidden/>
    <w:unhideWhenUsed/>
    <w:rsid w:val="004F51DA"/>
    <w:rPr>
      <w:sz w:val="16"/>
      <w:szCs w:val="16"/>
    </w:rPr>
  </w:style>
  <w:style w:type="paragraph" w:styleId="CommentText">
    <w:name w:val="annotation text"/>
    <w:basedOn w:val="Normal"/>
    <w:link w:val="CommentTextChar"/>
    <w:uiPriority w:val="99"/>
    <w:unhideWhenUsed/>
    <w:rsid w:val="004F51DA"/>
    <w:rPr>
      <w:sz w:val="20"/>
      <w:szCs w:val="20"/>
    </w:rPr>
  </w:style>
  <w:style w:type="character" w:customStyle="1" w:styleId="CommentTextChar">
    <w:name w:val="Comment Text Char"/>
    <w:basedOn w:val="DefaultParagraphFont"/>
    <w:link w:val="CommentText"/>
    <w:uiPriority w:val="99"/>
    <w:rsid w:val="004F51D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F51DA"/>
    <w:rPr>
      <w:b/>
      <w:bCs/>
    </w:rPr>
  </w:style>
  <w:style w:type="character" w:customStyle="1" w:styleId="CommentSubjectChar">
    <w:name w:val="Comment Subject Char"/>
    <w:basedOn w:val="CommentTextChar"/>
    <w:link w:val="CommentSubject"/>
    <w:uiPriority w:val="99"/>
    <w:semiHidden/>
    <w:rsid w:val="004F51DA"/>
    <w:rPr>
      <w:rFonts w:ascii="Times New Roman" w:hAnsi="Times New Roman"/>
      <w:b/>
      <w:bCs/>
      <w:sz w:val="20"/>
      <w:szCs w:val="20"/>
    </w:rPr>
  </w:style>
  <w:style w:type="paragraph" w:styleId="BalloonText">
    <w:name w:val="Balloon Text"/>
    <w:basedOn w:val="Normal"/>
    <w:link w:val="BalloonTextChar"/>
    <w:uiPriority w:val="99"/>
    <w:semiHidden/>
    <w:unhideWhenUsed/>
    <w:rsid w:val="004F51DA"/>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4F51DA"/>
    <w:rPr>
      <w:rFonts w:ascii="Times New Roman" w:hAnsi="Times New Roman" w:cs="Times New Roman"/>
      <w:sz w:val="18"/>
      <w:szCs w:val="18"/>
    </w:rPr>
  </w:style>
  <w:style w:type="table" w:customStyle="1" w:styleId="PlainTable21">
    <w:name w:val="Plain Table 21"/>
    <w:basedOn w:val="TableNormal"/>
    <w:uiPriority w:val="42"/>
    <w:rsid w:val="0096479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870834"/>
  </w:style>
  <w:style w:type="character" w:customStyle="1" w:styleId="highlight">
    <w:name w:val="highlight"/>
    <w:basedOn w:val="DefaultParagraphFont"/>
    <w:rsid w:val="00D318F4"/>
  </w:style>
  <w:style w:type="paragraph" w:styleId="Revision">
    <w:name w:val="Revision"/>
    <w:hidden/>
    <w:uiPriority w:val="99"/>
    <w:semiHidden/>
    <w:rsid w:val="000F45BE"/>
    <w:pPr>
      <w:spacing w:after="0" w:line="240" w:lineRule="auto"/>
    </w:pPr>
    <w:rPr>
      <w:rFonts w:ascii="Times New Roman" w:hAnsi="Times New Roman"/>
      <w:sz w:val="24"/>
    </w:rPr>
  </w:style>
  <w:style w:type="paragraph" w:styleId="Title">
    <w:name w:val="Title"/>
    <w:basedOn w:val="Normal"/>
    <w:next w:val="Normal"/>
    <w:link w:val="TitleChar"/>
    <w:autoRedefine/>
    <w:uiPriority w:val="10"/>
    <w:qFormat/>
    <w:rsid w:val="00482379"/>
    <w:pPr>
      <w:spacing w:before="360" w:after="240"/>
      <w:contextualSpacing/>
      <w:jc w:val="center"/>
    </w:pPr>
    <w:rPr>
      <w:rFonts w:eastAsiaTheme="majorEastAsia" w:cstheme="majorBidi"/>
      <w:b/>
      <w:spacing w:val="-10"/>
      <w:kern w:val="28"/>
      <w:sz w:val="32"/>
      <w:szCs w:val="32"/>
    </w:rPr>
  </w:style>
  <w:style w:type="character" w:customStyle="1" w:styleId="TitleChar">
    <w:name w:val="Title Char"/>
    <w:basedOn w:val="DefaultParagraphFont"/>
    <w:link w:val="Title"/>
    <w:uiPriority w:val="10"/>
    <w:rsid w:val="00AB56C0"/>
    <w:rPr>
      <w:rFonts w:ascii="Times New Roman" w:eastAsiaTheme="majorEastAsia" w:hAnsi="Times New Roman" w:cstheme="majorBidi"/>
      <w:b/>
      <w:spacing w:val="-10"/>
      <w:kern w:val="28"/>
      <w:sz w:val="32"/>
      <w:szCs w:val="32"/>
    </w:rPr>
  </w:style>
  <w:style w:type="character" w:customStyle="1" w:styleId="UnresolvedMention1">
    <w:name w:val="Unresolved Mention1"/>
    <w:basedOn w:val="DefaultParagraphFont"/>
    <w:uiPriority w:val="99"/>
    <w:semiHidden/>
    <w:unhideWhenUsed/>
    <w:rsid w:val="00BC0AC4"/>
    <w:rPr>
      <w:color w:val="605E5C"/>
      <w:shd w:val="clear" w:color="auto" w:fill="E1DFDD"/>
    </w:rPr>
  </w:style>
  <w:style w:type="paragraph" w:customStyle="1" w:styleId="EndNoteBibliographyTitle">
    <w:name w:val="EndNote Bibliography Title"/>
    <w:basedOn w:val="Normal"/>
    <w:link w:val="EndNoteBibliographyTitleChar"/>
    <w:rsid w:val="006852FD"/>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6852FD"/>
    <w:rPr>
      <w:rFonts w:ascii="Times New Roman" w:hAnsi="Times New Roman" w:cs="Times New Roman"/>
      <w:sz w:val="24"/>
    </w:rPr>
  </w:style>
  <w:style w:type="paragraph" w:customStyle="1" w:styleId="EndNoteBibliography">
    <w:name w:val="EndNote Bibliography"/>
    <w:basedOn w:val="Normal"/>
    <w:link w:val="EndNoteBibliographyChar"/>
    <w:rsid w:val="006852FD"/>
    <w:pPr>
      <w:spacing w:line="360" w:lineRule="auto"/>
      <w:jc w:val="center"/>
    </w:pPr>
    <w:rPr>
      <w:rFonts w:cs="Times New Roman"/>
    </w:rPr>
  </w:style>
  <w:style w:type="character" w:customStyle="1" w:styleId="EndNoteBibliographyChar">
    <w:name w:val="EndNote Bibliography Char"/>
    <w:basedOn w:val="DefaultParagraphFont"/>
    <w:link w:val="EndNoteBibliography"/>
    <w:rsid w:val="006852FD"/>
    <w:rPr>
      <w:rFonts w:ascii="Times New Roman" w:hAnsi="Times New Roman" w:cs="Times New Roman"/>
      <w:sz w:val="24"/>
    </w:rPr>
  </w:style>
  <w:style w:type="character" w:customStyle="1" w:styleId="Heading4Char">
    <w:name w:val="Heading 4 Char"/>
    <w:basedOn w:val="DefaultParagraphFont"/>
    <w:link w:val="Heading4"/>
    <w:uiPriority w:val="9"/>
    <w:rsid w:val="000F1836"/>
    <w:rPr>
      <w:rFonts w:asciiTheme="majorHAnsi" w:eastAsiaTheme="majorEastAsia" w:hAnsiTheme="majorHAnsi" w:cstheme="majorBidi"/>
      <w:i/>
      <w:iCs/>
      <w:sz w:val="24"/>
    </w:rPr>
  </w:style>
  <w:style w:type="paragraph" w:styleId="ListContinue2">
    <w:name w:val="List Continue 2"/>
    <w:basedOn w:val="Normal"/>
    <w:autoRedefine/>
    <w:rsid w:val="001652B2"/>
    <w:pPr>
      <w:numPr>
        <w:numId w:val="5"/>
      </w:numPr>
      <w:spacing w:before="100" w:beforeAutospacing="1" w:after="100" w:afterAutospacing="1" w:line="240" w:lineRule="auto"/>
    </w:pPr>
    <w:rPr>
      <w:rFonts w:eastAsia="Times New Roman" w:cs="Times New Roman"/>
      <w:noProof/>
      <w:color w:val="000000"/>
      <w:szCs w:val="24"/>
      <w:shd w:val="clear" w:color="auto" w:fill="FFFFFF"/>
      <w:lang w:val="da-DK"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504043">
      <w:bodyDiv w:val="1"/>
      <w:marLeft w:val="0"/>
      <w:marRight w:val="0"/>
      <w:marTop w:val="0"/>
      <w:marBottom w:val="0"/>
      <w:divBdr>
        <w:top w:val="none" w:sz="0" w:space="0" w:color="auto"/>
        <w:left w:val="none" w:sz="0" w:space="0" w:color="auto"/>
        <w:bottom w:val="none" w:sz="0" w:space="0" w:color="auto"/>
        <w:right w:val="none" w:sz="0" w:space="0" w:color="auto"/>
      </w:divBdr>
    </w:div>
    <w:div w:id="496456689">
      <w:bodyDiv w:val="1"/>
      <w:marLeft w:val="0"/>
      <w:marRight w:val="0"/>
      <w:marTop w:val="0"/>
      <w:marBottom w:val="0"/>
      <w:divBdr>
        <w:top w:val="none" w:sz="0" w:space="0" w:color="auto"/>
        <w:left w:val="none" w:sz="0" w:space="0" w:color="auto"/>
        <w:bottom w:val="none" w:sz="0" w:space="0" w:color="auto"/>
        <w:right w:val="none" w:sz="0" w:space="0" w:color="auto"/>
      </w:divBdr>
    </w:div>
    <w:div w:id="557253932">
      <w:bodyDiv w:val="1"/>
      <w:marLeft w:val="0"/>
      <w:marRight w:val="0"/>
      <w:marTop w:val="0"/>
      <w:marBottom w:val="0"/>
      <w:divBdr>
        <w:top w:val="none" w:sz="0" w:space="0" w:color="auto"/>
        <w:left w:val="none" w:sz="0" w:space="0" w:color="auto"/>
        <w:bottom w:val="none" w:sz="0" w:space="0" w:color="auto"/>
        <w:right w:val="none" w:sz="0" w:space="0" w:color="auto"/>
      </w:divBdr>
    </w:div>
    <w:div w:id="994187375">
      <w:bodyDiv w:val="1"/>
      <w:marLeft w:val="0"/>
      <w:marRight w:val="0"/>
      <w:marTop w:val="0"/>
      <w:marBottom w:val="0"/>
      <w:divBdr>
        <w:top w:val="none" w:sz="0" w:space="0" w:color="auto"/>
        <w:left w:val="none" w:sz="0" w:space="0" w:color="auto"/>
        <w:bottom w:val="none" w:sz="0" w:space="0" w:color="auto"/>
        <w:right w:val="none" w:sz="0" w:space="0" w:color="auto"/>
      </w:divBdr>
      <w:divsChild>
        <w:div w:id="1628731575">
          <w:marLeft w:val="274"/>
          <w:marRight w:val="0"/>
          <w:marTop w:val="0"/>
          <w:marBottom w:val="0"/>
          <w:divBdr>
            <w:top w:val="none" w:sz="0" w:space="0" w:color="auto"/>
            <w:left w:val="none" w:sz="0" w:space="0" w:color="auto"/>
            <w:bottom w:val="none" w:sz="0" w:space="0" w:color="auto"/>
            <w:right w:val="none" w:sz="0" w:space="0" w:color="auto"/>
          </w:divBdr>
        </w:div>
      </w:divsChild>
    </w:div>
    <w:div w:id="1008483930">
      <w:bodyDiv w:val="1"/>
      <w:marLeft w:val="0"/>
      <w:marRight w:val="0"/>
      <w:marTop w:val="0"/>
      <w:marBottom w:val="0"/>
      <w:divBdr>
        <w:top w:val="none" w:sz="0" w:space="0" w:color="auto"/>
        <w:left w:val="none" w:sz="0" w:space="0" w:color="auto"/>
        <w:bottom w:val="none" w:sz="0" w:space="0" w:color="auto"/>
        <w:right w:val="none" w:sz="0" w:space="0" w:color="auto"/>
      </w:divBdr>
      <w:divsChild>
        <w:div w:id="568426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400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201861">
      <w:bodyDiv w:val="1"/>
      <w:marLeft w:val="0"/>
      <w:marRight w:val="0"/>
      <w:marTop w:val="0"/>
      <w:marBottom w:val="0"/>
      <w:divBdr>
        <w:top w:val="none" w:sz="0" w:space="0" w:color="auto"/>
        <w:left w:val="none" w:sz="0" w:space="0" w:color="auto"/>
        <w:bottom w:val="none" w:sz="0" w:space="0" w:color="auto"/>
        <w:right w:val="none" w:sz="0" w:space="0" w:color="auto"/>
      </w:divBdr>
    </w:div>
    <w:div w:id="1302268987">
      <w:bodyDiv w:val="1"/>
      <w:marLeft w:val="0"/>
      <w:marRight w:val="0"/>
      <w:marTop w:val="0"/>
      <w:marBottom w:val="0"/>
      <w:divBdr>
        <w:top w:val="none" w:sz="0" w:space="0" w:color="auto"/>
        <w:left w:val="none" w:sz="0" w:space="0" w:color="auto"/>
        <w:bottom w:val="none" w:sz="0" w:space="0" w:color="auto"/>
        <w:right w:val="none" w:sz="0" w:space="0" w:color="auto"/>
      </w:divBdr>
      <w:divsChild>
        <w:div w:id="2098012526">
          <w:marLeft w:val="274"/>
          <w:marRight w:val="0"/>
          <w:marTop w:val="0"/>
          <w:marBottom w:val="0"/>
          <w:divBdr>
            <w:top w:val="none" w:sz="0" w:space="0" w:color="auto"/>
            <w:left w:val="none" w:sz="0" w:space="0" w:color="auto"/>
            <w:bottom w:val="none" w:sz="0" w:space="0" w:color="auto"/>
            <w:right w:val="none" w:sz="0" w:space="0" w:color="auto"/>
          </w:divBdr>
        </w:div>
        <w:div w:id="1847094559">
          <w:marLeft w:val="274"/>
          <w:marRight w:val="0"/>
          <w:marTop w:val="0"/>
          <w:marBottom w:val="0"/>
          <w:divBdr>
            <w:top w:val="none" w:sz="0" w:space="0" w:color="auto"/>
            <w:left w:val="none" w:sz="0" w:space="0" w:color="auto"/>
            <w:bottom w:val="none" w:sz="0" w:space="0" w:color="auto"/>
            <w:right w:val="none" w:sz="0" w:space="0" w:color="auto"/>
          </w:divBdr>
        </w:div>
        <w:div w:id="12003670">
          <w:marLeft w:val="274"/>
          <w:marRight w:val="0"/>
          <w:marTop w:val="0"/>
          <w:marBottom w:val="0"/>
          <w:divBdr>
            <w:top w:val="none" w:sz="0" w:space="0" w:color="auto"/>
            <w:left w:val="none" w:sz="0" w:space="0" w:color="auto"/>
            <w:bottom w:val="none" w:sz="0" w:space="0" w:color="auto"/>
            <w:right w:val="none" w:sz="0" w:space="0" w:color="auto"/>
          </w:divBdr>
        </w:div>
      </w:divsChild>
    </w:div>
    <w:div w:id="1342588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berry@glasgow.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term=coronary+vascular+dysfunction+hu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41906-5DFE-104C-A345-21A54A92D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3572</Words>
  <Characters>134364</Characters>
  <Application>Microsoft Office Word</Application>
  <DocSecurity>0</DocSecurity>
  <Lines>1119</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lasgow</Company>
  <LinksUpToDate>false</LinksUpToDate>
  <CharactersWithSpaces>15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in Berry</dc:creator>
  <cp:lastModifiedBy>Juan-Carlos Kaski</cp:lastModifiedBy>
  <cp:revision>2</cp:revision>
  <cp:lastPrinted>2019-03-24T11:24:00Z</cp:lastPrinted>
  <dcterms:created xsi:type="dcterms:W3CDTF">2020-05-21T08:21:00Z</dcterms:created>
  <dcterms:modified xsi:type="dcterms:W3CDTF">2020-05-21T08:21:00Z</dcterms:modified>
</cp:coreProperties>
</file>